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2CB8" w:rsidRDefault="00922B12" w:rsidP="009F4491">
      <w:pPr>
        <w:pStyle w:val="Title"/>
        <w:rPr>
          <w:sz w:val="72"/>
        </w:rPr>
      </w:pPr>
      <w:r w:rsidRPr="00C44E22">
        <w:rPr>
          <w:sz w:val="72"/>
        </w:rPr>
        <w:t xml:space="preserve">A </w:t>
      </w:r>
      <w:r w:rsidR="0091376E" w:rsidRPr="00C44E22">
        <w:rPr>
          <w:sz w:val="72"/>
        </w:rPr>
        <w:t>Review</w:t>
      </w:r>
      <w:r w:rsidRPr="00C44E22">
        <w:rPr>
          <w:sz w:val="72"/>
        </w:rPr>
        <w:t xml:space="preserve"> of</w:t>
      </w:r>
      <w:r w:rsidR="0091376E" w:rsidRPr="00C44E22">
        <w:rPr>
          <w:sz w:val="72"/>
        </w:rPr>
        <w:t xml:space="preserve"> </w:t>
      </w:r>
      <w:r w:rsidRPr="00C44E22">
        <w:rPr>
          <w:sz w:val="72"/>
        </w:rPr>
        <w:t>Canadian W</w:t>
      </w:r>
      <w:r w:rsidR="0091376E" w:rsidRPr="00C44E22">
        <w:rPr>
          <w:sz w:val="72"/>
        </w:rPr>
        <w:t>etlands</w:t>
      </w:r>
    </w:p>
    <w:p w:rsidR="00B30A2E" w:rsidRPr="00B30A2E" w:rsidRDefault="00B30A2E" w:rsidP="003D67EA">
      <w:pPr>
        <w:jc w:val="left"/>
      </w:pPr>
    </w:p>
    <w:p w:rsidR="00922B12" w:rsidRDefault="00922B12" w:rsidP="003D67EA">
      <w:pPr>
        <w:pStyle w:val="Subtitle"/>
        <w:jc w:val="left"/>
        <w:rPr>
          <w:sz w:val="44"/>
        </w:rPr>
      </w:pPr>
      <w:r w:rsidRPr="00C44E22">
        <w:rPr>
          <w:sz w:val="44"/>
        </w:rPr>
        <w:t>C</w:t>
      </w:r>
      <w:r w:rsidR="00347BE0">
        <w:rPr>
          <w:sz w:val="44"/>
        </w:rPr>
        <w:t>urrent practices, methods,</w:t>
      </w:r>
      <w:r w:rsidR="00BF1978">
        <w:rPr>
          <w:sz w:val="44"/>
        </w:rPr>
        <w:t xml:space="preserve"> </w:t>
      </w:r>
      <w:r w:rsidR="009F4491" w:rsidRPr="00C44E22">
        <w:rPr>
          <w:sz w:val="44"/>
        </w:rPr>
        <w:t>candidate methodologies</w:t>
      </w:r>
      <w:r w:rsidR="00347BE0">
        <w:rPr>
          <w:sz w:val="44"/>
        </w:rPr>
        <w:t>,</w:t>
      </w:r>
      <w:r w:rsidR="009F4491" w:rsidRPr="00C44E22">
        <w:rPr>
          <w:sz w:val="44"/>
        </w:rPr>
        <w:t xml:space="preserve"> and data sources</w:t>
      </w:r>
      <w:r w:rsidR="00BF1978">
        <w:rPr>
          <w:sz w:val="44"/>
        </w:rPr>
        <w:t xml:space="preserve"> for wetland mapping</w:t>
      </w:r>
    </w:p>
    <w:p w:rsidR="00B30A2E" w:rsidRDefault="00B30A2E" w:rsidP="00B30A2E"/>
    <w:p w:rsidR="00B30A2E" w:rsidRPr="00B30A2E" w:rsidRDefault="00B30A2E" w:rsidP="00B30A2E"/>
    <w:p w:rsidR="00C44E22" w:rsidRDefault="00C44E22" w:rsidP="00C44E22"/>
    <w:p w:rsidR="00C44E22" w:rsidRDefault="00C44E22" w:rsidP="00C44E22">
      <w:pPr>
        <w:rPr>
          <w:sz w:val="28"/>
        </w:rPr>
      </w:pPr>
      <w:r w:rsidRPr="00C44E22">
        <w:rPr>
          <w:sz w:val="28"/>
        </w:rPr>
        <w:t>Craig Mahoney &amp; Chris Hopkinson</w:t>
      </w:r>
    </w:p>
    <w:p w:rsidR="00EE599D" w:rsidRPr="00EE599D" w:rsidRDefault="00EE599D" w:rsidP="00C44E22">
      <w:pPr>
        <w:rPr>
          <w:sz w:val="24"/>
        </w:rPr>
      </w:pPr>
      <w:r w:rsidRPr="00EE599D">
        <w:rPr>
          <w:sz w:val="24"/>
        </w:rPr>
        <w:t>Department of Geography, University of Lethbridge, Lethbridge, Alberta, T1K 3M4</w:t>
      </w: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F4491" w:rsidRDefault="00922B12" w:rsidP="00922B12">
      <w:pPr>
        <w:pStyle w:val="Subtitle"/>
        <w:jc w:val="center"/>
      </w:pPr>
      <w:r>
        <w:rPr>
          <w:noProof/>
          <w:lang w:eastAsia="en-CA"/>
        </w:rPr>
        <w:drawing>
          <wp:inline distT="0" distB="0" distL="0" distR="0" wp14:anchorId="5BF07294" wp14:editId="32687C8C">
            <wp:extent cx="2340000" cy="315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0px-University_of_lethbridge_logo.svg.png"/>
                    <pic:cNvPicPr/>
                  </pic:nvPicPr>
                  <pic:blipFill>
                    <a:blip r:embed="rId7">
                      <a:extLst>
                        <a:ext uri="{28A0092B-C50C-407E-A947-70E740481C1C}">
                          <a14:useLocalDpi xmlns:a14="http://schemas.microsoft.com/office/drawing/2010/main" val="0"/>
                        </a:ext>
                      </a:extLst>
                    </a:blip>
                    <a:stretch>
                      <a:fillRect/>
                    </a:stretch>
                  </pic:blipFill>
                  <pic:spPr>
                    <a:xfrm>
                      <a:off x="0" y="0"/>
                      <a:ext cx="2340000" cy="3159000"/>
                    </a:xfrm>
                    <a:prstGeom prst="rect">
                      <a:avLst/>
                    </a:prstGeom>
                  </pic:spPr>
                </pic:pic>
              </a:graphicData>
            </a:graphic>
          </wp:inline>
        </w:drawing>
      </w:r>
    </w:p>
    <w:p w:rsidR="00536C54" w:rsidRDefault="00536C54">
      <w:pPr>
        <w:spacing w:after="160" w:line="259" w:lineRule="auto"/>
      </w:pPr>
      <w:r>
        <w:br w:type="page"/>
      </w:r>
    </w:p>
    <w:p w:rsidR="00686175" w:rsidRPr="00686175" w:rsidRDefault="00686175" w:rsidP="00686175">
      <w:pPr>
        <w:pStyle w:val="Heading1"/>
      </w:pPr>
      <w:bookmarkStart w:id="0" w:name="_Toc493074520"/>
      <w:r>
        <w:lastRenderedPageBreak/>
        <w:t>Table of contents</w:t>
      </w:r>
      <w:bookmarkEnd w:id="0"/>
    </w:p>
    <w:p w:rsidR="003D67EA" w:rsidRDefault="0029711E">
      <w:pPr>
        <w:pStyle w:val="TOC1"/>
        <w:tabs>
          <w:tab w:val="right" w:leader="dot" w:pos="9350"/>
        </w:tabs>
        <w:rPr>
          <w:rFonts w:eastAsiaTheme="minorEastAsia"/>
          <w:b w:val="0"/>
          <w:noProof/>
          <w:sz w:val="22"/>
          <w:lang w:eastAsia="en-CA"/>
        </w:rPr>
      </w:pPr>
      <w:r>
        <w:rPr>
          <w:b w:val="0"/>
        </w:rPr>
        <w:fldChar w:fldCharType="begin"/>
      </w:r>
      <w:r>
        <w:rPr>
          <w:b w:val="0"/>
        </w:rPr>
        <w:instrText xml:space="preserve"> TOC \o "1-3" \h \z \u </w:instrText>
      </w:r>
      <w:r>
        <w:rPr>
          <w:b w:val="0"/>
        </w:rPr>
        <w:fldChar w:fldCharType="separate"/>
      </w:r>
      <w:hyperlink w:anchor="_Toc493074520" w:history="1">
        <w:r w:rsidR="003D67EA" w:rsidRPr="001644D2">
          <w:rPr>
            <w:rStyle w:val="Hyperlink"/>
            <w:noProof/>
          </w:rPr>
          <w:t>Table of contents</w:t>
        </w:r>
        <w:r w:rsidR="003D67EA">
          <w:rPr>
            <w:noProof/>
            <w:webHidden/>
          </w:rPr>
          <w:tab/>
        </w:r>
        <w:r w:rsidR="003D67EA">
          <w:rPr>
            <w:noProof/>
            <w:webHidden/>
          </w:rPr>
          <w:fldChar w:fldCharType="begin"/>
        </w:r>
        <w:r w:rsidR="003D67EA">
          <w:rPr>
            <w:noProof/>
            <w:webHidden/>
          </w:rPr>
          <w:instrText xml:space="preserve"> PAGEREF _Toc493074520 \h </w:instrText>
        </w:r>
        <w:r w:rsidR="003D67EA">
          <w:rPr>
            <w:noProof/>
            <w:webHidden/>
          </w:rPr>
        </w:r>
        <w:r w:rsidR="003D67EA">
          <w:rPr>
            <w:noProof/>
            <w:webHidden/>
          </w:rPr>
          <w:fldChar w:fldCharType="separate"/>
        </w:r>
        <w:r w:rsidR="003D67EA">
          <w:rPr>
            <w:noProof/>
            <w:webHidden/>
          </w:rPr>
          <w:t>1</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21" w:history="1">
        <w:r w:rsidR="003D67EA" w:rsidRPr="001644D2">
          <w:rPr>
            <w:rStyle w:val="Hyperlink"/>
            <w:noProof/>
          </w:rPr>
          <w:t>Executive summary</w:t>
        </w:r>
        <w:r w:rsidR="003D67EA">
          <w:rPr>
            <w:noProof/>
            <w:webHidden/>
          </w:rPr>
          <w:tab/>
        </w:r>
        <w:r w:rsidR="003D67EA">
          <w:rPr>
            <w:noProof/>
            <w:webHidden/>
          </w:rPr>
          <w:fldChar w:fldCharType="begin"/>
        </w:r>
        <w:r w:rsidR="003D67EA">
          <w:rPr>
            <w:noProof/>
            <w:webHidden/>
          </w:rPr>
          <w:instrText xml:space="preserve"> PAGEREF _Toc493074521 \h </w:instrText>
        </w:r>
        <w:r w:rsidR="003D67EA">
          <w:rPr>
            <w:noProof/>
            <w:webHidden/>
          </w:rPr>
        </w:r>
        <w:r w:rsidR="003D67EA">
          <w:rPr>
            <w:noProof/>
            <w:webHidden/>
          </w:rPr>
          <w:fldChar w:fldCharType="separate"/>
        </w:r>
        <w:r w:rsidR="003D67EA">
          <w:rPr>
            <w:noProof/>
            <w:webHidden/>
          </w:rPr>
          <w:t>3</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22" w:history="1">
        <w:r w:rsidR="003D67EA" w:rsidRPr="001644D2">
          <w:rPr>
            <w:rStyle w:val="Hyperlink"/>
            <w:noProof/>
          </w:rPr>
          <w:t>Introduction to wetlands</w:t>
        </w:r>
        <w:r w:rsidR="003D67EA">
          <w:rPr>
            <w:noProof/>
            <w:webHidden/>
          </w:rPr>
          <w:tab/>
        </w:r>
        <w:r w:rsidR="003D67EA">
          <w:rPr>
            <w:noProof/>
            <w:webHidden/>
          </w:rPr>
          <w:fldChar w:fldCharType="begin"/>
        </w:r>
        <w:r w:rsidR="003D67EA">
          <w:rPr>
            <w:noProof/>
            <w:webHidden/>
          </w:rPr>
          <w:instrText xml:space="preserve"> PAGEREF _Toc493074522 \h </w:instrText>
        </w:r>
        <w:r w:rsidR="003D67EA">
          <w:rPr>
            <w:noProof/>
            <w:webHidden/>
          </w:rPr>
        </w:r>
        <w:r w:rsidR="003D67EA">
          <w:rPr>
            <w:noProof/>
            <w:webHidden/>
          </w:rPr>
          <w:fldChar w:fldCharType="separate"/>
        </w:r>
        <w:r w:rsidR="003D67EA">
          <w:rPr>
            <w:noProof/>
            <w:webHidden/>
          </w:rPr>
          <w:t>3</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23" w:history="1">
        <w:r w:rsidR="003D67EA" w:rsidRPr="001644D2">
          <w:rPr>
            <w:rStyle w:val="Hyperlink"/>
            <w:noProof/>
          </w:rPr>
          <w:t>The Importance of Wetlands</w:t>
        </w:r>
        <w:r w:rsidR="003D67EA">
          <w:rPr>
            <w:noProof/>
            <w:webHidden/>
          </w:rPr>
          <w:tab/>
        </w:r>
        <w:r w:rsidR="003D67EA">
          <w:rPr>
            <w:noProof/>
            <w:webHidden/>
          </w:rPr>
          <w:fldChar w:fldCharType="begin"/>
        </w:r>
        <w:r w:rsidR="003D67EA">
          <w:rPr>
            <w:noProof/>
            <w:webHidden/>
          </w:rPr>
          <w:instrText xml:space="preserve"> PAGEREF _Toc493074523 \h </w:instrText>
        </w:r>
        <w:r w:rsidR="003D67EA">
          <w:rPr>
            <w:noProof/>
            <w:webHidden/>
          </w:rPr>
        </w:r>
        <w:r w:rsidR="003D67EA">
          <w:rPr>
            <w:noProof/>
            <w:webHidden/>
          </w:rPr>
          <w:fldChar w:fldCharType="separate"/>
        </w:r>
        <w:r w:rsidR="003D67EA">
          <w:rPr>
            <w:noProof/>
            <w:webHidden/>
          </w:rPr>
          <w:t>4</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24" w:history="1">
        <w:r w:rsidR="003D67EA" w:rsidRPr="001644D2">
          <w:rPr>
            <w:rStyle w:val="Hyperlink"/>
            <w:noProof/>
          </w:rPr>
          <w:t>Wetlands in Alberta</w:t>
        </w:r>
        <w:r w:rsidR="003D67EA">
          <w:rPr>
            <w:noProof/>
            <w:webHidden/>
          </w:rPr>
          <w:tab/>
        </w:r>
        <w:r w:rsidR="003D67EA">
          <w:rPr>
            <w:noProof/>
            <w:webHidden/>
          </w:rPr>
          <w:fldChar w:fldCharType="begin"/>
        </w:r>
        <w:r w:rsidR="003D67EA">
          <w:rPr>
            <w:noProof/>
            <w:webHidden/>
          </w:rPr>
          <w:instrText xml:space="preserve"> PAGEREF _Toc493074524 \h </w:instrText>
        </w:r>
        <w:r w:rsidR="003D67EA">
          <w:rPr>
            <w:noProof/>
            <w:webHidden/>
          </w:rPr>
        </w:r>
        <w:r w:rsidR="003D67EA">
          <w:rPr>
            <w:noProof/>
            <w:webHidden/>
          </w:rPr>
          <w:fldChar w:fldCharType="separate"/>
        </w:r>
        <w:r w:rsidR="003D67EA">
          <w:rPr>
            <w:noProof/>
            <w:webHidden/>
          </w:rPr>
          <w:t>4</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25" w:history="1">
        <w:r w:rsidR="003D67EA" w:rsidRPr="001644D2">
          <w:rPr>
            <w:rStyle w:val="Hyperlink"/>
            <w:noProof/>
          </w:rPr>
          <w:t>Wetland Classification</w:t>
        </w:r>
        <w:r w:rsidR="003D67EA">
          <w:rPr>
            <w:noProof/>
            <w:webHidden/>
          </w:rPr>
          <w:tab/>
        </w:r>
        <w:r w:rsidR="003D67EA">
          <w:rPr>
            <w:noProof/>
            <w:webHidden/>
          </w:rPr>
          <w:fldChar w:fldCharType="begin"/>
        </w:r>
        <w:r w:rsidR="003D67EA">
          <w:rPr>
            <w:noProof/>
            <w:webHidden/>
          </w:rPr>
          <w:instrText xml:space="preserve"> PAGEREF _Toc493074525 \h </w:instrText>
        </w:r>
        <w:r w:rsidR="003D67EA">
          <w:rPr>
            <w:noProof/>
            <w:webHidden/>
          </w:rPr>
        </w:r>
        <w:r w:rsidR="003D67EA">
          <w:rPr>
            <w:noProof/>
            <w:webHidden/>
          </w:rPr>
          <w:fldChar w:fldCharType="separate"/>
        </w:r>
        <w:r w:rsidR="003D67EA">
          <w:rPr>
            <w:noProof/>
            <w:webHidden/>
          </w:rPr>
          <w:t>6</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26" w:history="1">
        <w:r w:rsidR="003D67EA" w:rsidRPr="001644D2">
          <w:rPr>
            <w:rStyle w:val="Hyperlink"/>
            <w:noProof/>
          </w:rPr>
          <w:t>Existing wetland Classifications and Inventories in Alberta</w:t>
        </w:r>
        <w:r w:rsidR="003D67EA">
          <w:rPr>
            <w:noProof/>
            <w:webHidden/>
          </w:rPr>
          <w:tab/>
        </w:r>
        <w:r w:rsidR="003D67EA">
          <w:rPr>
            <w:noProof/>
            <w:webHidden/>
          </w:rPr>
          <w:fldChar w:fldCharType="begin"/>
        </w:r>
        <w:r w:rsidR="003D67EA">
          <w:rPr>
            <w:noProof/>
            <w:webHidden/>
          </w:rPr>
          <w:instrText xml:space="preserve"> PAGEREF _Toc493074526 \h </w:instrText>
        </w:r>
        <w:r w:rsidR="003D67EA">
          <w:rPr>
            <w:noProof/>
            <w:webHidden/>
          </w:rPr>
        </w:r>
        <w:r w:rsidR="003D67EA">
          <w:rPr>
            <w:noProof/>
            <w:webHidden/>
          </w:rPr>
          <w:fldChar w:fldCharType="separate"/>
        </w:r>
        <w:r w:rsidR="003D67EA">
          <w:rPr>
            <w:noProof/>
            <w:webHidden/>
          </w:rPr>
          <w:t>6</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27" w:history="1">
        <w:r w:rsidR="003D67EA" w:rsidRPr="001644D2">
          <w:rPr>
            <w:rStyle w:val="Hyperlink"/>
            <w:noProof/>
          </w:rPr>
          <w:t>The Canadian Wetland Classification System</w:t>
        </w:r>
        <w:r w:rsidR="003D67EA">
          <w:rPr>
            <w:noProof/>
            <w:webHidden/>
          </w:rPr>
          <w:tab/>
        </w:r>
        <w:r w:rsidR="003D67EA">
          <w:rPr>
            <w:noProof/>
            <w:webHidden/>
          </w:rPr>
          <w:fldChar w:fldCharType="begin"/>
        </w:r>
        <w:r w:rsidR="003D67EA">
          <w:rPr>
            <w:noProof/>
            <w:webHidden/>
          </w:rPr>
          <w:instrText xml:space="preserve"> PAGEREF _Toc493074527 \h </w:instrText>
        </w:r>
        <w:r w:rsidR="003D67EA">
          <w:rPr>
            <w:noProof/>
            <w:webHidden/>
          </w:rPr>
        </w:r>
        <w:r w:rsidR="003D67EA">
          <w:rPr>
            <w:noProof/>
            <w:webHidden/>
          </w:rPr>
          <w:fldChar w:fldCharType="separate"/>
        </w:r>
        <w:r w:rsidR="003D67EA">
          <w:rPr>
            <w:noProof/>
            <w:webHidden/>
          </w:rPr>
          <w:t>6</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28" w:history="1">
        <w:r w:rsidR="003D67EA" w:rsidRPr="001644D2">
          <w:rPr>
            <w:rStyle w:val="Hyperlink"/>
            <w:noProof/>
          </w:rPr>
          <w:t>The Alberta Wetland Classification System</w:t>
        </w:r>
        <w:r w:rsidR="003D67EA">
          <w:rPr>
            <w:noProof/>
            <w:webHidden/>
          </w:rPr>
          <w:tab/>
        </w:r>
        <w:r w:rsidR="003D67EA">
          <w:rPr>
            <w:noProof/>
            <w:webHidden/>
          </w:rPr>
          <w:fldChar w:fldCharType="begin"/>
        </w:r>
        <w:r w:rsidR="003D67EA">
          <w:rPr>
            <w:noProof/>
            <w:webHidden/>
          </w:rPr>
          <w:instrText xml:space="preserve"> PAGEREF _Toc493074528 \h </w:instrText>
        </w:r>
        <w:r w:rsidR="003D67EA">
          <w:rPr>
            <w:noProof/>
            <w:webHidden/>
          </w:rPr>
        </w:r>
        <w:r w:rsidR="003D67EA">
          <w:rPr>
            <w:noProof/>
            <w:webHidden/>
          </w:rPr>
          <w:fldChar w:fldCharType="separate"/>
        </w:r>
        <w:r w:rsidR="003D67EA">
          <w:rPr>
            <w:noProof/>
            <w:webHidden/>
          </w:rPr>
          <w:t>7</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29" w:history="1">
        <w:r w:rsidR="003D67EA" w:rsidRPr="001644D2">
          <w:rPr>
            <w:rStyle w:val="Hyperlink"/>
            <w:noProof/>
          </w:rPr>
          <w:t>Key Wetland Characteristics</w:t>
        </w:r>
        <w:r w:rsidR="003D67EA">
          <w:rPr>
            <w:noProof/>
            <w:webHidden/>
          </w:rPr>
          <w:tab/>
        </w:r>
        <w:r w:rsidR="003D67EA">
          <w:rPr>
            <w:noProof/>
            <w:webHidden/>
          </w:rPr>
          <w:fldChar w:fldCharType="begin"/>
        </w:r>
        <w:r w:rsidR="003D67EA">
          <w:rPr>
            <w:noProof/>
            <w:webHidden/>
          </w:rPr>
          <w:instrText xml:space="preserve"> PAGEREF _Toc493074529 \h </w:instrText>
        </w:r>
        <w:r w:rsidR="003D67EA">
          <w:rPr>
            <w:noProof/>
            <w:webHidden/>
          </w:rPr>
        </w:r>
        <w:r w:rsidR="003D67EA">
          <w:rPr>
            <w:noProof/>
            <w:webHidden/>
          </w:rPr>
          <w:fldChar w:fldCharType="separate"/>
        </w:r>
        <w:r w:rsidR="003D67EA">
          <w:rPr>
            <w:noProof/>
            <w:webHidden/>
          </w:rPr>
          <w:t>9</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0" w:history="1">
        <w:r w:rsidR="003D67EA" w:rsidRPr="001644D2">
          <w:rPr>
            <w:rStyle w:val="Hyperlink"/>
            <w:noProof/>
          </w:rPr>
          <w:t>Peat Accumulation</w:t>
        </w:r>
        <w:r w:rsidR="003D67EA">
          <w:rPr>
            <w:noProof/>
            <w:webHidden/>
          </w:rPr>
          <w:tab/>
        </w:r>
        <w:r w:rsidR="003D67EA">
          <w:rPr>
            <w:noProof/>
            <w:webHidden/>
          </w:rPr>
          <w:fldChar w:fldCharType="begin"/>
        </w:r>
        <w:r w:rsidR="003D67EA">
          <w:rPr>
            <w:noProof/>
            <w:webHidden/>
          </w:rPr>
          <w:instrText xml:space="preserve"> PAGEREF _Toc493074530 \h </w:instrText>
        </w:r>
        <w:r w:rsidR="003D67EA">
          <w:rPr>
            <w:noProof/>
            <w:webHidden/>
          </w:rPr>
        </w:r>
        <w:r w:rsidR="003D67EA">
          <w:rPr>
            <w:noProof/>
            <w:webHidden/>
          </w:rPr>
          <w:fldChar w:fldCharType="separate"/>
        </w:r>
        <w:r w:rsidR="003D67EA">
          <w:rPr>
            <w:noProof/>
            <w:webHidden/>
          </w:rPr>
          <w:t>9</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1" w:history="1">
        <w:r w:rsidR="003D67EA" w:rsidRPr="001644D2">
          <w:rPr>
            <w:rStyle w:val="Hyperlink"/>
            <w:noProof/>
          </w:rPr>
          <w:t>Water Regime</w:t>
        </w:r>
        <w:r w:rsidR="003D67EA">
          <w:rPr>
            <w:noProof/>
            <w:webHidden/>
          </w:rPr>
          <w:tab/>
        </w:r>
        <w:r w:rsidR="003D67EA">
          <w:rPr>
            <w:noProof/>
            <w:webHidden/>
          </w:rPr>
          <w:fldChar w:fldCharType="begin"/>
        </w:r>
        <w:r w:rsidR="003D67EA">
          <w:rPr>
            <w:noProof/>
            <w:webHidden/>
          </w:rPr>
          <w:instrText xml:space="preserve"> PAGEREF _Toc493074531 \h </w:instrText>
        </w:r>
        <w:r w:rsidR="003D67EA">
          <w:rPr>
            <w:noProof/>
            <w:webHidden/>
          </w:rPr>
        </w:r>
        <w:r w:rsidR="003D67EA">
          <w:rPr>
            <w:noProof/>
            <w:webHidden/>
          </w:rPr>
          <w:fldChar w:fldCharType="separate"/>
        </w:r>
        <w:r w:rsidR="003D67EA">
          <w:rPr>
            <w:noProof/>
            <w:webHidden/>
          </w:rPr>
          <w:t>10</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2" w:history="1">
        <w:r w:rsidR="003D67EA" w:rsidRPr="001644D2">
          <w:rPr>
            <w:rStyle w:val="Hyperlink"/>
            <w:noProof/>
          </w:rPr>
          <w:t>Wetland Chemistry</w:t>
        </w:r>
        <w:r w:rsidR="003D67EA">
          <w:rPr>
            <w:noProof/>
            <w:webHidden/>
          </w:rPr>
          <w:tab/>
        </w:r>
        <w:r w:rsidR="003D67EA">
          <w:rPr>
            <w:noProof/>
            <w:webHidden/>
          </w:rPr>
          <w:fldChar w:fldCharType="begin"/>
        </w:r>
        <w:r w:rsidR="003D67EA">
          <w:rPr>
            <w:noProof/>
            <w:webHidden/>
          </w:rPr>
          <w:instrText xml:space="preserve"> PAGEREF _Toc493074532 \h </w:instrText>
        </w:r>
        <w:r w:rsidR="003D67EA">
          <w:rPr>
            <w:noProof/>
            <w:webHidden/>
          </w:rPr>
        </w:r>
        <w:r w:rsidR="003D67EA">
          <w:rPr>
            <w:noProof/>
            <w:webHidden/>
          </w:rPr>
          <w:fldChar w:fldCharType="separate"/>
        </w:r>
        <w:r w:rsidR="003D67EA">
          <w:rPr>
            <w:noProof/>
            <w:webHidden/>
          </w:rPr>
          <w:t>10</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3" w:history="1">
        <w:r w:rsidR="003D67EA" w:rsidRPr="001644D2">
          <w:rPr>
            <w:rStyle w:val="Hyperlink"/>
            <w:noProof/>
          </w:rPr>
          <w:t>Soil Characteristics</w:t>
        </w:r>
        <w:r w:rsidR="003D67EA">
          <w:rPr>
            <w:noProof/>
            <w:webHidden/>
          </w:rPr>
          <w:tab/>
        </w:r>
        <w:r w:rsidR="003D67EA">
          <w:rPr>
            <w:noProof/>
            <w:webHidden/>
          </w:rPr>
          <w:fldChar w:fldCharType="begin"/>
        </w:r>
        <w:r w:rsidR="003D67EA">
          <w:rPr>
            <w:noProof/>
            <w:webHidden/>
          </w:rPr>
          <w:instrText xml:space="preserve"> PAGEREF _Toc493074533 \h </w:instrText>
        </w:r>
        <w:r w:rsidR="003D67EA">
          <w:rPr>
            <w:noProof/>
            <w:webHidden/>
          </w:rPr>
        </w:r>
        <w:r w:rsidR="003D67EA">
          <w:rPr>
            <w:noProof/>
            <w:webHidden/>
          </w:rPr>
          <w:fldChar w:fldCharType="separate"/>
        </w:r>
        <w:r w:rsidR="003D67EA">
          <w:rPr>
            <w:noProof/>
            <w:webHidden/>
          </w:rPr>
          <w:t>11</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4" w:history="1">
        <w:r w:rsidR="003D67EA" w:rsidRPr="001644D2">
          <w:rPr>
            <w:rStyle w:val="Hyperlink"/>
            <w:noProof/>
          </w:rPr>
          <w:t>Wetland Vegetation</w:t>
        </w:r>
        <w:r w:rsidR="003D67EA">
          <w:rPr>
            <w:noProof/>
            <w:webHidden/>
          </w:rPr>
          <w:tab/>
        </w:r>
        <w:r w:rsidR="003D67EA">
          <w:rPr>
            <w:noProof/>
            <w:webHidden/>
          </w:rPr>
          <w:fldChar w:fldCharType="begin"/>
        </w:r>
        <w:r w:rsidR="003D67EA">
          <w:rPr>
            <w:noProof/>
            <w:webHidden/>
          </w:rPr>
          <w:instrText xml:space="preserve"> PAGEREF _Toc493074534 \h </w:instrText>
        </w:r>
        <w:r w:rsidR="003D67EA">
          <w:rPr>
            <w:noProof/>
            <w:webHidden/>
          </w:rPr>
        </w:r>
        <w:r w:rsidR="003D67EA">
          <w:rPr>
            <w:noProof/>
            <w:webHidden/>
          </w:rPr>
          <w:fldChar w:fldCharType="separate"/>
        </w:r>
        <w:r w:rsidR="003D67EA">
          <w:rPr>
            <w:noProof/>
            <w:webHidden/>
          </w:rPr>
          <w:t>12</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5" w:history="1">
        <w:r w:rsidR="003D67EA" w:rsidRPr="001644D2">
          <w:rPr>
            <w:rStyle w:val="Hyperlink"/>
            <w:noProof/>
          </w:rPr>
          <w:t>Classifying Wetlands by AWCS</w:t>
        </w:r>
        <w:r w:rsidR="003D67EA">
          <w:rPr>
            <w:noProof/>
            <w:webHidden/>
          </w:rPr>
          <w:tab/>
        </w:r>
        <w:r w:rsidR="003D67EA">
          <w:rPr>
            <w:noProof/>
            <w:webHidden/>
          </w:rPr>
          <w:fldChar w:fldCharType="begin"/>
        </w:r>
        <w:r w:rsidR="003D67EA">
          <w:rPr>
            <w:noProof/>
            <w:webHidden/>
          </w:rPr>
          <w:instrText xml:space="preserve"> PAGEREF _Toc493074535 \h </w:instrText>
        </w:r>
        <w:r w:rsidR="003D67EA">
          <w:rPr>
            <w:noProof/>
            <w:webHidden/>
          </w:rPr>
        </w:r>
        <w:r w:rsidR="003D67EA">
          <w:rPr>
            <w:noProof/>
            <w:webHidden/>
          </w:rPr>
          <w:fldChar w:fldCharType="separate"/>
        </w:r>
        <w:r w:rsidR="003D67EA">
          <w:rPr>
            <w:noProof/>
            <w:webHidden/>
          </w:rPr>
          <w:t>14</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6" w:history="1">
        <w:r w:rsidR="003D67EA" w:rsidRPr="001644D2">
          <w:rPr>
            <w:rStyle w:val="Hyperlink"/>
            <w:noProof/>
          </w:rPr>
          <w:t>Wetland Class Summary</w:t>
        </w:r>
        <w:r w:rsidR="003D67EA">
          <w:rPr>
            <w:noProof/>
            <w:webHidden/>
          </w:rPr>
          <w:tab/>
        </w:r>
        <w:r w:rsidR="003D67EA">
          <w:rPr>
            <w:noProof/>
            <w:webHidden/>
          </w:rPr>
          <w:fldChar w:fldCharType="begin"/>
        </w:r>
        <w:r w:rsidR="003D67EA">
          <w:rPr>
            <w:noProof/>
            <w:webHidden/>
          </w:rPr>
          <w:instrText xml:space="preserve"> PAGEREF _Toc493074536 \h </w:instrText>
        </w:r>
        <w:r w:rsidR="003D67EA">
          <w:rPr>
            <w:noProof/>
            <w:webHidden/>
          </w:rPr>
        </w:r>
        <w:r w:rsidR="003D67EA">
          <w:rPr>
            <w:noProof/>
            <w:webHidden/>
          </w:rPr>
          <w:fldChar w:fldCharType="separate"/>
        </w:r>
        <w:r w:rsidR="003D67EA">
          <w:rPr>
            <w:noProof/>
            <w:webHidden/>
          </w:rPr>
          <w:t>15</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37" w:history="1">
        <w:r w:rsidR="003D67EA" w:rsidRPr="001644D2">
          <w:rPr>
            <w:rStyle w:val="Hyperlink"/>
            <w:noProof/>
          </w:rPr>
          <w:t>Alberta Wetland Mapping Specification</w:t>
        </w:r>
        <w:r w:rsidR="003D67EA">
          <w:rPr>
            <w:noProof/>
            <w:webHidden/>
          </w:rPr>
          <w:tab/>
        </w:r>
        <w:r w:rsidR="003D67EA">
          <w:rPr>
            <w:noProof/>
            <w:webHidden/>
          </w:rPr>
          <w:fldChar w:fldCharType="begin"/>
        </w:r>
        <w:r w:rsidR="003D67EA">
          <w:rPr>
            <w:noProof/>
            <w:webHidden/>
          </w:rPr>
          <w:instrText xml:space="preserve"> PAGEREF _Toc493074537 \h </w:instrText>
        </w:r>
        <w:r w:rsidR="003D67EA">
          <w:rPr>
            <w:noProof/>
            <w:webHidden/>
          </w:rPr>
        </w:r>
        <w:r w:rsidR="003D67EA">
          <w:rPr>
            <w:noProof/>
            <w:webHidden/>
          </w:rPr>
          <w:fldChar w:fldCharType="separate"/>
        </w:r>
        <w:r w:rsidR="003D67EA">
          <w:rPr>
            <w:noProof/>
            <w:webHidden/>
          </w:rPr>
          <w:t>16</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8" w:history="1">
        <w:r w:rsidR="003D67EA" w:rsidRPr="001644D2">
          <w:rPr>
            <w:rStyle w:val="Hyperlink"/>
            <w:noProof/>
          </w:rPr>
          <w:t>Prairie/Parkland biomes</w:t>
        </w:r>
        <w:r w:rsidR="003D67EA">
          <w:rPr>
            <w:noProof/>
            <w:webHidden/>
          </w:rPr>
          <w:tab/>
        </w:r>
        <w:r w:rsidR="003D67EA">
          <w:rPr>
            <w:noProof/>
            <w:webHidden/>
          </w:rPr>
          <w:fldChar w:fldCharType="begin"/>
        </w:r>
        <w:r w:rsidR="003D67EA">
          <w:rPr>
            <w:noProof/>
            <w:webHidden/>
          </w:rPr>
          <w:instrText xml:space="preserve"> PAGEREF _Toc493074538 \h </w:instrText>
        </w:r>
        <w:r w:rsidR="003D67EA">
          <w:rPr>
            <w:noProof/>
            <w:webHidden/>
          </w:rPr>
        </w:r>
        <w:r w:rsidR="003D67EA">
          <w:rPr>
            <w:noProof/>
            <w:webHidden/>
          </w:rPr>
          <w:fldChar w:fldCharType="separate"/>
        </w:r>
        <w:r w:rsidR="003D67EA">
          <w:rPr>
            <w:noProof/>
            <w:webHidden/>
          </w:rPr>
          <w:t>16</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9" w:history="1">
        <w:r w:rsidR="003D67EA" w:rsidRPr="001644D2">
          <w:rPr>
            <w:rStyle w:val="Hyperlink"/>
            <w:noProof/>
          </w:rPr>
          <w:t>Boreal/Foothills biomes</w:t>
        </w:r>
        <w:r w:rsidR="003D67EA">
          <w:rPr>
            <w:noProof/>
            <w:webHidden/>
          </w:rPr>
          <w:tab/>
        </w:r>
        <w:r w:rsidR="003D67EA">
          <w:rPr>
            <w:noProof/>
            <w:webHidden/>
          </w:rPr>
          <w:fldChar w:fldCharType="begin"/>
        </w:r>
        <w:r w:rsidR="003D67EA">
          <w:rPr>
            <w:noProof/>
            <w:webHidden/>
          </w:rPr>
          <w:instrText xml:space="preserve"> PAGEREF _Toc493074539 \h </w:instrText>
        </w:r>
        <w:r w:rsidR="003D67EA">
          <w:rPr>
            <w:noProof/>
            <w:webHidden/>
          </w:rPr>
        </w:r>
        <w:r w:rsidR="003D67EA">
          <w:rPr>
            <w:noProof/>
            <w:webHidden/>
          </w:rPr>
          <w:fldChar w:fldCharType="separate"/>
        </w:r>
        <w:r w:rsidR="003D67EA">
          <w:rPr>
            <w:noProof/>
            <w:webHidden/>
          </w:rPr>
          <w:t>17</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40" w:history="1">
        <w:r w:rsidR="003D67EA" w:rsidRPr="001644D2">
          <w:rPr>
            <w:rStyle w:val="Hyperlink"/>
            <w:noProof/>
          </w:rPr>
          <w:t>Wetland Classification: A Data Review</w:t>
        </w:r>
        <w:r w:rsidR="003D67EA">
          <w:rPr>
            <w:noProof/>
            <w:webHidden/>
          </w:rPr>
          <w:tab/>
        </w:r>
        <w:r w:rsidR="003D67EA">
          <w:rPr>
            <w:noProof/>
            <w:webHidden/>
          </w:rPr>
          <w:fldChar w:fldCharType="begin"/>
        </w:r>
        <w:r w:rsidR="003D67EA">
          <w:rPr>
            <w:noProof/>
            <w:webHidden/>
          </w:rPr>
          <w:instrText xml:space="preserve"> PAGEREF _Toc493074540 \h </w:instrText>
        </w:r>
        <w:r w:rsidR="003D67EA">
          <w:rPr>
            <w:noProof/>
            <w:webHidden/>
          </w:rPr>
        </w:r>
        <w:r w:rsidR="003D67EA">
          <w:rPr>
            <w:noProof/>
            <w:webHidden/>
          </w:rPr>
          <w:fldChar w:fldCharType="separate"/>
        </w:r>
        <w:r w:rsidR="003D67EA">
          <w:rPr>
            <w:noProof/>
            <w:webHidden/>
          </w:rPr>
          <w:t>18</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41" w:history="1">
        <w:r w:rsidR="003D67EA" w:rsidRPr="001644D2">
          <w:rPr>
            <w:rStyle w:val="Hyperlink"/>
            <w:noProof/>
          </w:rPr>
          <w:t>Field Acquisitions</w:t>
        </w:r>
        <w:r w:rsidR="003D67EA">
          <w:rPr>
            <w:noProof/>
            <w:webHidden/>
          </w:rPr>
          <w:tab/>
        </w:r>
        <w:r w:rsidR="003D67EA">
          <w:rPr>
            <w:noProof/>
            <w:webHidden/>
          </w:rPr>
          <w:fldChar w:fldCharType="begin"/>
        </w:r>
        <w:r w:rsidR="003D67EA">
          <w:rPr>
            <w:noProof/>
            <w:webHidden/>
          </w:rPr>
          <w:instrText xml:space="preserve"> PAGEREF _Toc493074541 \h </w:instrText>
        </w:r>
        <w:r w:rsidR="003D67EA">
          <w:rPr>
            <w:noProof/>
            <w:webHidden/>
          </w:rPr>
        </w:r>
        <w:r w:rsidR="003D67EA">
          <w:rPr>
            <w:noProof/>
            <w:webHidden/>
          </w:rPr>
          <w:fldChar w:fldCharType="separate"/>
        </w:r>
        <w:r w:rsidR="003D67EA">
          <w:rPr>
            <w:noProof/>
            <w:webHidden/>
          </w:rPr>
          <w:t>19</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42" w:history="1">
        <w:r w:rsidR="003D67EA" w:rsidRPr="001644D2">
          <w:rPr>
            <w:rStyle w:val="Hyperlink"/>
            <w:noProof/>
          </w:rPr>
          <w:t>Optical Imagery</w:t>
        </w:r>
        <w:r w:rsidR="003D67EA">
          <w:rPr>
            <w:noProof/>
            <w:webHidden/>
          </w:rPr>
          <w:tab/>
        </w:r>
        <w:r w:rsidR="003D67EA">
          <w:rPr>
            <w:noProof/>
            <w:webHidden/>
          </w:rPr>
          <w:fldChar w:fldCharType="begin"/>
        </w:r>
        <w:r w:rsidR="003D67EA">
          <w:rPr>
            <w:noProof/>
            <w:webHidden/>
          </w:rPr>
          <w:instrText xml:space="preserve"> PAGEREF _Toc493074542 \h </w:instrText>
        </w:r>
        <w:r w:rsidR="003D67EA">
          <w:rPr>
            <w:noProof/>
            <w:webHidden/>
          </w:rPr>
        </w:r>
        <w:r w:rsidR="003D67EA">
          <w:rPr>
            <w:noProof/>
            <w:webHidden/>
          </w:rPr>
          <w:fldChar w:fldCharType="separate"/>
        </w:r>
        <w:r w:rsidR="003D67EA">
          <w:rPr>
            <w:noProof/>
            <w:webHidden/>
          </w:rPr>
          <w:t>19</w:t>
        </w:r>
        <w:r w:rsidR="003D67EA">
          <w:rPr>
            <w:noProof/>
            <w:webHidden/>
          </w:rPr>
          <w:fldChar w:fldCharType="end"/>
        </w:r>
      </w:hyperlink>
    </w:p>
    <w:p w:rsidR="003D67EA" w:rsidRDefault="00B71A68">
      <w:pPr>
        <w:pStyle w:val="TOC3"/>
        <w:tabs>
          <w:tab w:val="right" w:leader="dot" w:pos="9350"/>
        </w:tabs>
        <w:rPr>
          <w:rFonts w:eastAsiaTheme="minorEastAsia"/>
          <w:noProof/>
          <w:lang w:eastAsia="en-CA"/>
        </w:rPr>
      </w:pPr>
      <w:hyperlink w:anchor="_Toc493074543" w:history="1">
        <w:r w:rsidR="003D67EA" w:rsidRPr="001644D2">
          <w:rPr>
            <w:rStyle w:val="Hyperlink"/>
            <w:noProof/>
          </w:rPr>
          <w:t>Aerial</w:t>
        </w:r>
        <w:r w:rsidR="003D67EA">
          <w:rPr>
            <w:noProof/>
            <w:webHidden/>
          </w:rPr>
          <w:tab/>
        </w:r>
        <w:r w:rsidR="003D67EA">
          <w:rPr>
            <w:noProof/>
            <w:webHidden/>
          </w:rPr>
          <w:fldChar w:fldCharType="begin"/>
        </w:r>
        <w:r w:rsidR="003D67EA">
          <w:rPr>
            <w:noProof/>
            <w:webHidden/>
          </w:rPr>
          <w:instrText xml:space="preserve"> PAGEREF _Toc493074543 \h </w:instrText>
        </w:r>
        <w:r w:rsidR="003D67EA">
          <w:rPr>
            <w:noProof/>
            <w:webHidden/>
          </w:rPr>
        </w:r>
        <w:r w:rsidR="003D67EA">
          <w:rPr>
            <w:noProof/>
            <w:webHidden/>
          </w:rPr>
          <w:fldChar w:fldCharType="separate"/>
        </w:r>
        <w:r w:rsidR="003D67EA">
          <w:rPr>
            <w:noProof/>
            <w:webHidden/>
          </w:rPr>
          <w:t>19</w:t>
        </w:r>
        <w:r w:rsidR="003D67EA">
          <w:rPr>
            <w:noProof/>
            <w:webHidden/>
          </w:rPr>
          <w:fldChar w:fldCharType="end"/>
        </w:r>
      </w:hyperlink>
    </w:p>
    <w:p w:rsidR="003D67EA" w:rsidRDefault="00B71A68">
      <w:pPr>
        <w:pStyle w:val="TOC3"/>
        <w:tabs>
          <w:tab w:val="right" w:leader="dot" w:pos="9350"/>
        </w:tabs>
        <w:rPr>
          <w:rFonts w:eastAsiaTheme="minorEastAsia"/>
          <w:noProof/>
          <w:lang w:eastAsia="en-CA"/>
        </w:rPr>
      </w:pPr>
      <w:hyperlink w:anchor="_Toc493074544" w:history="1">
        <w:r w:rsidR="003D67EA" w:rsidRPr="001644D2">
          <w:rPr>
            <w:rStyle w:val="Hyperlink"/>
            <w:noProof/>
          </w:rPr>
          <w:t>Satellite</w:t>
        </w:r>
        <w:r w:rsidR="003D67EA">
          <w:rPr>
            <w:noProof/>
            <w:webHidden/>
          </w:rPr>
          <w:tab/>
        </w:r>
        <w:r w:rsidR="003D67EA">
          <w:rPr>
            <w:noProof/>
            <w:webHidden/>
          </w:rPr>
          <w:fldChar w:fldCharType="begin"/>
        </w:r>
        <w:r w:rsidR="003D67EA">
          <w:rPr>
            <w:noProof/>
            <w:webHidden/>
          </w:rPr>
          <w:instrText xml:space="preserve"> PAGEREF _Toc493074544 \h </w:instrText>
        </w:r>
        <w:r w:rsidR="003D67EA">
          <w:rPr>
            <w:noProof/>
            <w:webHidden/>
          </w:rPr>
        </w:r>
        <w:r w:rsidR="003D67EA">
          <w:rPr>
            <w:noProof/>
            <w:webHidden/>
          </w:rPr>
          <w:fldChar w:fldCharType="separate"/>
        </w:r>
        <w:r w:rsidR="003D67EA">
          <w:rPr>
            <w:noProof/>
            <w:webHidden/>
          </w:rPr>
          <w:t>20</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45" w:history="1">
        <w:r w:rsidR="003D67EA" w:rsidRPr="001644D2">
          <w:rPr>
            <w:rStyle w:val="Hyperlink"/>
            <w:noProof/>
          </w:rPr>
          <w:t>Hyperspectral sensors</w:t>
        </w:r>
        <w:r w:rsidR="003D67EA">
          <w:rPr>
            <w:noProof/>
            <w:webHidden/>
          </w:rPr>
          <w:tab/>
        </w:r>
        <w:r w:rsidR="003D67EA">
          <w:rPr>
            <w:noProof/>
            <w:webHidden/>
          </w:rPr>
          <w:fldChar w:fldCharType="begin"/>
        </w:r>
        <w:r w:rsidR="003D67EA">
          <w:rPr>
            <w:noProof/>
            <w:webHidden/>
          </w:rPr>
          <w:instrText xml:space="preserve"> PAGEREF _Toc493074545 \h </w:instrText>
        </w:r>
        <w:r w:rsidR="003D67EA">
          <w:rPr>
            <w:noProof/>
            <w:webHidden/>
          </w:rPr>
        </w:r>
        <w:r w:rsidR="003D67EA">
          <w:rPr>
            <w:noProof/>
            <w:webHidden/>
          </w:rPr>
          <w:fldChar w:fldCharType="separate"/>
        </w:r>
        <w:r w:rsidR="003D67EA">
          <w:rPr>
            <w:noProof/>
            <w:webHidden/>
          </w:rPr>
          <w:t>20</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46" w:history="1">
        <w:r w:rsidR="003D67EA" w:rsidRPr="001644D2">
          <w:rPr>
            <w:rStyle w:val="Hyperlink"/>
            <w:noProof/>
          </w:rPr>
          <w:t>LiDAR</w:t>
        </w:r>
        <w:r w:rsidR="003D67EA">
          <w:rPr>
            <w:noProof/>
            <w:webHidden/>
          </w:rPr>
          <w:tab/>
        </w:r>
        <w:r w:rsidR="003D67EA">
          <w:rPr>
            <w:noProof/>
            <w:webHidden/>
          </w:rPr>
          <w:fldChar w:fldCharType="begin"/>
        </w:r>
        <w:r w:rsidR="003D67EA">
          <w:rPr>
            <w:noProof/>
            <w:webHidden/>
          </w:rPr>
          <w:instrText xml:space="preserve"> PAGEREF _Toc493074546 \h </w:instrText>
        </w:r>
        <w:r w:rsidR="003D67EA">
          <w:rPr>
            <w:noProof/>
            <w:webHidden/>
          </w:rPr>
        </w:r>
        <w:r w:rsidR="003D67EA">
          <w:rPr>
            <w:noProof/>
            <w:webHidden/>
          </w:rPr>
          <w:fldChar w:fldCharType="separate"/>
        </w:r>
        <w:r w:rsidR="003D67EA">
          <w:rPr>
            <w:noProof/>
            <w:webHidden/>
          </w:rPr>
          <w:t>21</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47" w:history="1">
        <w:r w:rsidR="003D67EA" w:rsidRPr="001644D2">
          <w:rPr>
            <w:rStyle w:val="Hyperlink"/>
            <w:noProof/>
          </w:rPr>
          <w:t>SAR</w:t>
        </w:r>
        <w:r w:rsidR="003D67EA">
          <w:rPr>
            <w:noProof/>
            <w:webHidden/>
          </w:rPr>
          <w:tab/>
        </w:r>
        <w:r w:rsidR="003D67EA">
          <w:rPr>
            <w:noProof/>
            <w:webHidden/>
          </w:rPr>
          <w:fldChar w:fldCharType="begin"/>
        </w:r>
        <w:r w:rsidR="003D67EA">
          <w:rPr>
            <w:noProof/>
            <w:webHidden/>
          </w:rPr>
          <w:instrText xml:space="preserve"> PAGEREF _Toc493074547 \h </w:instrText>
        </w:r>
        <w:r w:rsidR="003D67EA">
          <w:rPr>
            <w:noProof/>
            <w:webHidden/>
          </w:rPr>
        </w:r>
        <w:r w:rsidR="003D67EA">
          <w:rPr>
            <w:noProof/>
            <w:webHidden/>
          </w:rPr>
          <w:fldChar w:fldCharType="separate"/>
        </w:r>
        <w:r w:rsidR="003D67EA">
          <w:rPr>
            <w:noProof/>
            <w:webHidden/>
          </w:rPr>
          <w:t>22</w:t>
        </w:r>
        <w:r w:rsidR="003D67EA">
          <w:rPr>
            <w:noProof/>
            <w:webHidden/>
          </w:rPr>
          <w:fldChar w:fldCharType="end"/>
        </w:r>
      </w:hyperlink>
    </w:p>
    <w:p w:rsidR="003D67EA" w:rsidRDefault="00B71A68">
      <w:pPr>
        <w:pStyle w:val="TOC3"/>
        <w:tabs>
          <w:tab w:val="right" w:leader="dot" w:pos="9350"/>
        </w:tabs>
        <w:rPr>
          <w:rFonts w:eastAsiaTheme="minorEastAsia"/>
          <w:noProof/>
          <w:lang w:eastAsia="en-CA"/>
        </w:rPr>
      </w:pPr>
      <w:hyperlink w:anchor="_Toc493074548" w:history="1">
        <w:r w:rsidR="003D67EA" w:rsidRPr="001644D2">
          <w:rPr>
            <w:rStyle w:val="Hyperlink"/>
            <w:noProof/>
          </w:rPr>
          <w:t>Polarimetry</w:t>
        </w:r>
        <w:r w:rsidR="003D67EA">
          <w:rPr>
            <w:noProof/>
            <w:webHidden/>
          </w:rPr>
          <w:tab/>
        </w:r>
        <w:r w:rsidR="003D67EA">
          <w:rPr>
            <w:noProof/>
            <w:webHidden/>
          </w:rPr>
          <w:fldChar w:fldCharType="begin"/>
        </w:r>
        <w:r w:rsidR="003D67EA">
          <w:rPr>
            <w:noProof/>
            <w:webHidden/>
          </w:rPr>
          <w:instrText xml:space="preserve"> PAGEREF _Toc493074548 \h </w:instrText>
        </w:r>
        <w:r w:rsidR="003D67EA">
          <w:rPr>
            <w:noProof/>
            <w:webHidden/>
          </w:rPr>
        </w:r>
        <w:r w:rsidR="003D67EA">
          <w:rPr>
            <w:noProof/>
            <w:webHidden/>
          </w:rPr>
          <w:fldChar w:fldCharType="separate"/>
        </w:r>
        <w:r w:rsidR="003D67EA">
          <w:rPr>
            <w:noProof/>
            <w:webHidden/>
          </w:rPr>
          <w:t>23</w:t>
        </w:r>
        <w:r w:rsidR="003D67EA">
          <w:rPr>
            <w:noProof/>
            <w:webHidden/>
          </w:rPr>
          <w:fldChar w:fldCharType="end"/>
        </w:r>
      </w:hyperlink>
    </w:p>
    <w:p w:rsidR="003D67EA" w:rsidRDefault="00B71A68">
      <w:pPr>
        <w:pStyle w:val="TOC3"/>
        <w:tabs>
          <w:tab w:val="right" w:leader="dot" w:pos="9350"/>
        </w:tabs>
        <w:rPr>
          <w:rFonts w:eastAsiaTheme="minorEastAsia"/>
          <w:noProof/>
          <w:lang w:eastAsia="en-CA"/>
        </w:rPr>
      </w:pPr>
      <w:hyperlink w:anchor="_Toc493074549" w:history="1">
        <w:r w:rsidR="003D67EA" w:rsidRPr="001644D2">
          <w:rPr>
            <w:rStyle w:val="Hyperlink"/>
            <w:noProof/>
          </w:rPr>
          <w:t>Decompositions</w:t>
        </w:r>
        <w:r w:rsidR="003D67EA">
          <w:rPr>
            <w:noProof/>
            <w:webHidden/>
          </w:rPr>
          <w:tab/>
        </w:r>
        <w:r w:rsidR="003D67EA">
          <w:rPr>
            <w:noProof/>
            <w:webHidden/>
          </w:rPr>
          <w:fldChar w:fldCharType="begin"/>
        </w:r>
        <w:r w:rsidR="003D67EA">
          <w:rPr>
            <w:noProof/>
            <w:webHidden/>
          </w:rPr>
          <w:instrText xml:space="preserve"> PAGEREF _Toc493074549 \h </w:instrText>
        </w:r>
        <w:r w:rsidR="003D67EA">
          <w:rPr>
            <w:noProof/>
            <w:webHidden/>
          </w:rPr>
        </w:r>
        <w:r w:rsidR="003D67EA">
          <w:rPr>
            <w:noProof/>
            <w:webHidden/>
          </w:rPr>
          <w:fldChar w:fldCharType="separate"/>
        </w:r>
        <w:r w:rsidR="003D67EA">
          <w:rPr>
            <w:noProof/>
            <w:webHidden/>
          </w:rPr>
          <w:t>25</w:t>
        </w:r>
        <w:r w:rsidR="003D67EA">
          <w:rPr>
            <w:noProof/>
            <w:webHidden/>
          </w:rPr>
          <w:fldChar w:fldCharType="end"/>
        </w:r>
      </w:hyperlink>
    </w:p>
    <w:p w:rsidR="003D67EA" w:rsidRDefault="00B71A68">
      <w:pPr>
        <w:pStyle w:val="TOC3"/>
        <w:tabs>
          <w:tab w:val="right" w:leader="dot" w:pos="9350"/>
        </w:tabs>
        <w:rPr>
          <w:rFonts w:eastAsiaTheme="minorEastAsia"/>
          <w:noProof/>
          <w:lang w:eastAsia="en-CA"/>
        </w:rPr>
      </w:pPr>
      <w:hyperlink w:anchor="_Toc493074550" w:history="1">
        <w:r w:rsidR="003D67EA" w:rsidRPr="001644D2">
          <w:rPr>
            <w:rStyle w:val="Hyperlink"/>
            <w:noProof/>
          </w:rPr>
          <w:t>Interferometry</w:t>
        </w:r>
        <w:r w:rsidR="003D67EA">
          <w:rPr>
            <w:noProof/>
            <w:webHidden/>
          </w:rPr>
          <w:tab/>
        </w:r>
        <w:r w:rsidR="003D67EA">
          <w:rPr>
            <w:noProof/>
            <w:webHidden/>
          </w:rPr>
          <w:fldChar w:fldCharType="begin"/>
        </w:r>
        <w:r w:rsidR="003D67EA">
          <w:rPr>
            <w:noProof/>
            <w:webHidden/>
          </w:rPr>
          <w:instrText xml:space="preserve"> PAGEREF _Toc493074550 \h </w:instrText>
        </w:r>
        <w:r w:rsidR="003D67EA">
          <w:rPr>
            <w:noProof/>
            <w:webHidden/>
          </w:rPr>
        </w:r>
        <w:r w:rsidR="003D67EA">
          <w:rPr>
            <w:noProof/>
            <w:webHidden/>
          </w:rPr>
          <w:fldChar w:fldCharType="separate"/>
        </w:r>
        <w:r w:rsidR="003D67EA">
          <w:rPr>
            <w:noProof/>
            <w:webHidden/>
          </w:rPr>
          <w:t>25</w:t>
        </w:r>
        <w:r w:rsidR="003D67EA">
          <w:rPr>
            <w:noProof/>
            <w:webHidden/>
          </w:rPr>
          <w:fldChar w:fldCharType="end"/>
        </w:r>
      </w:hyperlink>
    </w:p>
    <w:p w:rsidR="003D67EA" w:rsidRDefault="00B71A68">
      <w:pPr>
        <w:pStyle w:val="TOC3"/>
        <w:tabs>
          <w:tab w:val="right" w:leader="dot" w:pos="9350"/>
        </w:tabs>
        <w:rPr>
          <w:rFonts w:eastAsiaTheme="minorEastAsia"/>
          <w:noProof/>
          <w:lang w:eastAsia="en-CA"/>
        </w:rPr>
      </w:pPr>
      <w:hyperlink w:anchor="_Toc493074551" w:history="1">
        <w:r w:rsidR="003D67EA" w:rsidRPr="001644D2">
          <w:rPr>
            <w:rStyle w:val="Hyperlink"/>
            <w:noProof/>
          </w:rPr>
          <w:t>Hydroperiod</w:t>
        </w:r>
        <w:r w:rsidR="003D67EA">
          <w:rPr>
            <w:noProof/>
            <w:webHidden/>
          </w:rPr>
          <w:tab/>
        </w:r>
        <w:r w:rsidR="003D67EA">
          <w:rPr>
            <w:noProof/>
            <w:webHidden/>
          </w:rPr>
          <w:fldChar w:fldCharType="begin"/>
        </w:r>
        <w:r w:rsidR="003D67EA">
          <w:rPr>
            <w:noProof/>
            <w:webHidden/>
          </w:rPr>
          <w:instrText xml:space="preserve"> PAGEREF _Toc493074551 \h </w:instrText>
        </w:r>
        <w:r w:rsidR="003D67EA">
          <w:rPr>
            <w:noProof/>
            <w:webHidden/>
          </w:rPr>
        </w:r>
        <w:r w:rsidR="003D67EA">
          <w:rPr>
            <w:noProof/>
            <w:webHidden/>
          </w:rPr>
          <w:fldChar w:fldCharType="separate"/>
        </w:r>
        <w:r w:rsidR="003D67EA">
          <w:rPr>
            <w:noProof/>
            <w:webHidden/>
          </w:rPr>
          <w:t>26</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52" w:history="1">
        <w:r w:rsidR="003D67EA" w:rsidRPr="001644D2">
          <w:rPr>
            <w:rStyle w:val="Hyperlink"/>
            <w:noProof/>
          </w:rPr>
          <w:t>Future Wetland Remote Sensing</w:t>
        </w:r>
        <w:r w:rsidR="003D67EA">
          <w:rPr>
            <w:noProof/>
            <w:webHidden/>
          </w:rPr>
          <w:tab/>
        </w:r>
        <w:r w:rsidR="003D67EA">
          <w:rPr>
            <w:noProof/>
            <w:webHidden/>
          </w:rPr>
          <w:fldChar w:fldCharType="begin"/>
        </w:r>
        <w:r w:rsidR="003D67EA">
          <w:rPr>
            <w:noProof/>
            <w:webHidden/>
          </w:rPr>
          <w:instrText xml:space="preserve"> PAGEREF _Toc493074552 \h </w:instrText>
        </w:r>
        <w:r w:rsidR="003D67EA">
          <w:rPr>
            <w:noProof/>
            <w:webHidden/>
          </w:rPr>
        </w:r>
        <w:r w:rsidR="003D67EA">
          <w:rPr>
            <w:noProof/>
            <w:webHidden/>
          </w:rPr>
          <w:fldChar w:fldCharType="separate"/>
        </w:r>
        <w:r w:rsidR="003D67EA">
          <w:rPr>
            <w:noProof/>
            <w:webHidden/>
          </w:rPr>
          <w:t>27</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53" w:history="1">
        <w:r w:rsidR="003D67EA" w:rsidRPr="001644D2">
          <w:rPr>
            <w:rStyle w:val="Hyperlink"/>
            <w:noProof/>
          </w:rPr>
          <w:t>General advantages &amp; limitations of remote sensing</w:t>
        </w:r>
        <w:r w:rsidR="003D67EA">
          <w:rPr>
            <w:noProof/>
            <w:webHidden/>
          </w:rPr>
          <w:tab/>
        </w:r>
        <w:r w:rsidR="003D67EA">
          <w:rPr>
            <w:noProof/>
            <w:webHidden/>
          </w:rPr>
          <w:fldChar w:fldCharType="begin"/>
        </w:r>
        <w:r w:rsidR="003D67EA">
          <w:rPr>
            <w:noProof/>
            <w:webHidden/>
          </w:rPr>
          <w:instrText xml:space="preserve"> PAGEREF _Toc493074553 \h </w:instrText>
        </w:r>
        <w:r w:rsidR="003D67EA">
          <w:rPr>
            <w:noProof/>
            <w:webHidden/>
          </w:rPr>
        </w:r>
        <w:r w:rsidR="003D67EA">
          <w:rPr>
            <w:noProof/>
            <w:webHidden/>
          </w:rPr>
          <w:fldChar w:fldCharType="separate"/>
        </w:r>
        <w:r w:rsidR="003D67EA">
          <w:rPr>
            <w:noProof/>
            <w:webHidden/>
          </w:rPr>
          <w:t>27</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54" w:history="1">
        <w:r w:rsidR="003D67EA" w:rsidRPr="001644D2">
          <w:rPr>
            <w:rStyle w:val="Hyperlink"/>
            <w:noProof/>
          </w:rPr>
          <w:t>Wetland Classification: A Methodological Review</w:t>
        </w:r>
        <w:r w:rsidR="003D67EA">
          <w:rPr>
            <w:noProof/>
            <w:webHidden/>
          </w:rPr>
          <w:tab/>
        </w:r>
        <w:r w:rsidR="003D67EA">
          <w:rPr>
            <w:noProof/>
            <w:webHidden/>
          </w:rPr>
          <w:fldChar w:fldCharType="begin"/>
        </w:r>
        <w:r w:rsidR="003D67EA">
          <w:rPr>
            <w:noProof/>
            <w:webHidden/>
          </w:rPr>
          <w:instrText xml:space="preserve"> PAGEREF _Toc493074554 \h </w:instrText>
        </w:r>
        <w:r w:rsidR="003D67EA">
          <w:rPr>
            <w:noProof/>
            <w:webHidden/>
          </w:rPr>
        </w:r>
        <w:r w:rsidR="003D67EA">
          <w:rPr>
            <w:noProof/>
            <w:webHidden/>
          </w:rPr>
          <w:fldChar w:fldCharType="separate"/>
        </w:r>
        <w:r w:rsidR="003D67EA">
          <w:rPr>
            <w:noProof/>
            <w:webHidden/>
          </w:rPr>
          <w:t>27</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55" w:history="1">
        <w:r w:rsidR="003D67EA" w:rsidRPr="001644D2">
          <w:rPr>
            <w:rStyle w:val="Hyperlink"/>
            <w:noProof/>
          </w:rPr>
          <w:t>Techniques</w:t>
        </w:r>
        <w:r w:rsidR="003D67EA">
          <w:rPr>
            <w:noProof/>
            <w:webHidden/>
          </w:rPr>
          <w:tab/>
        </w:r>
        <w:r w:rsidR="003D67EA">
          <w:rPr>
            <w:noProof/>
            <w:webHidden/>
          </w:rPr>
          <w:fldChar w:fldCharType="begin"/>
        </w:r>
        <w:r w:rsidR="003D67EA">
          <w:rPr>
            <w:noProof/>
            <w:webHidden/>
          </w:rPr>
          <w:instrText xml:space="preserve"> PAGEREF _Toc493074555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56" w:history="1">
        <w:r w:rsidR="003D67EA" w:rsidRPr="001644D2">
          <w:rPr>
            <w:rStyle w:val="Hyperlink"/>
            <w:noProof/>
          </w:rPr>
          <w:t>Problem Statement</w:t>
        </w:r>
        <w:r w:rsidR="003D67EA">
          <w:rPr>
            <w:noProof/>
            <w:webHidden/>
          </w:rPr>
          <w:tab/>
        </w:r>
        <w:r w:rsidR="003D67EA">
          <w:rPr>
            <w:noProof/>
            <w:webHidden/>
          </w:rPr>
          <w:fldChar w:fldCharType="begin"/>
        </w:r>
        <w:r w:rsidR="003D67EA">
          <w:rPr>
            <w:noProof/>
            <w:webHidden/>
          </w:rPr>
          <w:instrText xml:space="preserve"> PAGEREF _Toc493074556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57" w:history="1">
        <w:r w:rsidR="003D67EA" w:rsidRPr="001644D2">
          <w:rPr>
            <w:rStyle w:val="Hyperlink"/>
            <w:noProof/>
          </w:rPr>
          <w:t>Framework</w:t>
        </w:r>
        <w:r w:rsidR="003D67EA">
          <w:rPr>
            <w:noProof/>
            <w:webHidden/>
          </w:rPr>
          <w:tab/>
        </w:r>
        <w:r w:rsidR="003D67EA">
          <w:rPr>
            <w:noProof/>
            <w:webHidden/>
          </w:rPr>
          <w:fldChar w:fldCharType="begin"/>
        </w:r>
        <w:r w:rsidR="003D67EA">
          <w:rPr>
            <w:noProof/>
            <w:webHidden/>
          </w:rPr>
          <w:instrText xml:space="preserve"> PAGEREF _Toc493074557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58" w:history="1">
        <w:r w:rsidR="003D67EA" w:rsidRPr="001644D2">
          <w:rPr>
            <w:rStyle w:val="Hyperlink"/>
            <w:noProof/>
          </w:rPr>
          <w:t>Candidate data</w:t>
        </w:r>
        <w:r w:rsidR="003D67EA">
          <w:rPr>
            <w:noProof/>
            <w:webHidden/>
          </w:rPr>
          <w:tab/>
        </w:r>
        <w:r w:rsidR="003D67EA">
          <w:rPr>
            <w:noProof/>
            <w:webHidden/>
          </w:rPr>
          <w:fldChar w:fldCharType="begin"/>
        </w:r>
        <w:r w:rsidR="003D67EA">
          <w:rPr>
            <w:noProof/>
            <w:webHidden/>
          </w:rPr>
          <w:instrText xml:space="preserve"> PAGEREF _Toc493074558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59" w:history="1">
        <w:r w:rsidR="003D67EA" w:rsidRPr="001644D2">
          <w:rPr>
            <w:rStyle w:val="Hyperlink"/>
            <w:noProof/>
          </w:rPr>
          <w:t>Candidate methodologies</w:t>
        </w:r>
        <w:r w:rsidR="003D67EA">
          <w:rPr>
            <w:noProof/>
            <w:webHidden/>
          </w:rPr>
          <w:tab/>
        </w:r>
        <w:r w:rsidR="003D67EA">
          <w:rPr>
            <w:noProof/>
            <w:webHidden/>
          </w:rPr>
          <w:fldChar w:fldCharType="begin"/>
        </w:r>
        <w:r w:rsidR="003D67EA">
          <w:rPr>
            <w:noProof/>
            <w:webHidden/>
          </w:rPr>
          <w:instrText xml:space="preserve"> PAGEREF _Toc493074559 \h </w:instrText>
        </w:r>
        <w:r w:rsidR="003D67EA">
          <w:rPr>
            <w:noProof/>
            <w:webHidden/>
          </w:rPr>
        </w:r>
        <w:r w:rsidR="003D67EA">
          <w:rPr>
            <w:noProof/>
            <w:webHidden/>
          </w:rPr>
          <w:fldChar w:fldCharType="separate"/>
        </w:r>
        <w:r w:rsidR="003D67EA">
          <w:rPr>
            <w:noProof/>
            <w:webHidden/>
          </w:rPr>
          <w:t>29</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60" w:history="1">
        <w:r w:rsidR="003D67EA" w:rsidRPr="001644D2">
          <w:rPr>
            <w:rStyle w:val="Hyperlink"/>
            <w:noProof/>
          </w:rPr>
          <w:t>Concluding Remarks</w:t>
        </w:r>
        <w:r w:rsidR="003D67EA">
          <w:rPr>
            <w:noProof/>
            <w:webHidden/>
          </w:rPr>
          <w:tab/>
        </w:r>
        <w:r w:rsidR="003D67EA">
          <w:rPr>
            <w:noProof/>
            <w:webHidden/>
          </w:rPr>
          <w:fldChar w:fldCharType="begin"/>
        </w:r>
        <w:r w:rsidR="003D67EA">
          <w:rPr>
            <w:noProof/>
            <w:webHidden/>
          </w:rPr>
          <w:instrText xml:space="preserve"> PAGEREF _Toc493074560 \h </w:instrText>
        </w:r>
        <w:r w:rsidR="003D67EA">
          <w:rPr>
            <w:noProof/>
            <w:webHidden/>
          </w:rPr>
        </w:r>
        <w:r w:rsidR="003D67EA">
          <w:rPr>
            <w:noProof/>
            <w:webHidden/>
          </w:rPr>
          <w:fldChar w:fldCharType="separate"/>
        </w:r>
        <w:r w:rsidR="003D67EA">
          <w:rPr>
            <w:noProof/>
            <w:webHidden/>
          </w:rPr>
          <w:t>29</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61" w:history="1">
        <w:r w:rsidR="003D67EA" w:rsidRPr="001644D2">
          <w:rPr>
            <w:rStyle w:val="Hyperlink"/>
            <w:noProof/>
          </w:rPr>
          <w:t>References</w:t>
        </w:r>
        <w:r w:rsidR="003D67EA">
          <w:rPr>
            <w:noProof/>
            <w:webHidden/>
          </w:rPr>
          <w:tab/>
        </w:r>
        <w:r w:rsidR="003D67EA">
          <w:rPr>
            <w:noProof/>
            <w:webHidden/>
          </w:rPr>
          <w:fldChar w:fldCharType="begin"/>
        </w:r>
        <w:r w:rsidR="003D67EA">
          <w:rPr>
            <w:noProof/>
            <w:webHidden/>
          </w:rPr>
          <w:instrText xml:space="preserve"> PAGEREF _Toc493074561 \h </w:instrText>
        </w:r>
        <w:r w:rsidR="003D67EA">
          <w:rPr>
            <w:noProof/>
            <w:webHidden/>
          </w:rPr>
        </w:r>
        <w:r w:rsidR="003D67EA">
          <w:rPr>
            <w:noProof/>
            <w:webHidden/>
          </w:rPr>
          <w:fldChar w:fldCharType="separate"/>
        </w:r>
        <w:r w:rsidR="003D67EA">
          <w:rPr>
            <w:noProof/>
            <w:webHidden/>
          </w:rPr>
          <w:t>30</w:t>
        </w:r>
        <w:r w:rsidR="003D67EA">
          <w:rPr>
            <w:noProof/>
            <w:webHidden/>
          </w:rPr>
          <w:fldChar w:fldCharType="end"/>
        </w:r>
      </w:hyperlink>
    </w:p>
    <w:p w:rsidR="00686175" w:rsidRDefault="0029711E" w:rsidP="00686175">
      <w:r>
        <w:rPr>
          <w:b/>
          <w:sz w:val="24"/>
        </w:rPr>
        <w:fldChar w:fldCharType="end"/>
      </w:r>
    </w:p>
    <w:p w:rsidR="00686175" w:rsidRDefault="00686175" w:rsidP="00686175">
      <w:r>
        <w:br w:type="page"/>
      </w:r>
    </w:p>
    <w:p w:rsidR="009F4491" w:rsidRDefault="009F4491" w:rsidP="009F4491">
      <w:pPr>
        <w:pStyle w:val="Heading1"/>
      </w:pPr>
      <w:bookmarkStart w:id="1" w:name="_Toc493074521"/>
      <w:r>
        <w:lastRenderedPageBreak/>
        <w:t>Executive summary</w:t>
      </w:r>
      <w:bookmarkEnd w:id="1"/>
    </w:p>
    <w:p w:rsidR="009F4491" w:rsidRDefault="00901013" w:rsidP="00D463F8">
      <w:r>
        <w:t>As global climate changes</w:t>
      </w:r>
      <w:r w:rsidR="009975B3">
        <w:t>,</w:t>
      </w:r>
      <w:r>
        <w:t xml:space="preserve"> water resources have become stressed, key amongst </w:t>
      </w:r>
      <w:r w:rsidR="006304FA">
        <w:t>which</w:t>
      </w:r>
      <w:r>
        <w:t xml:space="preserve"> are wetlands, which comprise approximately 14% of the land area of Canada.</w:t>
      </w:r>
      <w:r w:rsidRPr="00901013">
        <w:t xml:space="preserve"> Despite their broad areal coverage, these sensitive ecosystems are </w:t>
      </w:r>
      <w:r>
        <w:t xml:space="preserve">in rapid </w:t>
      </w:r>
      <w:r w:rsidRPr="00901013">
        <w:t>declin</w:t>
      </w:r>
      <w:r>
        <w:t xml:space="preserve">e and a contemporary inventory is now required. </w:t>
      </w:r>
      <w:r w:rsidR="00953777">
        <w:t>Since the conception of wetland inventory</w:t>
      </w:r>
      <w:r w:rsidR="009975B3">
        <w:t>,</w:t>
      </w:r>
      <w:r w:rsidR="00953777">
        <w:t xml:space="preserve"> mapping technology has advanced dramatically, thus a review of contemporary methods and candidate data for wetland classification is required, particularly with respect to maximizing accuracy and minimizing cost. In reference to these needs, t</w:t>
      </w:r>
      <w:r w:rsidR="009F4491">
        <w:t xml:space="preserve">he current document </w:t>
      </w:r>
      <w:r w:rsidR="00953777">
        <w:t>will</w:t>
      </w:r>
      <w:r w:rsidR="009F4491">
        <w:t xml:space="preserve"> review literature surrounding the current practices, methodologies, and candidate methodologies and data sources for wetland classification across the globe. The </w:t>
      </w:r>
      <w:r w:rsidR="00467F1B">
        <w:t>desired outcome is</w:t>
      </w:r>
      <w:r w:rsidR="00953777">
        <w:t xml:space="preserve"> to develop a streamlined </w:t>
      </w:r>
      <w:r w:rsidR="006304FA">
        <w:t>workflow</w:t>
      </w:r>
      <w:r w:rsidR="00953777">
        <w:t xml:space="preserve"> capable of classifying wetlands across the prairie and boreal </w:t>
      </w:r>
      <w:r w:rsidR="00336130">
        <w:t>biomes</w:t>
      </w:r>
      <w:r w:rsidR="00953777">
        <w:t xml:space="preserve"> of the province of Alberta (with possible extension to Saskatchewan) in Canada. The </w:t>
      </w:r>
      <w:r w:rsidR="006304FA">
        <w:t>workflow</w:t>
      </w:r>
      <w:r w:rsidR="00953777">
        <w:t xml:space="preserve"> will be built on the foundation of </w:t>
      </w:r>
      <w:r>
        <w:t xml:space="preserve">remote sensing data to yield products that meet the requirements of official stakeholders and policymakers. The technical and functional specification of the </w:t>
      </w:r>
      <w:r w:rsidR="00953777">
        <w:t xml:space="preserve">wetland </w:t>
      </w:r>
      <w:r>
        <w:t xml:space="preserve">products intended for production are expected to be determined at a stakeholder workshop </w:t>
      </w:r>
      <w:r w:rsidR="00F32766">
        <w:t>which</w:t>
      </w:r>
      <w:r w:rsidR="00953777">
        <w:t xml:space="preserve"> </w:t>
      </w:r>
      <w:r w:rsidR="00F32766">
        <w:t>took</w:t>
      </w:r>
      <w:r w:rsidR="006304FA">
        <w:t xml:space="preserve"> place</w:t>
      </w:r>
      <w:r w:rsidR="00953777">
        <w:t xml:space="preserve"> on</w:t>
      </w:r>
      <w:r>
        <w:t xml:space="preserve"> 23</w:t>
      </w:r>
      <w:r w:rsidRPr="00901013">
        <w:rPr>
          <w:vertAlign w:val="superscript"/>
        </w:rPr>
        <w:t>rd</w:t>
      </w:r>
      <w:r>
        <w:t xml:space="preserve"> </w:t>
      </w:r>
      <w:r w:rsidR="009975B3">
        <w:t>March</w:t>
      </w:r>
      <w:r>
        <w:t xml:space="preserve"> 2017 in </w:t>
      </w:r>
      <w:r w:rsidR="00F32766">
        <w:t>Leduc</w:t>
      </w:r>
      <w:r w:rsidR="009975B3">
        <w:t xml:space="preserve">, </w:t>
      </w:r>
      <w:r>
        <w:t>Alberta</w:t>
      </w:r>
      <w:r w:rsidR="005635A4">
        <w:t>, Canada</w:t>
      </w:r>
      <w:r>
        <w:t>.</w:t>
      </w:r>
    </w:p>
    <w:p w:rsidR="005743E6" w:rsidRDefault="005743E6" w:rsidP="005743E6">
      <w:pPr>
        <w:pStyle w:val="Heading1"/>
      </w:pPr>
      <w:bookmarkStart w:id="2" w:name="_Toc493074522"/>
      <w:r>
        <w:t>Introduction to wetlands</w:t>
      </w:r>
      <w:bookmarkEnd w:id="2"/>
    </w:p>
    <w:p w:rsidR="00A45AA0" w:rsidRDefault="00907D96" w:rsidP="00D463F8">
      <w:r>
        <w:t xml:space="preserve">The Canadian </w:t>
      </w:r>
      <w:hyperlink w:anchor="_ENREF_150" w:tooltip="National Wetlands Working Group, 1997 #386" w:history="1">
        <w:r w:rsidR="00A26468">
          <w:fldChar w:fldCharType="begin"/>
        </w:r>
        <w:r w:rsidR="00A26468">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26468">
          <w:fldChar w:fldCharType="separate"/>
        </w:r>
        <w:r w:rsidR="00A26468">
          <w:rPr>
            <w:noProof/>
          </w:rPr>
          <w:t>National Wetlands Working Group (1997)</w:t>
        </w:r>
        <w:r w:rsidR="00A26468">
          <w:fldChar w:fldCharType="end"/>
        </w:r>
      </w:hyperlink>
      <w:r w:rsidR="001D2463">
        <w:t xml:space="preserve"> </w:t>
      </w:r>
      <w:r w:rsidR="00F4593C">
        <w:t>(NWWG)</w:t>
      </w:r>
      <w:r w:rsidR="00A85DA6">
        <w:t xml:space="preserve"> </w:t>
      </w:r>
      <w:r>
        <w:t>defin</w:t>
      </w:r>
      <w:r w:rsidR="00733DA0">
        <w:t>es</w:t>
      </w:r>
      <w:r>
        <w:t xml:space="preserve"> a wetland</w:t>
      </w:r>
      <w:r w:rsidR="00A85DA6">
        <w:t xml:space="preserve"> </w:t>
      </w:r>
      <w:r w:rsidR="00733DA0">
        <w:t>a</w:t>
      </w:r>
      <w:r>
        <w:t>s</w:t>
      </w:r>
      <w:r w:rsidR="00A85DA6">
        <w:t>:</w:t>
      </w:r>
      <w:r>
        <w:t xml:space="preserve"> land that is saturated with water long enough to promote wetland or aquatic processes as indicated by poorly drained soils, hydrophytic (adapted to life in water or water-tolerant) vegetation and various kinds of biological activity which are adapted to a wet environment</w:t>
      </w:r>
      <w:r w:rsidR="0094088C">
        <w:t xml:space="preserve">. </w:t>
      </w:r>
    </w:p>
    <w:p w:rsidR="00CF3BD7" w:rsidRDefault="00BB78CC" w:rsidP="00D463F8">
      <w:r>
        <w:t>In some wetlands, little vegetation is present and soils are poorly developed as a result of frequent and drastic fluctuations of water level, wave action, water flow, turbidity, or a high concentration of salts or other toxins in the water or soil. Mineral wetlands also include mineral soil areas that are modified by water control structures (e.g. dams) or that are tilled and planted, but would become saturated for prolonged periods if anthropogenic drivers ceased</w:t>
      </w:r>
      <w:r w:rsidR="00D91131">
        <w:t xml:space="preserve"> to act on the area</w:t>
      </w:r>
      <w:r>
        <w:t>.</w:t>
      </w:r>
    </w:p>
    <w:p w:rsidR="00827CF8" w:rsidRDefault="00827CF8" w:rsidP="00D463F8">
      <w:r>
        <w:t xml:space="preserve">Wetland development is a function of climate (precipitation, temperature, wind, and insolation), hydrology (internal and external drainage), chemistry (water and soils), </w:t>
      </w:r>
      <w:r w:rsidR="00666BE6">
        <w:t>geomorphology (landform and soil parent material), and biology (fauna and flora). Wetland development is dynam</w:t>
      </w:r>
      <w:r w:rsidR="009860E7">
        <w:t>ic as often</w:t>
      </w:r>
      <w:r w:rsidR="00666BE6">
        <w:t xml:space="preserve"> various types of wetlands represent transitions from one type to another, meaning wetlands often share characteristics of more than one wetland class, form, or type</w:t>
      </w:r>
      <w:r w:rsidR="00B4614D">
        <w:t xml:space="preserve"> (subform)</w:t>
      </w:r>
      <w:r w:rsidR="00666BE6">
        <w:t xml:space="preserve">. </w:t>
      </w:r>
    </w:p>
    <w:p w:rsidR="001B0A6C" w:rsidRDefault="009860E7" w:rsidP="002F6F34">
      <w:r>
        <w:t xml:space="preserve">Given the highly dynamic nature of wetlands, they are often difficult to characterize by traditional methods such as aerial/satellite imagery, and or field techniques, as </w:t>
      </w:r>
      <w:r w:rsidR="00A45AA0">
        <w:t>such methods</w:t>
      </w:r>
      <w:r>
        <w:t xml:space="preserve"> are</w:t>
      </w:r>
      <w:r w:rsidR="00A45AA0">
        <w:t xml:space="preserve"> either</w:t>
      </w:r>
      <w:r>
        <w:t xml:space="preserve"> time cons</w:t>
      </w:r>
      <w:r w:rsidR="00A45AA0">
        <w:t xml:space="preserve">uming, </w:t>
      </w:r>
      <w:r>
        <w:t>expensive</w:t>
      </w:r>
      <w:r w:rsidR="00A45AA0">
        <w:t>, or both</w:t>
      </w:r>
      <w:r>
        <w:t>.</w:t>
      </w:r>
      <w:r w:rsidR="00F71E4B">
        <w:t xml:space="preserve"> </w:t>
      </w:r>
      <w:r w:rsidR="00A45AA0">
        <w:t xml:space="preserve">The field of </w:t>
      </w:r>
      <w:r w:rsidR="00F71E4B">
        <w:t xml:space="preserve">remote sensing has the capacity to characterize wetlands over large-scales and even through time. However, existing remote sensing methodologies do not address the problem of large-scale wetland classification in its entirety. In order to fully address this issue an in-depth understanding of wetland </w:t>
      </w:r>
      <w:r w:rsidR="00A45AA0">
        <w:t xml:space="preserve">function and </w:t>
      </w:r>
      <w:r w:rsidR="00F71E4B">
        <w:t xml:space="preserve">evolution with respect to water level, vegetation, and </w:t>
      </w:r>
      <w:r w:rsidR="00A45AA0">
        <w:t>other wetland</w:t>
      </w:r>
      <w:r w:rsidR="00F71E4B">
        <w:t xml:space="preserve"> attributes is required. Furthermore, an assessment of current remote sensing technologies and methodologies is required to identify potential data and analysis techniques in order to obtain accurate wetland classifications over a diversity of wetland ecosystems.</w:t>
      </w:r>
    </w:p>
    <w:p w:rsidR="001B0A6C" w:rsidRDefault="001B0A6C" w:rsidP="001B0A6C">
      <w:pPr>
        <w:pStyle w:val="Heading2"/>
      </w:pPr>
      <w:bookmarkStart w:id="3" w:name="_Toc493074523"/>
      <w:r>
        <w:lastRenderedPageBreak/>
        <w:t>The Importance of Wetlands</w:t>
      </w:r>
      <w:bookmarkEnd w:id="3"/>
    </w:p>
    <w:p w:rsidR="001B0A6C" w:rsidRDefault="001B0A6C" w:rsidP="00D463F8">
      <w:r>
        <w:t>Wetlands are a known provider of substantial economic, environmental and social value through a host of vital services. For example, wetlands play a crucial role in the replenishment and storage of groundwater, not only serving as natural water retention ponds that prevent flooding and erosion, but also by filtering</w:t>
      </w:r>
      <w:r w:rsidR="0011571B">
        <w:t xml:space="preserve"> and purifying water. Wetlands can also </w:t>
      </w:r>
      <w:r>
        <w:t xml:space="preserve">play a significant role in climate change </w:t>
      </w:r>
      <w:r w:rsidR="009D36D5">
        <w:t>mitigation</w:t>
      </w:r>
      <w:r w:rsidR="0011571B">
        <w:t xml:space="preserve"> </w:t>
      </w:r>
      <w:r w:rsidR="0011571B">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 </w:instrText>
      </w:r>
      <w:r w:rsidR="00E32ACD">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DATA </w:instrText>
      </w:r>
      <w:r w:rsidR="00E32ACD">
        <w:fldChar w:fldCharType="end"/>
      </w:r>
      <w:r w:rsidR="0011571B">
        <w:fldChar w:fldCharType="separate"/>
      </w:r>
      <w:r w:rsidR="00E32ACD">
        <w:rPr>
          <w:noProof/>
        </w:rPr>
        <w:t>(</w:t>
      </w:r>
      <w:hyperlink w:anchor="_ENREF_54" w:tooltip="Erwin, 2008 #486" w:history="1">
        <w:r w:rsidR="00A26468">
          <w:rPr>
            <w:noProof/>
          </w:rPr>
          <w:t>Erwin 2008</w:t>
        </w:r>
      </w:hyperlink>
      <w:r w:rsidR="00E32ACD">
        <w:rPr>
          <w:noProof/>
        </w:rPr>
        <w:t xml:space="preserve">, </w:t>
      </w:r>
      <w:hyperlink w:anchor="_ENREF_46" w:tooltip="Crooks, 2011 #487" w:history="1">
        <w:r w:rsidR="00A26468">
          <w:rPr>
            <w:noProof/>
          </w:rPr>
          <w:t>Crooks et al. 2011</w:t>
        </w:r>
      </w:hyperlink>
      <w:r w:rsidR="00E32ACD">
        <w:rPr>
          <w:noProof/>
        </w:rPr>
        <w:t xml:space="preserve">, </w:t>
      </w:r>
      <w:hyperlink w:anchor="_ENREF_162" w:tooltip="Ramsar, 2015 #488" w:history="1">
        <w:r w:rsidR="00A26468">
          <w:rPr>
            <w:noProof/>
          </w:rPr>
          <w:t>Ramsar 2015</w:t>
        </w:r>
      </w:hyperlink>
      <w:r w:rsidR="00E32ACD">
        <w:rPr>
          <w:noProof/>
        </w:rPr>
        <w:t xml:space="preserve">, </w:t>
      </w:r>
      <w:hyperlink w:anchor="_ENREF_88" w:tooltip="Howard, 2017 #489" w:history="1">
        <w:r w:rsidR="00A26468">
          <w:rPr>
            <w:noProof/>
          </w:rPr>
          <w:t>Howard et al. 2017</w:t>
        </w:r>
      </w:hyperlink>
      <w:r w:rsidR="00E32ACD">
        <w:rPr>
          <w:noProof/>
        </w:rPr>
        <w:t>)</w:t>
      </w:r>
      <w:r w:rsidR="0011571B">
        <w:fldChar w:fldCharType="end"/>
      </w:r>
      <w:r>
        <w:t>. Furthermore, wetlands directly influence wet area extent, riparian vegetation zone extent, hydrological regimes, and biodiversity</w:t>
      </w:r>
      <w:r w:rsidR="008659E8">
        <w:t xml:space="preserve"> </w:t>
      </w:r>
      <w:r w:rsidR="008659E8">
        <w:fldChar w:fldCharType="begin"/>
      </w:r>
      <w:r w:rsidR="00E32ACD">
        <w:instrText xml:space="preserve"> ADDIN EN.CITE &lt;EndNote&gt;&lt;Cite&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8659E8">
        <w:fldChar w:fldCharType="separate"/>
      </w:r>
      <w:r w:rsidR="0057706F">
        <w:rPr>
          <w:noProof/>
        </w:rPr>
        <w:t>(</w:t>
      </w:r>
      <w:hyperlink w:anchor="_ENREF_173" w:tooltip="Russi, 2013 #384" w:history="1">
        <w:r w:rsidR="00A26468">
          <w:rPr>
            <w:noProof/>
          </w:rPr>
          <w:t>Russi et al. 2013</w:t>
        </w:r>
      </w:hyperlink>
      <w:r w:rsidR="0057706F">
        <w:rPr>
          <w:noProof/>
        </w:rPr>
        <w:t>)</w:t>
      </w:r>
      <w:r w:rsidR="008659E8">
        <w:fldChar w:fldCharType="end"/>
      </w:r>
      <w:r>
        <w:t xml:space="preserve">; it is estimated that wetlands provide a habitat to an estimated one third of all Canada’s species at risk </w:t>
      </w:r>
      <w:r w:rsidR="008659E8">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 </w:instrText>
      </w:r>
      <w:r w:rsidR="00E32ACD">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DATA </w:instrText>
      </w:r>
      <w:r w:rsidR="00E32ACD">
        <w:fldChar w:fldCharType="end"/>
      </w:r>
      <w:r w:rsidR="008659E8">
        <w:fldChar w:fldCharType="separate"/>
      </w:r>
      <w:r w:rsidR="00AA44D8">
        <w:rPr>
          <w:noProof/>
        </w:rPr>
        <w:t>(</w:t>
      </w:r>
      <w:hyperlink w:anchor="_ENREF_184" w:tooltip="Stewart, 1971 #387" w:history="1">
        <w:r w:rsidR="00A26468">
          <w:rPr>
            <w:noProof/>
          </w:rPr>
          <w:t>Stewart et al. 1971</w:t>
        </w:r>
      </w:hyperlink>
      <w:r w:rsidR="00AA44D8">
        <w:rPr>
          <w:noProof/>
        </w:rPr>
        <w:t xml:space="preserve">, </w:t>
      </w:r>
      <w:hyperlink w:anchor="_ENREF_150" w:tooltip="National Wetlands Working Group, 1997 #386" w:history="1">
        <w:r w:rsidR="00A26468">
          <w:rPr>
            <w:noProof/>
          </w:rPr>
          <w:t>National Wetlands Working Group 1997</w:t>
        </w:r>
      </w:hyperlink>
      <w:r w:rsidR="00AA44D8">
        <w:rPr>
          <w:noProof/>
        </w:rPr>
        <w:t xml:space="preserve">, </w:t>
      </w:r>
      <w:hyperlink w:anchor="_ENREF_67" w:tooltip="Government of Alberta, 2013 #490" w:history="1">
        <w:r w:rsidR="00A26468">
          <w:rPr>
            <w:noProof/>
          </w:rPr>
          <w:t>Government of Alberta 2013</w:t>
        </w:r>
      </w:hyperlink>
      <w:r w:rsidR="00AA44D8">
        <w:rPr>
          <w:noProof/>
        </w:rPr>
        <w:t>)</w:t>
      </w:r>
      <w:r w:rsidR="008659E8">
        <w:fldChar w:fldCharType="end"/>
      </w:r>
      <w:r>
        <w:t>. In addition</w:t>
      </w:r>
      <w:r w:rsidRPr="00FF6B79">
        <w:t xml:space="preserve">, </w:t>
      </w:r>
      <w:r>
        <w:t>wetlands often provide locations for</w:t>
      </w:r>
      <w:r w:rsidRPr="00FF6B79">
        <w:t xml:space="preserve"> </w:t>
      </w:r>
      <w:r>
        <w:t xml:space="preserve">human recreation and incubate </w:t>
      </w:r>
      <w:r w:rsidRPr="00FF6B79">
        <w:t>socio-cultural values</w:t>
      </w:r>
      <w:r>
        <w:t xml:space="preserve"> through fishing and hunting activities within native communities</w:t>
      </w:r>
      <w:r w:rsidRPr="00FF6B79">
        <w:t>.</w:t>
      </w:r>
    </w:p>
    <w:p w:rsidR="001B0A6C" w:rsidRDefault="001B0A6C" w:rsidP="00D463F8">
      <w:r>
        <w:t>Despite the role of wetland ecosystems in local ecology, wetlands have become one of the world’s foremost threatened ecosystems, and continue to decline in abundance and health due to numerous climatic and anthropogenic processes</w:t>
      </w:r>
      <w:r w:rsidR="004B3713">
        <w:t xml:space="preserve"> </w:t>
      </w:r>
      <w:r w:rsidR="004B3713">
        <w:fldChar w:fldCharType="begin"/>
      </w:r>
      <w:r w:rsidR="00E32ACD">
        <w:instrText xml:space="preserve"> ADDIN EN.CITE &lt;EndNote&gt;&lt;Cite&gt;&lt;Author&gt;Daily&lt;/Author&gt;&lt;Year&gt;1997&lt;/Year&gt;&lt;RecNum&gt;421&lt;/RecNum&gt;&lt;DisplayText&gt;(Daily 1997, Mitsch et al. 2007)&lt;/DisplayText&gt;&lt;record&gt;&lt;rec-number&gt;421&lt;/rec-number&gt;&lt;foreign-keys&gt;&lt;key app="EN" db-id="25teddewsvepe9e5faxptreqrptrz95ftz5d" timestamp="1494275925"&gt;421&lt;/key&gt;&lt;/foreign-keys&gt;&lt;ref-type name="Book"&gt;6&lt;/ref-type&gt;&lt;contributors&gt;&lt;authors&gt;&lt;author&gt;Daily, G. C.&lt;/author&gt;&lt;/authors&gt;&lt;/contributors&gt;&lt;titles&gt;&lt;title&gt;Natures Services: Societal dependence on natural ecosystems&lt;/title&gt;&lt;/titles&gt;&lt;pages&gt;393&lt;/pages&gt;&lt;dates&gt;&lt;year&gt;1997&lt;/year&gt;&lt;/dates&gt;&lt;pub-location&gt;Washington, DC, USA&lt;/pub-location&gt;&lt;publisher&gt;Island Press&lt;/publisher&gt;&lt;urls&gt;&lt;/urls&gt;&lt;/record&gt;&lt;/Cite&gt;&lt;Cite&gt;&lt;Author&gt;Mitsch&lt;/Author&gt;&lt;Year&gt;2007&lt;/Year&gt;&lt;RecNum&gt;399&lt;/RecNum&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4B3713">
        <w:fldChar w:fldCharType="separate"/>
      </w:r>
      <w:r w:rsidR="0057706F">
        <w:rPr>
          <w:noProof/>
        </w:rPr>
        <w:t>(</w:t>
      </w:r>
      <w:hyperlink w:anchor="_ENREF_48" w:tooltip="Daily, 1997 #421" w:history="1">
        <w:r w:rsidR="00A26468">
          <w:rPr>
            <w:noProof/>
          </w:rPr>
          <w:t>Daily 1997</w:t>
        </w:r>
      </w:hyperlink>
      <w:r w:rsidR="0057706F">
        <w:rPr>
          <w:noProof/>
        </w:rPr>
        <w:t xml:space="preserve">, </w:t>
      </w:r>
      <w:hyperlink w:anchor="_ENREF_143" w:tooltip="Mitsch, 2007 #399" w:history="1">
        <w:r w:rsidR="00A26468">
          <w:rPr>
            <w:noProof/>
          </w:rPr>
          <w:t>Mitsch et al. 2007</w:t>
        </w:r>
      </w:hyperlink>
      <w:r w:rsidR="0057706F">
        <w:rPr>
          <w:noProof/>
        </w:rPr>
        <w:t>)</w:t>
      </w:r>
      <w:r w:rsidR="004B3713">
        <w:fldChar w:fldCharType="end"/>
      </w:r>
      <w:r>
        <w:t>. The global extent of wetlands have reportedly declined by up to 74 % in the 20</w:t>
      </w:r>
      <w:r w:rsidRPr="00D8266D">
        <w:rPr>
          <w:vertAlign w:val="superscript"/>
        </w:rPr>
        <w:t>th</w:t>
      </w:r>
      <w:r>
        <w:t xml:space="preserve"> century, this is of fundamental importance within Canada as the country exhibits approximately 24% of global wetlands (over 150 million </w:t>
      </w:r>
      <w:r w:rsidRPr="004D05B9">
        <w:t>hectares</w:t>
      </w:r>
      <w:r>
        <w:t xml:space="preserve"> across all biogeoclimatic ecozones)</w:t>
      </w:r>
      <w:r w:rsidRPr="004D05B9">
        <w:t xml:space="preserve"> </w:t>
      </w:r>
      <w:r w:rsidR="00CC4A91">
        <w:fldChar w:fldCharType="begin"/>
      </w:r>
      <w:r w:rsidR="00DF00D8">
        <w:instrText xml:space="preserve"> ADDIN EN.CITE &lt;EndNote&gt;&lt;Cite&gt;&lt;Author&gt;Canada&lt;/Author&gt;&lt;Year&gt;1991&lt;/Year&gt;&lt;RecNum&gt;491&lt;/RecNum&gt;&lt;DisplayText&gt;(Government of Canada 1991)&lt;/DisplayText&gt;&lt;record&gt;&lt;rec-number&gt;491&lt;/rec-number&gt;&lt;foreign-keys&gt;&lt;key app="EN" db-id="25teddewsvepe9e5faxptreqrptrz95ftz5d" timestamp="1504631285"&gt;491&lt;/key&gt;&lt;/foreign-keys&gt;&lt;ref-type name="Report"&gt;27&lt;/ref-type&gt;&lt;contributors&gt;&lt;authors&gt;&lt;author&gt;Government of Canada,&lt;/author&gt;&lt;/authors&gt;&lt;/contributors&gt;&lt;titles&gt;&lt;title&gt;The federal policy on wetland conservation&lt;/title&gt;&lt;/titles&gt;&lt;dates&gt;&lt;year&gt;1991&lt;/year&gt;&lt;/dates&gt;&lt;pub-location&gt;Ottawa, Ontario, Canada&lt;/pub-location&gt;&lt;publisher&gt;Canadian Wildlife Service, Environment Canada&lt;/publisher&gt;&lt;urls&gt;&lt;/urls&gt;&lt;/record&gt;&lt;/Cite&gt;&lt;/EndNote&gt;</w:instrText>
      </w:r>
      <w:r w:rsidR="00CC4A91">
        <w:fldChar w:fldCharType="separate"/>
      </w:r>
      <w:r w:rsidR="00DF00D8">
        <w:rPr>
          <w:noProof/>
        </w:rPr>
        <w:t>(</w:t>
      </w:r>
      <w:hyperlink w:anchor="_ENREF_69" w:tooltip="Government of Canada, 1991 #491" w:history="1">
        <w:r w:rsidR="00A26468">
          <w:rPr>
            <w:noProof/>
          </w:rPr>
          <w:t>Government of Canada 1991</w:t>
        </w:r>
      </w:hyperlink>
      <w:r w:rsidR="00DF00D8">
        <w:rPr>
          <w:noProof/>
        </w:rPr>
        <w:t>)</w:t>
      </w:r>
      <w:r w:rsidR="00CC4A91">
        <w:fldChar w:fldCharType="end"/>
      </w:r>
      <w:r w:rsidRPr="004D05B9">
        <w:t>.</w:t>
      </w:r>
      <w:r>
        <w:t xml:space="preserve"> The monetary loss associated with the degradation of global wetland ecosystem services and surrounding areas between 1997 and 2011 was estimated at almost US$ 10 trillion per year. That is, over this period losses due to changes in swamps and floodplains were approximately US$ 2.7 trillion per year, whereas changes associated with marshes and mangroves were estimated at US$ 7.2 trillion per year</w:t>
      </w:r>
      <w:r w:rsidR="00A725C4">
        <w:t xml:space="preserve"> </w:t>
      </w:r>
      <w:r w:rsidR="00A725C4">
        <w:fldChar w:fldCharType="begin"/>
      </w:r>
      <w:r w:rsidR="00E32ACD">
        <w:instrText xml:space="preserve"> ADDIN EN.CITE &lt;EndNote&gt;&lt;Cite&gt;&lt;Author&gt;Costanza&lt;/Author&gt;&lt;Year&gt;2014&lt;/Year&gt;&lt;RecNum&gt;403&lt;/RecNum&gt;&lt;DisplayText&gt;(Costanza et al. 2014)&lt;/DisplayText&gt;&lt;record&gt;&lt;rec-number&gt;403&lt;/rec-number&gt;&lt;foreign-keys&gt;&lt;key app="EN" db-id="25teddewsvepe9e5faxptreqrptrz95ftz5d" timestamp="1493406661"&gt;403&lt;/key&gt;&lt;/foreign-keys&gt;&lt;ref-type name="Journal Article"&gt;17&lt;/ref-type&gt;&lt;contributors&gt;&lt;authors&gt;&lt;author&gt;Costanza, Robert&lt;/author&gt;&lt;author&gt;de Groot, Rudolf&lt;/author&gt;&lt;author&gt;Sutton, Paul&lt;/author&gt;&lt;author&gt;van der Ploeg, Sander&lt;/author&gt;&lt;author&gt;Anderson, Sharolyn J.&lt;/author&gt;&lt;author&gt;Kubiszewski, Ida&lt;/author&gt;&lt;author&gt;Farber, Stephen&lt;/author&gt;&lt;author&gt;Turner, R. Kerry&lt;/author&gt;&lt;/authors&gt;&lt;/contributors&gt;&lt;titles&gt;&lt;title&gt;Changes in the global value of ecosystem services&lt;/title&gt;&lt;secondary-title&gt;Global Environmental Change&lt;/secondary-title&gt;&lt;/titles&gt;&lt;periodical&gt;&lt;full-title&gt;Global Environmental Change&lt;/full-title&gt;&lt;/periodical&gt;&lt;pages&gt;152-158&lt;/pages&gt;&lt;volume&gt;26&lt;/volume&gt;&lt;keywords&gt;&lt;keyword&gt;Ecosystem services&lt;/keyword&gt;&lt;keyword&gt;Global value&lt;/keyword&gt;&lt;keyword&gt;Monetary units&lt;/keyword&gt;&lt;keyword&gt;Natural capital&lt;/keyword&gt;&lt;/keywords&gt;&lt;dates&gt;&lt;year&gt;2014&lt;/year&gt;&lt;/dates&gt;&lt;isbn&gt;0959-3780&lt;/isbn&gt;&lt;urls&gt;&lt;related-urls&gt;&lt;url&gt;http://www.sciencedirect.com/science/article/pii/S0959378014000685&lt;/url&gt;&lt;/related-urls&gt;&lt;/urls&gt;&lt;electronic-resource-num&gt;https://doi.org/10.1016/j.gloenvcha.2014.04.002&lt;/electronic-resource-num&gt;&lt;/record&gt;&lt;/Cite&gt;&lt;/EndNote&gt;</w:instrText>
      </w:r>
      <w:r w:rsidR="00A725C4">
        <w:fldChar w:fldCharType="separate"/>
      </w:r>
      <w:r w:rsidR="0057706F">
        <w:rPr>
          <w:noProof/>
        </w:rPr>
        <w:t>(</w:t>
      </w:r>
      <w:hyperlink w:anchor="_ENREF_42" w:tooltip="Costanza, 2014 #403" w:history="1">
        <w:r w:rsidR="00A26468">
          <w:rPr>
            <w:noProof/>
          </w:rPr>
          <w:t>Costanza et al. 2014</w:t>
        </w:r>
      </w:hyperlink>
      <w:r w:rsidR="0057706F">
        <w:rPr>
          <w:noProof/>
        </w:rPr>
        <w:t>)</w:t>
      </w:r>
      <w:r w:rsidR="00A725C4">
        <w:fldChar w:fldCharType="end"/>
      </w:r>
      <w:r>
        <w:t>.</w:t>
      </w:r>
    </w:p>
    <w:p w:rsidR="001B0A6C" w:rsidRDefault="001B0A6C" w:rsidP="00D463F8">
      <w:r>
        <w:t xml:space="preserve">In recent times, even water rich countries such as Canada have targeted wetland decline and degradation as great cause for concern </w:t>
      </w:r>
      <w:r w:rsidRPr="003A765F">
        <w:t>as the country exhibits one of the greatest rates of boreal forest disturbance globally (approximately 78%) due to natural resources extraction, land cover change, agriculture, and natural disturbances</w:t>
      </w:r>
      <w:r>
        <w:t xml:space="preserve"> </w:t>
      </w:r>
      <w:r>
        <w:fldChar w:fldCharType="begin"/>
      </w:r>
      <w:r w:rsidR="00E32ACD">
        <w:instrText xml:space="preserve"> ADDIN EN.CITE &lt;EndNote&gt;&lt;Cite&gt;&lt;Author&gt;Mora&lt;/Author&gt;&lt;Year&gt;2013&lt;/Year&gt;&lt;RecNum&gt;379&lt;/RecNum&gt;&lt;DisplayText&gt;(Mora et al. 2013)&lt;/DisplayText&gt;&lt;record&gt;&lt;rec-number&gt;379&lt;/rec-number&gt;&lt;foreign-keys&gt;&lt;key app="EN" db-id="25teddewsvepe9e5faxptreqrptrz95ftz5d" timestamp="1488921652"&gt;379&lt;/key&gt;&lt;/foreign-keys&gt;&lt;ref-type name="Journal Article"&gt;17&lt;/ref-type&gt;&lt;contributors&gt;&lt;authors&gt;&lt;author&gt;Mora, Brice&lt;/author&gt;&lt;author&gt;Wulder, Michael&lt;/author&gt;&lt;author&gt;White, Joanne&lt;/author&gt;&lt;author&gt;Hobart, Geordie&lt;/author&gt;&lt;/authors&gt;&lt;/contributors&gt;&lt;titles&gt;&lt;title&gt;Modeling Stand Height, Volume, and Biomass from Very High Spatial Resolution Satellite Imagery and Samples of Airborne LiDAR&lt;/title&gt;&lt;secondary-title&gt;Remote Sensing&lt;/secondary-title&gt;&lt;/titles&gt;&lt;periodical&gt;&lt;full-title&gt;Remote Sensing&lt;/full-title&gt;&lt;abbr-1&gt;Remote Sens-Basel&lt;/abbr-1&gt;&lt;/periodical&gt;&lt;pages&gt;2308&lt;/pages&gt;&lt;volume&gt;5&lt;/volume&gt;&lt;number&gt;5&lt;/number&gt;&lt;dates&gt;&lt;year&gt;2013&lt;/year&gt;&lt;/dates&gt;&lt;isbn&gt;2072-4292&lt;/isbn&gt;&lt;accession-num&gt;10.3390/rs5052308&lt;/accession-num&gt;&lt;urls&gt;&lt;related-urls&gt;&lt;url&gt;http://www.mdpi.com/2072-4292/5/5/2308&lt;/url&gt;&lt;/related-urls&gt;&lt;/urls&gt;&lt;electronic-resource-num&gt;10.3390/rs5052308&lt;/electronic-resource-num&gt;&lt;/record&gt;&lt;/Cite&gt;&lt;/EndNote&gt;</w:instrText>
      </w:r>
      <w:r>
        <w:fldChar w:fldCharType="separate"/>
      </w:r>
      <w:r w:rsidR="0057706F">
        <w:rPr>
          <w:noProof/>
        </w:rPr>
        <w:t>(</w:t>
      </w:r>
      <w:hyperlink w:anchor="_ENREF_146" w:tooltip="Mora, 2013 #379" w:history="1">
        <w:r w:rsidR="00A26468">
          <w:rPr>
            <w:noProof/>
          </w:rPr>
          <w:t>Mora et al. 2013</w:t>
        </w:r>
      </w:hyperlink>
      <w:r w:rsidR="0057706F">
        <w:rPr>
          <w:noProof/>
        </w:rPr>
        <w:t>)</w:t>
      </w:r>
      <w:r>
        <w:fldChar w:fldCharType="end"/>
      </w:r>
      <w:r w:rsidRPr="003A765F">
        <w:t>.</w:t>
      </w:r>
      <w:r>
        <w:t xml:space="preserve"> </w:t>
      </w:r>
      <w:r w:rsidRPr="003A765F">
        <w:t>In Alberta</w:t>
      </w:r>
      <w:r>
        <w:t xml:space="preserve"> alone</w:t>
      </w:r>
      <w:r w:rsidRPr="003A765F">
        <w:t xml:space="preserve">, approximately 66% of wetlands found in settled parts of the province no longer exist, </w:t>
      </w:r>
      <w:r>
        <w:t>primarily</w:t>
      </w:r>
      <w:r w:rsidRPr="003A765F">
        <w:t xml:space="preserve"> as a result of agricultural drainage and urban development</w:t>
      </w:r>
      <w:r>
        <w:t xml:space="preserve"> </w:t>
      </w:r>
      <w:r w:rsidR="00AA44D8">
        <w:fldChar w:fldCharType="begin"/>
      </w:r>
      <w:r w:rsidR="00E32ACD">
        <w:instrText xml:space="preserve"> ADDIN EN.CITE &lt;EndNote&gt;&lt;Cite&gt;&lt;Author&gt;Government of Alberta&lt;/Author&gt;&lt;Year&gt;2013&lt;/Year&gt;&lt;RecNum&gt;490&lt;/RecNum&gt;&lt;DisplayText&gt;(Government of Alberta 2013)&lt;/DisplayText&gt;&lt;record&gt;&lt;rec-number&gt;490&lt;/rec-number&gt;&lt;foreign-keys&gt;&lt;key app="EN" db-id="25teddewsvepe9e5faxptreqrptrz95ftz5d" timestamp="1504631131"&gt;490&lt;/key&gt;&lt;/foreign-keys&gt;&lt;ref-type name="Web Page"&gt;12&lt;/ref-type&gt;&lt;contributors&gt;&lt;authors&gt;&lt;author&gt;Government of Alberta,&lt;/author&gt;&lt;/authors&gt;&lt;/contributors&gt;&lt;titles&gt;&lt;title&gt;Alberta Wetland Policy&lt;/title&gt;&lt;/titles&gt;&lt;number&gt;April 2017&lt;/number&gt;&lt;dates&gt;&lt;year&gt;2013&lt;/year&gt;&lt;/dates&gt;&lt;pub-location&gt;[online]&lt;/pub-location&gt;&lt;urls&gt;&lt;related-urls&gt;&lt;url&gt;http://aep.alberta.ca/water/programs-and-services/wetlands/documents/AlbertaWetlandPolicy-Sep2013.pdf&lt;/url&gt;&lt;/related-urls&gt;&lt;/urls&gt;&lt;/record&gt;&lt;/Cite&gt;&lt;/EndNote&gt;</w:instrText>
      </w:r>
      <w:r w:rsidR="00AA44D8">
        <w:fldChar w:fldCharType="separate"/>
      </w:r>
      <w:r w:rsidR="00AA44D8">
        <w:rPr>
          <w:noProof/>
        </w:rPr>
        <w:t>(</w:t>
      </w:r>
      <w:hyperlink w:anchor="_ENREF_67" w:tooltip="Government of Alberta, 2013 #490" w:history="1">
        <w:r w:rsidR="00A26468">
          <w:rPr>
            <w:noProof/>
          </w:rPr>
          <w:t>Government of Alberta 2013</w:t>
        </w:r>
      </w:hyperlink>
      <w:r w:rsidR="00AA44D8">
        <w:rPr>
          <w:noProof/>
        </w:rPr>
        <w:t>)</w:t>
      </w:r>
      <w:r w:rsidR="00AA44D8">
        <w:fldChar w:fldCharType="end"/>
      </w:r>
      <w:r w:rsidRPr="003A765F">
        <w:t>. Within</w:t>
      </w:r>
      <w:r>
        <w:t xml:space="preserve"> less populated</w:t>
      </w:r>
      <w:r w:rsidRPr="003A765F">
        <w:t xml:space="preserve"> </w:t>
      </w:r>
      <w:r>
        <w:t xml:space="preserve">boreal </w:t>
      </w:r>
      <w:r w:rsidR="00336130">
        <w:t>biomes</w:t>
      </w:r>
      <w:r w:rsidRPr="003A765F">
        <w:t>,</w:t>
      </w:r>
      <w:r>
        <w:t xml:space="preserve"> warmer temperatures and reduced precipitation trends have caused wetland surface water’s and groundwater’s to dry considerably, resulting in changes to </w:t>
      </w:r>
      <w:r w:rsidRPr="00FF6B79">
        <w:t>hydrology, vegetation succession, and increased respiration and methane production which, over large-scales, could exacerbate positive feedbacks to th</w:t>
      </w:r>
      <w:r>
        <w:t xml:space="preserve">e climate </w:t>
      </w:r>
      <w:r w:rsidRPr="00FF6B79">
        <w:t>system</w:t>
      </w:r>
      <w:r w:rsidR="004B3713">
        <w:t xml:space="preserve"> </w:t>
      </w:r>
      <w:r w:rsidR="004B3713">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 </w:instrText>
      </w:r>
      <w:r w:rsidR="00E32ACD">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DATA </w:instrText>
      </w:r>
      <w:r w:rsidR="00E32ACD">
        <w:fldChar w:fldCharType="end"/>
      </w:r>
      <w:r w:rsidR="004B3713">
        <w:fldChar w:fldCharType="separate"/>
      </w:r>
      <w:r w:rsidR="006C6EA4">
        <w:rPr>
          <w:noProof/>
        </w:rPr>
        <w:t>(</w:t>
      </w:r>
      <w:hyperlink w:anchor="_ENREF_172" w:tooltip="Roulet, 2000 #415" w:history="1">
        <w:r w:rsidR="00A26468">
          <w:rPr>
            <w:noProof/>
          </w:rPr>
          <w:t>Roulet 2000</w:t>
        </w:r>
      </w:hyperlink>
      <w:r w:rsidR="006C6EA4">
        <w:rPr>
          <w:noProof/>
        </w:rPr>
        <w:t xml:space="preserve">, </w:t>
      </w:r>
      <w:hyperlink w:anchor="_ENREF_185" w:tooltip="Stow, 2004 #416" w:history="1">
        <w:r w:rsidR="00A26468">
          <w:rPr>
            <w:noProof/>
          </w:rPr>
          <w:t>Stow et al. 2004</w:t>
        </w:r>
      </w:hyperlink>
      <w:r w:rsidR="006C6EA4">
        <w:rPr>
          <w:noProof/>
        </w:rPr>
        <w:t xml:space="preserve">, </w:t>
      </w:r>
      <w:hyperlink w:anchor="_ENREF_101" w:tooltip="Klein, 2005 #417" w:history="1">
        <w:r w:rsidR="00A26468">
          <w:rPr>
            <w:noProof/>
          </w:rPr>
          <w:t>Klein et al. 2005</w:t>
        </w:r>
      </w:hyperlink>
      <w:r w:rsidR="006C6EA4">
        <w:rPr>
          <w:noProof/>
        </w:rPr>
        <w:t xml:space="preserve">, </w:t>
      </w:r>
      <w:hyperlink w:anchor="_ENREF_167" w:tooltip="Riordan, 2006 #418" w:history="1">
        <w:r w:rsidR="00A26468">
          <w:rPr>
            <w:noProof/>
          </w:rPr>
          <w:t>Riordan et al. 2006</w:t>
        </w:r>
      </w:hyperlink>
      <w:r w:rsidR="006C6EA4">
        <w:rPr>
          <w:noProof/>
        </w:rPr>
        <w:t xml:space="preserve">, </w:t>
      </w:r>
      <w:hyperlink w:anchor="_ENREF_188" w:tooltip="Tarnocai, 2009 #419" w:history="1">
        <w:r w:rsidR="00A26468">
          <w:rPr>
            <w:noProof/>
          </w:rPr>
          <w:t>Tarnocai 2009</w:t>
        </w:r>
      </w:hyperlink>
      <w:r w:rsidR="006C6EA4">
        <w:rPr>
          <w:noProof/>
        </w:rPr>
        <w:t xml:space="preserve">, </w:t>
      </w:r>
      <w:hyperlink w:anchor="_ENREF_33" w:tooltip="Chasmer, 2016 #480" w:history="1">
        <w:r w:rsidR="00A26468">
          <w:rPr>
            <w:noProof/>
          </w:rPr>
          <w:t>Chasmer et al. 2016a</w:t>
        </w:r>
      </w:hyperlink>
      <w:r w:rsidR="006C6EA4">
        <w:rPr>
          <w:noProof/>
        </w:rPr>
        <w:t>)</w:t>
      </w:r>
      <w:r w:rsidR="004B3713">
        <w:fldChar w:fldCharType="end"/>
      </w:r>
      <w:r>
        <w:t>; as a result,</w:t>
      </w:r>
      <w:r w:rsidRPr="003A765F">
        <w:t xml:space="preserve"> rates of boreal wetland change have not been accurat</w:t>
      </w:r>
      <w:r>
        <w:t xml:space="preserve">ely quantiﬁed. </w:t>
      </w:r>
      <w:r w:rsidR="001E76C9">
        <w:t>This has been identified as a knowledge gap by policy makers, who share the responsibility to ensure a healthy, secure and sustainable water supply</w:t>
      </w:r>
      <w:r w:rsidR="005D07E2">
        <w:t>.</w:t>
      </w:r>
    </w:p>
    <w:p w:rsidR="00A45AA0" w:rsidRDefault="001B0A6C" w:rsidP="002F6F34">
      <w:r>
        <w:t xml:space="preserve">Given the recognized importance and wealth of wetlands throughout Canada, wetland ecosystems policy makers oversaw the creation of a system to classify and monitor wetlands and characterize their far reaching influence. The Canadian wetland classification system (CWCS) has been well positioned to subject </w:t>
      </w:r>
      <w:r w:rsidRPr="004D05B9">
        <w:t xml:space="preserve">the great array of wetlands </w:t>
      </w:r>
      <w:r>
        <w:t>to a common ruleset that can be recognized by all.</w:t>
      </w:r>
    </w:p>
    <w:p w:rsidR="00A45AA0" w:rsidRDefault="00A45AA0" w:rsidP="00A45AA0">
      <w:pPr>
        <w:pStyle w:val="Heading2"/>
      </w:pPr>
      <w:bookmarkStart w:id="4" w:name="_Toc493074524"/>
      <w:r>
        <w:t>Wetlands in Alberta</w:t>
      </w:r>
      <w:bookmarkEnd w:id="4"/>
    </w:p>
    <w:p w:rsidR="00A45AA0" w:rsidRDefault="00A45AA0" w:rsidP="00D463F8">
      <w:r>
        <w:t>The province of Alberta in western Canada is approximately 660,000 km</w:t>
      </w:r>
      <w:r w:rsidRPr="00D373FF">
        <w:rPr>
          <w:vertAlign w:val="superscript"/>
        </w:rPr>
        <w:t>2</w:t>
      </w:r>
      <w:r>
        <w:t xml:space="preserve">, home to approximately 4 million people. Almost 20% of the provinces surface area is covered by wetlands, most of which (&gt; 90%) are </w:t>
      </w:r>
      <w:r>
        <w:lastRenderedPageBreak/>
        <w:t>peatlands</w:t>
      </w:r>
      <w:r w:rsidR="0029711E">
        <w:t xml:space="preserve"> </w:t>
      </w:r>
      <w:r w:rsidR="0029711E">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9711E">
        <w:fldChar w:fldCharType="separate"/>
      </w:r>
      <w:r w:rsidR="00E15810">
        <w:rPr>
          <w:noProof/>
        </w:rPr>
        <w:t>(</w:t>
      </w:r>
      <w:hyperlink w:anchor="_ENREF_4" w:tooltip="Alberta Environment and Sustainable Resource Development, 2015 #388" w:history="1">
        <w:r w:rsidR="00A26468">
          <w:rPr>
            <w:noProof/>
          </w:rPr>
          <w:t>Alberta Environment and Sustainable Resource Development 2015</w:t>
        </w:r>
      </w:hyperlink>
      <w:r w:rsidR="00E15810">
        <w:rPr>
          <w:noProof/>
        </w:rPr>
        <w:t>)</w:t>
      </w:r>
      <w:r w:rsidR="0029711E">
        <w:fldChar w:fldCharType="end"/>
      </w:r>
      <w:r>
        <w:t xml:space="preserve">. The natural regions of the province include: grassland, parkland, boreal forest, and montane ecosystem. Each region can be characterized by one of the following five distinct wetland </w:t>
      </w:r>
      <w:r w:rsidR="003E1048">
        <w:t>classes</w:t>
      </w:r>
      <w:r>
        <w:t xml:space="preserve">: bogs, fens, marshes, swamps, and open-shallow water, where each exhibit unique biological characteristics and dynamic season water extents </w:t>
      </w:r>
      <w:r w:rsidR="008659E8">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8659E8">
        <w:fldChar w:fldCharType="separate"/>
      </w:r>
      <w:r w:rsidR="008659E8">
        <w:rPr>
          <w:noProof/>
        </w:rPr>
        <w:t>(</w:t>
      </w:r>
      <w:hyperlink w:anchor="_ENREF_184" w:tooltip="Stewart, 1971 #387" w:history="1">
        <w:r w:rsidR="00A26468">
          <w:rPr>
            <w:noProof/>
          </w:rPr>
          <w:t>Stewart et al. 1971</w:t>
        </w:r>
      </w:hyperlink>
      <w:r w:rsidR="008659E8">
        <w:rPr>
          <w:noProof/>
        </w:rPr>
        <w:t xml:space="preserve">, </w:t>
      </w:r>
      <w:hyperlink w:anchor="_ENREF_150" w:tooltip="National Wetlands Working Group, 1997 #386" w:history="1">
        <w:r w:rsidR="00A26468">
          <w:rPr>
            <w:noProof/>
          </w:rPr>
          <w:t>National Wetlands Working Group 1997</w:t>
        </w:r>
      </w:hyperlink>
      <w:r w:rsidR="008659E8">
        <w:rPr>
          <w:noProof/>
        </w:rPr>
        <w:t>)</w:t>
      </w:r>
      <w:r w:rsidR="008659E8">
        <w:fldChar w:fldCharType="end"/>
      </w:r>
      <w:r>
        <w:t>.</w:t>
      </w:r>
    </w:p>
    <w:p w:rsidR="003E1048" w:rsidRDefault="003E1048" w:rsidP="00D463F8">
      <w:r>
        <w:t xml:space="preserve">Alberta wetlands occur across </w:t>
      </w:r>
      <w:r w:rsidR="006546CF">
        <w:t>its</w:t>
      </w:r>
      <w:r>
        <w:t xml:space="preserve"> divers</w:t>
      </w:r>
      <w:r w:rsidR="006546CF">
        <w:t xml:space="preserve">e </w:t>
      </w:r>
      <w:r>
        <w:t>landscape</w:t>
      </w:r>
      <w:r w:rsidR="006546CF">
        <w:t>s</w:t>
      </w:r>
      <w:r>
        <w:t>, including floodplains, springs, river islands, and glacial channels.</w:t>
      </w:r>
      <w:r w:rsidR="00017215">
        <w:t xml:space="preserve"> The</w:t>
      </w:r>
      <w:r w:rsidR="006546CF">
        <w:t>y</w:t>
      </w:r>
      <w:r w:rsidR="00017215">
        <w:t xml:space="preserve"> may occur in basins or depressions in the landscape that are hydrologically isolated or connected to other waterbodies and/or wetlands (sometimes though complex subsurface hydrological pathways). Climatic and landscape factors, such as precipitation, temperature, topography, geology, landscape position, and water inputs and interactions determine the conditions that enable wetlands to form and be sustained </w:t>
      </w:r>
      <w:r w:rsidR="00017215">
        <w:fldChar w:fldCharType="begin"/>
      </w:r>
      <w:r w:rsidR="00E32ACD">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017215">
        <w:fldChar w:fldCharType="separate"/>
      </w:r>
      <w:r w:rsidR="0057706F">
        <w:rPr>
          <w:noProof/>
        </w:rPr>
        <w:t>(</w:t>
      </w:r>
      <w:hyperlink w:anchor="_ENREF_205" w:tooltip="Vitt, 1996 #394" w:history="1">
        <w:r w:rsidR="00A26468">
          <w:rPr>
            <w:noProof/>
          </w:rPr>
          <w:t>Vitt et al. 1996</w:t>
        </w:r>
      </w:hyperlink>
      <w:r w:rsidR="0057706F">
        <w:rPr>
          <w:noProof/>
        </w:rPr>
        <w:t>)</w:t>
      </w:r>
      <w:r w:rsidR="00017215">
        <w:fldChar w:fldCharType="end"/>
      </w:r>
      <w:r w:rsidR="00017215">
        <w:t>.</w:t>
      </w:r>
    </w:p>
    <w:p w:rsidR="00A45AA0" w:rsidRDefault="00A45AA0" w:rsidP="00D463F8">
      <w:pPr>
        <w:rPr>
          <w:noProof/>
        </w:rPr>
      </w:pPr>
      <w:r>
        <w:t xml:space="preserve">In the context of the current project, Alberta wetlands are </w:t>
      </w:r>
      <w:r w:rsidR="009964C9">
        <w:t>discussed</w:t>
      </w:r>
      <w:r>
        <w:t xml:space="preserve"> within </w:t>
      </w:r>
      <w:r w:rsidR="009964C9">
        <w:t xml:space="preserve">the </w:t>
      </w:r>
      <w:r w:rsidR="00CC4A91">
        <w:t xml:space="preserve">two </w:t>
      </w:r>
      <w:r w:rsidR="009964C9">
        <w:t xml:space="preserve">major </w:t>
      </w:r>
      <w:r w:rsidR="00CC4A91">
        <w:t>regions</w:t>
      </w:r>
      <w:r w:rsidR="009964C9">
        <w:t xml:space="preserve"> of the province</w:t>
      </w:r>
      <w:r w:rsidR="00CC4A91">
        <w:t>: the prairie (or parkland)</w:t>
      </w:r>
      <w:r>
        <w:t xml:space="preserve"> </w:t>
      </w:r>
      <w:r w:rsidR="00336130">
        <w:t>biome</w:t>
      </w:r>
      <w:r>
        <w:t xml:space="preserve">, and the boreal </w:t>
      </w:r>
      <w:r w:rsidR="00CC4A91">
        <w:t xml:space="preserve">(or foothills) </w:t>
      </w:r>
      <w:r w:rsidR="00336130">
        <w:t>biome</w:t>
      </w:r>
      <w:r>
        <w:t xml:space="preserve">. The prairie </w:t>
      </w:r>
      <w:r w:rsidR="001C13F2">
        <w:t>biome</w:t>
      </w:r>
      <w:r>
        <w:t xml:space="preserve"> of Alberta is part of the west-central North America parent region that extends from Central Alberta south to the stat</w:t>
      </w:r>
      <w:r w:rsidR="00CC4A91">
        <w:t>e of Iowa, USA. Prairie wetland basins</w:t>
      </w:r>
      <w:r>
        <w:t xml:space="preserve"> are </w:t>
      </w:r>
      <w:r w:rsidR="006546CF">
        <w:t xml:space="preserve">typically </w:t>
      </w:r>
      <w:r>
        <w:t xml:space="preserve">depressions in the landscape that resulted from glacial retreat during the last ice age, approximately 12,000 years ago </w:t>
      </w:r>
      <w:r w:rsidR="00D648A5">
        <w:fldChar w:fldCharType="begin"/>
      </w:r>
      <w:r w:rsidR="00E32ACD">
        <w:instrText xml:space="preserve"> ADDIN EN.CITE &lt;EndNote&gt;&lt;Cite&gt;&lt;Author&gt;Winter&lt;/Author&gt;&lt;Year&gt;1989&lt;/Year&gt;&lt;RecNum&gt;412&lt;/RecNum&gt;&lt;DisplayText&gt;(Winter 1989)&lt;/DisplayText&gt;&lt;record&gt;&lt;rec-number&gt;412&lt;/rec-number&gt;&lt;foreign-keys&gt;&lt;key app="EN" db-id="25teddewsvepe9e5faxptreqrptrz95ftz5d" timestamp="1494274122"&gt;412&lt;/key&gt;&lt;/foreign-keys&gt;&lt;ref-type name="Book Section"&gt;5&lt;/ref-type&gt;&lt;contributors&gt;&lt;authors&gt;&lt;author&gt;Winter, T. C.&lt;/author&gt;&lt;/authors&gt;&lt;secondary-authors&gt;&lt;author&gt;van der Valk, A. G.&lt;/author&gt;&lt;/secondary-authors&gt;&lt;/contributors&gt;&lt;titles&gt;&lt;title&gt;Hydrologic studies of wetlands in the northern prairie&lt;/title&gt;&lt;secondary-title&gt;Northern Prairie Wetlands&lt;/secondary-title&gt;&lt;/titles&gt;&lt;pages&gt;16-54&lt;/pages&gt;&lt;dates&gt;&lt;year&gt;1989&lt;/year&gt;&lt;/dates&gt;&lt;pub-location&gt;Ames, IA, USA&lt;/pub-location&gt;&lt;publisher&gt;Iowa State University Press&lt;/publisher&gt;&lt;urls&gt;&lt;/urls&gt;&lt;/record&gt;&lt;/Cite&gt;&lt;/EndNote&gt;</w:instrText>
      </w:r>
      <w:r w:rsidR="00D648A5">
        <w:fldChar w:fldCharType="separate"/>
      </w:r>
      <w:r w:rsidR="00D648A5">
        <w:rPr>
          <w:noProof/>
        </w:rPr>
        <w:t>(</w:t>
      </w:r>
      <w:hyperlink w:anchor="_ENREF_217" w:tooltip="Winter, 1989 #412" w:history="1">
        <w:r w:rsidR="00A26468">
          <w:rPr>
            <w:noProof/>
          </w:rPr>
          <w:t>Winter 1989</w:t>
        </w:r>
      </w:hyperlink>
      <w:r w:rsidR="00D648A5">
        <w:rPr>
          <w:noProof/>
        </w:rPr>
        <w:t>)</w:t>
      </w:r>
      <w:r w:rsidR="00D648A5">
        <w:fldChar w:fldCharType="end"/>
      </w:r>
      <w:r>
        <w:t>. Wetlands that exist within these depressions are highly variable in size and permanency, but typically exhibit a water depth of &lt; 1 m at peak volume</w:t>
      </w:r>
      <w:r w:rsidR="009138AF">
        <w:t xml:space="preserve"> </w:t>
      </w:r>
      <w:r w:rsidR="009138AF">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 </w:instrText>
      </w:r>
      <w:r w:rsidR="00E32ACD">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DATA </w:instrText>
      </w:r>
      <w:r w:rsidR="00E32ACD">
        <w:fldChar w:fldCharType="end"/>
      </w:r>
      <w:r w:rsidR="009138AF">
        <w:fldChar w:fldCharType="separate"/>
      </w:r>
      <w:r w:rsidR="0057706F">
        <w:rPr>
          <w:noProof/>
        </w:rPr>
        <w:t>(</w:t>
      </w:r>
      <w:hyperlink w:anchor="_ENREF_180" w:tooltip="Sethre, 2005 #413" w:history="1">
        <w:r w:rsidR="00A26468">
          <w:rPr>
            <w:noProof/>
          </w:rPr>
          <w:t>Sethre et al. 2005</w:t>
        </w:r>
      </w:hyperlink>
      <w:r w:rsidR="0057706F">
        <w:rPr>
          <w:noProof/>
        </w:rPr>
        <w:t xml:space="preserve">, </w:t>
      </w:r>
      <w:hyperlink w:anchor="_ENREF_226" w:tooltip="Zhang, 2009 #414" w:history="1">
        <w:r w:rsidR="00A26468">
          <w:rPr>
            <w:noProof/>
          </w:rPr>
          <w:t>Zhang et al. 2009</w:t>
        </w:r>
      </w:hyperlink>
      <w:r w:rsidR="0057706F">
        <w:rPr>
          <w:noProof/>
        </w:rPr>
        <w:t>)</w:t>
      </w:r>
      <w:r w:rsidR="009138AF">
        <w:fldChar w:fldCharType="end"/>
      </w:r>
      <w:r>
        <w:t xml:space="preserve">. The majority of wetlands in this region are </w:t>
      </w:r>
      <w:r w:rsidR="00B51F37">
        <w:rPr>
          <w:noProof/>
        </w:rPr>
        <w:t xml:space="preserve">mineral wetlands (such as shallow open water and marshs) that form due to </w:t>
      </w:r>
      <w:r w:rsidR="001C13F2">
        <w:rPr>
          <w:noProof/>
        </w:rPr>
        <w:t>frequen</w:t>
      </w:r>
      <w:r w:rsidR="00B51F37">
        <w:rPr>
          <w:noProof/>
        </w:rPr>
        <w:t xml:space="preserve">tly fluctuating water levels common in the region throughout the year </w:t>
      </w:r>
      <w:r w:rsidR="00B51F37">
        <w:rPr>
          <w:noProof/>
        </w:rPr>
        <w:fldChar w:fldCharType="begin"/>
      </w:r>
      <w:r w:rsidR="00E32ACD">
        <w:rPr>
          <w:noProof/>
        </w:rPr>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B51F37">
        <w:rPr>
          <w:noProof/>
        </w:rPr>
        <w:fldChar w:fldCharType="separate"/>
      </w:r>
      <w:r w:rsidR="00B51F37">
        <w:rPr>
          <w:noProof/>
        </w:rPr>
        <w:t>(</w:t>
      </w:r>
      <w:hyperlink w:anchor="_ENREF_205" w:tooltip="Vitt, 1996 #394" w:history="1">
        <w:r w:rsidR="00A26468">
          <w:rPr>
            <w:noProof/>
          </w:rPr>
          <w:t>Vitt et al. 1996</w:t>
        </w:r>
      </w:hyperlink>
      <w:r w:rsidR="00B51F37">
        <w:rPr>
          <w:noProof/>
        </w:rPr>
        <w:t>)</w:t>
      </w:r>
      <w:r w:rsidR="00B51F37">
        <w:rPr>
          <w:noProof/>
        </w:rPr>
        <w:fldChar w:fldCharType="end"/>
      </w:r>
      <w:r w:rsidR="00B51F37">
        <w:rPr>
          <w:noProof/>
        </w:rPr>
        <w:t xml:space="preserve">. Most wetlands exist as </w:t>
      </w:r>
      <w:r>
        <w:t xml:space="preserve">isolated (or closed) basins that only connect within a hydrological system during wet conditions where depressions reach ‘bank-full’ conditions and begin to spill in to adjacent depressions; known as the ‘spill and fill’ mechanism </w:t>
      </w:r>
      <w:r w:rsidR="00D648A5">
        <w:fldChar w:fldCharType="begin"/>
      </w:r>
      <w:r w:rsidR="00E32ACD">
        <w:instrText xml:space="preserve"> ADDIN EN.CITE &lt;EndNote&gt;&lt;Cite&gt;&lt;Author&gt;Winter&lt;/Author&gt;&lt;Year&gt;2003&lt;/Year&gt;&lt;RecNum&gt;411&lt;/RecNum&gt;&lt;DisplayText&gt;(Winter et al. 2003)&lt;/DisplayText&gt;&lt;record&gt;&lt;rec-number&gt;411&lt;/rec-number&gt;&lt;foreign-keys&gt;&lt;key app="EN" db-id="25teddewsvepe9e5faxptreqrptrz95ftz5d" timestamp="1494273746"&gt;411&lt;/key&gt;&lt;/foreign-keys&gt;&lt;ref-type name="Journal Article"&gt;17&lt;/ref-type&gt;&lt;contributors&gt;&lt;authors&gt;&lt;author&gt;Winter, T. C.&lt;/author&gt;&lt;author&gt;LaBaugh, J. W.&lt;/author&gt;&lt;/authors&gt;&lt;/contributors&gt;&lt;auth-address&gt;US Geol Survey, Denver Fed Ctr, Lakewood, CO 80225 USA&amp;#xD;US Geol Survey, Natl Ctr, Reston, VA USA&lt;/auth-address&gt;&lt;titles&gt;&lt;title&gt;Hydrologic considerations in defining isolated wetlands&lt;/title&gt;&lt;secondary-title&gt;Wetlands&lt;/secondary-title&gt;&lt;alt-title&gt;Wetlands&lt;/alt-title&gt;&lt;/titles&gt;&lt;periodical&gt;&lt;full-title&gt;Wetlands&lt;/full-title&gt;&lt;/periodical&gt;&lt;alt-periodical&gt;&lt;full-title&gt;Wetlands&lt;/full-title&gt;&lt;/alt-periodical&gt;&lt;pages&gt;532-540&lt;/pages&gt;&lt;volume&gt;23&lt;/volume&gt;&lt;number&gt;3&lt;/number&gt;&lt;keywords&gt;&lt;keyword&gt;ground-water movement&lt;/keyword&gt;&lt;keyword&gt;climate change&lt;/keyword&gt;&lt;keyword&gt;water budget&lt;/keyword&gt;&lt;keyword&gt;ground water and surface water interaction&lt;/keyword&gt;&lt;keyword&gt;complex&lt;/keyword&gt;&lt;keyword&gt;lakes&lt;/keyword&gt;&lt;/keywords&gt;&lt;dates&gt;&lt;year&gt;2003&lt;/year&gt;&lt;pub-dates&gt;&lt;date&gt;Sep&lt;/date&gt;&lt;/pub-dates&gt;&lt;/dates&gt;&lt;isbn&gt;0277-5212&lt;/isbn&gt;&lt;accession-num&gt;ISI:000185812100005&lt;/accession-num&gt;&lt;urls&gt;&lt;related-urls&gt;&lt;url&gt;&amp;lt;Go to ISI&amp;gt;://000185812100005&lt;/url&gt;&lt;/related-urls&gt;&lt;/urls&gt;&lt;electronic-resource-num&gt;Doi 10.1672/0277-5212(2003)023[0532:Hcidiw]2.0.Co;2&lt;/electronic-resource-num&gt;&lt;language&gt;English&lt;/language&gt;&lt;/record&gt;&lt;/Cite&gt;&lt;/EndNote&gt;</w:instrText>
      </w:r>
      <w:r w:rsidR="00D648A5">
        <w:fldChar w:fldCharType="separate"/>
      </w:r>
      <w:r w:rsidR="0057706F">
        <w:rPr>
          <w:noProof/>
        </w:rPr>
        <w:t>(</w:t>
      </w:r>
      <w:hyperlink w:anchor="_ENREF_218" w:tooltip="Winter, 2003 #411" w:history="1">
        <w:r w:rsidR="00A26468">
          <w:rPr>
            <w:noProof/>
          </w:rPr>
          <w:t>Winter et al. 2003</w:t>
        </w:r>
      </w:hyperlink>
      <w:r w:rsidR="0057706F">
        <w:rPr>
          <w:noProof/>
        </w:rPr>
        <w:t>)</w:t>
      </w:r>
      <w:r w:rsidR="00D648A5">
        <w:fldChar w:fldCharType="end"/>
      </w:r>
      <w:r>
        <w:t xml:space="preserve">. </w:t>
      </w:r>
      <w:r w:rsidR="009964C9">
        <w:t>The temporal longevity of wetlands on the</w:t>
      </w:r>
      <w:r>
        <w:rPr>
          <w:noProof/>
        </w:rPr>
        <w:t xml:space="preserve"> prairie landscape </w:t>
      </w:r>
      <w:r w:rsidR="009964C9">
        <w:rPr>
          <w:noProof/>
        </w:rPr>
        <w:t>var</w:t>
      </w:r>
      <w:r w:rsidR="006546CF">
        <w:rPr>
          <w:noProof/>
        </w:rPr>
        <w:t>ies</w:t>
      </w:r>
      <w:r w:rsidR="009964C9">
        <w:rPr>
          <w:noProof/>
        </w:rPr>
        <w:t xml:space="preserve"> dramatically</w:t>
      </w:r>
      <w:r w:rsidR="006546CF">
        <w:rPr>
          <w:noProof/>
        </w:rPr>
        <w:t>. S</w:t>
      </w:r>
      <w:r w:rsidR="009964C9">
        <w:rPr>
          <w:noProof/>
        </w:rPr>
        <w:t xml:space="preserve">ome are present during peak </w:t>
      </w:r>
      <w:r w:rsidR="001C13F2">
        <w:rPr>
          <w:noProof/>
        </w:rPr>
        <w:t>saturation</w:t>
      </w:r>
      <w:r w:rsidR="009964C9">
        <w:rPr>
          <w:noProof/>
        </w:rPr>
        <w:t xml:space="preserve"> only (temporary), others exist for the duration of the wet season and sometimes beyond (seasonal to semi-permanent), whereas </w:t>
      </w:r>
      <w:r w:rsidR="001C13F2">
        <w:rPr>
          <w:noProof/>
        </w:rPr>
        <w:t>others exist year round</w:t>
      </w:r>
      <w:r w:rsidR="009964C9">
        <w:rPr>
          <w:noProof/>
        </w:rPr>
        <w:t xml:space="preserve"> (</w:t>
      </w:r>
      <w:r>
        <w:rPr>
          <w:noProof/>
        </w:rPr>
        <w:t>permanent</w:t>
      </w:r>
      <w:r w:rsidR="009964C9">
        <w:rPr>
          <w:noProof/>
        </w:rPr>
        <w:t>)</w:t>
      </w:r>
      <w:r>
        <w:rPr>
          <w:noProof/>
        </w:rPr>
        <w:t>.</w:t>
      </w:r>
      <w:r w:rsidR="00BE061E">
        <w:rPr>
          <w:noProof/>
        </w:rPr>
        <w:t xml:space="preserve"> Typically </w:t>
      </w:r>
      <w:r w:rsidR="00BE061E">
        <w:t>temporary or seasonal wetlands are most abundant</w:t>
      </w:r>
      <w:r w:rsidR="00850A46">
        <w:t xml:space="preserve"> across the southern prairies thus making them sensitive to multi-year climate cycle</w:t>
      </w:r>
      <w:r w:rsidR="003C458C">
        <w:t>s,</w:t>
      </w:r>
      <w:r w:rsidR="00850A46">
        <w:t xml:space="preserve"> such as El Niño-southern oscillation (ENSO) events</w:t>
      </w:r>
      <w:r w:rsidR="006546CF">
        <w:rPr>
          <w:noProof/>
        </w:rPr>
        <w:t xml:space="preserve"> </w:t>
      </w:r>
      <w:r w:rsidR="00850A46">
        <w:rPr>
          <w:noProof/>
        </w:rPr>
        <w:fldChar w:fldCharType="begin"/>
      </w:r>
      <w:r w:rsidR="00E32ACD">
        <w:rPr>
          <w:noProof/>
        </w:rPr>
        <w:instrText xml:space="preserve"> ADDIN EN.CITE &lt;EndNote&gt;&lt;Cite&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850A46">
        <w:rPr>
          <w:noProof/>
        </w:rPr>
        <w:fldChar w:fldCharType="separate"/>
      </w:r>
      <w:r w:rsidR="00850A46">
        <w:rPr>
          <w:noProof/>
        </w:rPr>
        <w:t>(</w:t>
      </w:r>
      <w:hyperlink w:anchor="_ENREF_43" w:tooltip="Cowardin, 1979 #389" w:history="1">
        <w:r w:rsidR="00A26468">
          <w:rPr>
            <w:noProof/>
          </w:rPr>
          <w:t>Cowardin et al. 1979</w:t>
        </w:r>
      </w:hyperlink>
      <w:r w:rsidR="00850A46">
        <w:rPr>
          <w:noProof/>
        </w:rPr>
        <w:t>)</w:t>
      </w:r>
      <w:r w:rsidR="00850A46">
        <w:rPr>
          <w:noProof/>
        </w:rPr>
        <w:fldChar w:fldCharType="end"/>
      </w:r>
      <w:r w:rsidR="00850A46">
        <w:rPr>
          <w:noProof/>
        </w:rPr>
        <w:t xml:space="preserve">. </w:t>
      </w:r>
      <w:r w:rsidR="006546CF">
        <w:rPr>
          <w:noProof/>
        </w:rPr>
        <w:t>The highly dynamic nature of wetland permanancy on the prairies often makes their classification challenging. This often impacts agricultural practices, land development, and other anthropogenic activities as basins can flood with relatively little water input.</w:t>
      </w:r>
      <w:r w:rsidR="00D840A4">
        <w:rPr>
          <w:noProof/>
        </w:rPr>
        <w:t xml:space="preserve"> </w:t>
      </w:r>
    </w:p>
    <w:p w:rsidR="00A45AA0" w:rsidRDefault="001C13F2" w:rsidP="00D463F8">
      <w:r>
        <w:rPr>
          <w:noProof/>
        </w:rPr>
        <w:t>Alberta’s</w:t>
      </w:r>
      <w:r w:rsidR="005F117A">
        <w:rPr>
          <w:noProof/>
        </w:rPr>
        <w:t xml:space="preserve"> boreal </w:t>
      </w:r>
      <w:r>
        <w:rPr>
          <w:noProof/>
        </w:rPr>
        <w:t>biome</w:t>
      </w:r>
      <w:r w:rsidR="005F117A">
        <w:rPr>
          <w:noProof/>
        </w:rPr>
        <w:t xml:space="preserve"> extend</w:t>
      </w:r>
      <w:r>
        <w:rPr>
          <w:noProof/>
        </w:rPr>
        <w:t>s north</w:t>
      </w:r>
      <w:r w:rsidR="005F117A">
        <w:rPr>
          <w:noProof/>
        </w:rPr>
        <w:t xml:space="preserve"> </w:t>
      </w:r>
      <w:r>
        <w:rPr>
          <w:noProof/>
        </w:rPr>
        <w:t xml:space="preserve">from central Alberta’s Parkland region to the border of the Northwest Territories, spanning the width of the entire province, intersecting both the Boreal Plains and Taiga Plains ecozones. </w:t>
      </w:r>
      <w:r w:rsidR="009964C9">
        <w:t>Peatlands (</w:t>
      </w:r>
      <w:r>
        <w:t xml:space="preserve">such as </w:t>
      </w:r>
      <w:r w:rsidR="004F211B">
        <w:t xml:space="preserve">bogs, fens, and </w:t>
      </w:r>
      <w:r w:rsidR="007364A1">
        <w:t>some</w:t>
      </w:r>
      <w:r w:rsidR="004F211B">
        <w:t xml:space="preserve"> swamps)</w:t>
      </w:r>
      <w:r w:rsidR="009964C9">
        <w:t xml:space="preserve"> dominate the landscape in northern Alberta, and cover large ge</w:t>
      </w:r>
      <w:r w:rsidR="00336130">
        <w:t>ographies of the b</w:t>
      </w:r>
      <w:r w:rsidR="00D840A4">
        <w:t>oreal region</w:t>
      </w:r>
      <w:r w:rsidR="007B5F8B">
        <w:t xml:space="preserve"> </w:t>
      </w:r>
      <w:r w:rsidR="007B5F8B">
        <w:fldChar w:fldCharType="begin"/>
      </w:r>
      <w:r w:rsidR="00E32ACD">
        <w:instrText xml:space="preserve"> ADDIN EN.CITE &lt;EndNote&gt;&lt;Cite&gt;&lt;Author&gt;Tarnocai&lt;/Author&gt;&lt;Year&gt;2009&lt;/Year&gt;&lt;RecNum&gt;419&lt;/RecNum&gt;&lt;DisplayText&gt;(Tarnocai 2009)&lt;/DisplayText&gt;&lt;record&gt;&lt;rec-number&gt;419&lt;/rec-number&gt;&lt;foreign-keys&gt;&lt;key app="EN" db-id="25teddewsvepe9e5faxptreqrptrz95ftz5d" timestamp="1494275113"&gt;419&lt;/key&gt;&lt;/foreign-keys&gt;&lt;ref-type name="Journal Article"&gt;17&lt;/ref-type&gt;&lt;contributors&gt;&lt;authors&gt;&lt;author&gt;Tarnocai, Charles&lt;/author&gt;&lt;/authors&gt;&lt;/contributors&gt;&lt;titles&gt;&lt;title&gt;The Impact of Climate Change on Canadian Peatlands&lt;/title&gt;&lt;secondary-title&gt;Canadian Water Resources Journal / Revue canadienne des ressources hydriques&lt;/secondary-title&gt;&lt;/titles&gt;&lt;periodical&gt;&lt;full-title&gt;Canadian Water Resources Journal / Revue canadienne des ressources hydriques&lt;/full-title&gt;&lt;/periodical&gt;&lt;pages&gt;453-466&lt;/pages&gt;&lt;volume&gt;34&lt;/volume&gt;&lt;number&gt;4&lt;/number&gt;&lt;dates&gt;&lt;year&gt;2009&lt;/year&gt;&lt;pub-dates&gt;&lt;date&gt;2009/01/01&lt;/date&gt;&lt;/pub-dates&gt;&lt;/dates&gt;&lt;publisher&gt;Taylor &amp;amp; Francis&lt;/publisher&gt;&lt;isbn&gt;0701-1784&lt;/isbn&gt;&lt;urls&gt;&lt;related-urls&gt;&lt;url&gt;http://dx.doi.org/10.4296/cwrj3404453&lt;/url&gt;&lt;/related-urls&gt;&lt;/urls&gt;&lt;electronic-resource-num&gt;10.4296/cwrj3404453&lt;/electronic-resource-num&gt;&lt;/record&gt;&lt;/Cite&gt;&lt;/EndNote&gt;</w:instrText>
      </w:r>
      <w:r w:rsidR="007B5F8B">
        <w:fldChar w:fldCharType="separate"/>
      </w:r>
      <w:r w:rsidR="007B5F8B">
        <w:rPr>
          <w:noProof/>
        </w:rPr>
        <w:t>(</w:t>
      </w:r>
      <w:hyperlink w:anchor="_ENREF_188" w:tooltip="Tarnocai, 2009 #419" w:history="1">
        <w:r w:rsidR="00A26468">
          <w:rPr>
            <w:noProof/>
          </w:rPr>
          <w:t>Tarnocai 2009</w:t>
        </w:r>
      </w:hyperlink>
      <w:r w:rsidR="007B5F8B">
        <w:rPr>
          <w:noProof/>
        </w:rPr>
        <w:t>)</w:t>
      </w:r>
      <w:r w:rsidR="007B5F8B">
        <w:fldChar w:fldCharType="end"/>
      </w:r>
      <w:r w:rsidR="007364A1">
        <w:t>; mineral wetlands do exist, but with lower prevalence.</w:t>
      </w:r>
      <w:r w:rsidR="007B5F8B">
        <w:t xml:space="preserve"> Boreal wetlands exist in regions where </w:t>
      </w:r>
      <w:r w:rsidR="00F00763">
        <w:t>the water table is near or at the surface</w:t>
      </w:r>
      <w:r w:rsidR="007B5F8B">
        <w:t xml:space="preserve">, </w:t>
      </w:r>
      <w:r w:rsidR="007364A1">
        <w:t>and as</w:t>
      </w:r>
      <w:r w:rsidR="00F00763">
        <w:t xml:space="preserve"> such </w:t>
      </w:r>
      <w:r w:rsidR="007364A1">
        <w:t xml:space="preserve">tend to settle </w:t>
      </w:r>
      <w:r w:rsidR="007B5F8B">
        <w:t>within landscape depressions or on regions of flat land that is poorly drained.</w:t>
      </w:r>
      <w:r w:rsidR="007364A1">
        <w:t xml:space="preserve"> Due to the water rich environment</w:t>
      </w:r>
      <w:r w:rsidR="00B06BDB">
        <w:t xml:space="preserve"> most</w:t>
      </w:r>
      <w:r w:rsidR="007364A1">
        <w:t xml:space="preserve"> boreal wetlands </w:t>
      </w:r>
      <w:r w:rsidR="00B06BDB">
        <w:t>are semi-permanent or permanent</w:t>
      </w:r>
      <w:r w:rsidR="007364A1">
        <w:t>, however, temporary wetlands can exist near man-made structures such as roads.</w:t>
      </w:r>
      <w:r w:rsidR="00B06BDB">
        <w:t xml:space="preserve"> More northern peatlands are typically made up of three major land classes: peat plateaus, flat bogs, and rich and poor fen channels </w:t>
      </w:r>
      <w:r w:rsidR="00B06BDB">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B06BDB">
        <w:fldChar w:fldCharType="separate"/>
      </w:r>
      <w:r w:rsidR="00B06BDB">
        <w:rPr>
          <w:noProof/>
        </w:rPr>
        <w:t>(</w:t>
      </w:r>
      <w:hyperlink w:anchor="_ENREF_161" w:tooltip="Quinton, 2009 #492" w:history="1">
        <w:r w:rsidR="00A26468">
          <w:rPr>
            <w:noProof/>
          </w:rPr>
          <w:t>Quinton et al. 2009</w:t>
        </w:r>
      </w:hyperlink>
      <w:r w:rsidR="00B06BDB">
        <w:rPr>
          <w:noProof/>
        </w:rPr>
        <w:t>)</w:t>
      </w:r>
      <w:r w:rsidR="00B06BDB">
        <w:fldChar w:fldCharType="end"/>
      </w:r>
      <w:r w:rsidR="00126EEC">
        <w:t>;</w:t>
      </w:r>
      <w:r w:rsidR="00B06BDB">
        <w:t xml:space="preserve"> </w:t>
      </w:r>
      <w:r w:rsidR="00126EEC">
        <w:t>i</w:t>
      </w:r>
      <w:r w:rsidR="00B06BDB">
        <w:t xml:space="preserve">n some </w:t>
      </w:r>
      <w:r w:rsidR="00126EEC">
        <w:t>peatland complexes</w:t>
      </w:r>
      <w:r w:rsidR="00B06BDB">
        <w:t xml:space="preserve"> permafrost</w:t>
      </w:r>
      <w:r w:rsidR="00126EEC">
        <w:t>, defined as ground based earth materials that remain at &lt; 0 °C</w:t>
      </w:r>
      <w:r w:rsidR="00B06BDB">
        <w:t xml:space="preserve"> </w:t>
      </w:r>
      <w:r w:rsidR="00126EEC">
        <w:t>for more than 2 consecutive years</w:t>
      </w:r>
      <w:r w:rsidR="006C6EA4">
        <w:t xml:space="preserve"> </w:t>
      </w:r>
      <w:r w:rsidR="006C6EA4">
        <w:fldChar w:fldCharType="begin"/>
      </w:r>
      <w:r w:rsidR="00E32ACD">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6C6EA4">
        <w:fldChar w:fldCharType="separate"/>
      </w:r>
      <w:r w:rsidR="006C6EA4">
        <w:rPr>
          <w:noProof/>
        </w:rPr>
        <w:t>(</w:t>
      </w:r>
      <w:hyperlink w:anchor="_ENREF_34" w:tooltip="Chasmer, 2016 #460" w:history="1">
        <w:r w:rsidR="00A26468">
          <w:rPr>
            <w:noProof/>
          </w:rPr>
          <w:t>Chasmer et al. 2016b</w:t>
        </w:r>
      </w:hyperlink>
      <w:r w:rsidR="006C6EA4">
        <w:rPr>
          <w:noProof/>
        </w:rPr>
        <w:t>)</w:t>
      </w:r>
      <w:r w:rsidR="006C6EA4">
        <w:fldChar w:fldCharType="end"/>
      </w:r>
      <w:r w:rsidR="00126EEC">
        <w:t xml:space="preserve">, </w:t>
      </w:r>
      <w:r w:rsidR="00B06BDB">
        <w:t>underl</w:t>
      </w:r>
      <w:r w:rsidR="00126EEC">
        <w:t xml:space="preserve">ies flat ground and </w:t>
      </w:r>
      <w:r w:rsidR="006C6EA4">
        <w:t xml:space="preserve">often cause ground deformation to form </w:t>
      </w:r>
      <w:r w:rsidR="00126EEC">
        <w:t>plateaus</w:t>
      </w:r>
      <w:r w:rsidR="00962CDE">
        <w:t xml:space="preserve"> </w:t>
      </w:r>
      <w:r w:rsidR="00A55216">
        <w:fldChar w:fldCharType="begin"/>
      </w:r>
      <w:r w:rsidR="00E32ACD">
        <w:instrText xml:space="preserve"> ADDIN EN.CITE &lt;EndNote&gt;&lt;Cite&gt;&lt;Author&gt;Zoltai&lt;/Author&gt;&lt;Year&gt;1975&lt;/Year&gt;&lt;RecNum&gt;483&lt;/RecNum&gt;&lt;DisplayText&gt;(Zoltai et al. 1975)&lt;/DisplayText&gt;&lt;record&gt;&lt;rec-number&gt;483&lt;/rec-number&gt;&lt;foreign-keys&gt;&lt;key app="EN" db-id="25teddewsvepe9e5faxptreqrptrz95ftz5d" timestamp="1504629836"&gt;483&lt;/key&gt;&lt;/foreign-keys&gt;&lt;ref-type name="Journal Article"&gt;17&lt;/ref-type&gt;&lt;contributors&gt;&lt;authors&gt;&lt;author&gt;Zoltai, S. C.&lt;/author&gt;&lt;author&gt;Tarnocai, C.&lt;/author&gt;&lt;/authors&gt;&lt;/contributors&gt;&lt;auth-address&gt;Canadian Forestry Serv, No Forest Res Ctr, Dept Environm, 5320-122 St, Edmonton T6h 3s5, Alberta, Canada&amp;#xD;Canadian Soil Survey, Winnipeg, Manitoba, Canada&lt;/auth-address&gt;&lt;titles&gt;&lt;title&gt;Perennially Frozen Peatlands in Western Arctic and Subarctic of Canada&lt;/title&gt;&lt;secondary-title&gt;Canadian Journal of Earth Sciences&lt;/secondary-title&gt;&lt;alt-title&gt;Can J Earth Sci&lt;/alt-title&gt;&lt;/titles&gt;&lt;periodical&gt;&lt;full-title&gt;Canadian Journal of Earth Sciences&lt;/full-title&gt;&lt;abbr-1&gt;Can J Earth Sci&lt;/abbr-1&gt;&lt;/periodical&gt;&lt;alt-periodical&gt;&lt;full-title&gt;Canadian Journal of Earth Sciences&lt;/full-title&gt;&lt;abbr-1&gt;Can J Earth Sci&lt;/abbr-1&gt;&lt;/alt-periodical&gt;&lt;pages&gt;28-43&lt;/pages&gt;&lt;volume&gt;12&lt;/volume&gt;&lt;number&gt;1&lt;/number&gt;&lt;dates&gt;&lt;year&gt;1975&lt;/year&gt;&lt;/dates&gt;&lt;isbn&gt;0008-4077&lt;/isbn&gt;&lt;accession-num&gt;ISI:A1975V606600004&lt;/accession-num&gt;&lt;urls&gt;&lt;related-urls&gt;&lt;url&gt;&amp;lt;Go to ISI&amp;gt;://A1975V606600004&lt;/url&gt;&lt;/related-urls&gt;&lt;/urls&gt;&lt;electronic-resource-num&gt;10.1139/e75-004&lt;/electronic-resource-num&gt;&lt;language&gt;English&lt;/language&gt;&lt;/record&gt;&lt;/Cite&gt;&lt;/EndNote&gt;</w:instrText>
      </w:r>
      <w:r w:rsidR="00A55216">
        <w:fldChar w:fldCharType="separate"/>
      </w:r>
      <w:r w:rsidR="00A55216">
        <w:rPr>
          <w:noProof/>
        </w:rPr>
        <w:t>(</w:t>
      </w:r>
      <w:hyperlink w:anchor="_ENREF_230" w:tooltip="Zoltai, 1975 #483" w:history="1">
        <w:r w:rsidR="00A26468">
          <w:rPr>
            <w:noProof/>
          </w:rPr>
          <w:t>Zoltai et al. 1975</w:t>
        </w:r>
      </w:hyperlink>
      <w:r w:rsidR="00A55216">
        <w:rPr>
          <w:noProof/>
        </w:rPr>
        <w:t>)</w:t>
      </w:r>
      <w:r w:rsidR="00A55216">
        <w:fldChar w:fldCharType="end"/>
      </w:r>
      <w:r w:rsidR="00126EEC">
        <w:t>.</w:t>
      </w:r>
      <w:r w:rsidR="00EC720E">
        <w:t xml:space="preserve"> </w:t>
      </w:r>
      <w:r w:rsidR="006C6EA4">
        <w:t>These peat p</w:t>
      </w:r>
      <w:r w:rsidR="00EC720E">
        <w:t xml:space="preserve">lateaus </w:t>
      </w:r>
      <w:r w:rsidR="006C6EA4">
        <w:lastRenderedPageBreak/>
        <w:t xml:space="preserve">offer refuge for varying densities of treed and non-treed vegetation and </w:t>
      </w:r>
      <w:r w:rsidR="00EC720E">
        <w:t xml:space="preserve">generate runoff to adjacent bogs and fen channels, promoting the movement of water within the region </w:t>
      </w:r>
      <w:r w:rsidR="00EC720E">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EC720E">
        <w:fldChar w:fldCharType="separate"/>
      </w:r>
      <w:r w:rsidR="00EC720E">
        <w:rPr>
          <w:noProof/>
        </w:rPr>
        <w:t>(</w:t>
      </w:r>
      <w:hyperlink w:anchor="_ENREF_161" w:tooltip="Quinton, 2009 #492" w:history="1">
        <w:r w:rsidR="00A26468">
          <w:rPr>
            <w:noProof/>
          </w:rPr>
          <w:t>Quinton et al. 2009</w:t>
        </w:r>
      </w:hyperlink>
      <w:r w:rsidR="00EC720E">
        <w:rPr>
          <w:noProof/>
        </w:rPr>
        <w:t>)</w:t>
      </w:r>
      <w:r w:rsidR="00EC720E">
        <w:fldChar w:fldCharType="end"/>
      </w:r>
      <w:r w:rsidR="00EC720E">
        <w:t>.</w:t>
      </w:r>
      <w:r w:rsidR="00962CDE">
        <w:t xml:space="preserve"> Boreal wetland hydrology is often more complex than their prairie counterparts as wetlands are often connected allowing the movement of water both above and below the surface.</w:t>
      </w:r>
    </w:p>
    <w:p w:rsidR="00A45AA0" w:rsidRDefault="00A45AA0" w:rsidP="00D463F8">
      <w:r>
        <w:t xml:space="preserve">The hydrology of wetlands within both the prairie and boreal </w:t>
      </w:r>
      <w:r w:rsidR="00126EEC">
        <w:t>biome</w:t>
      </w:r>
      <w:r>
        <w:t>s are affected by the anthropomorphic pressures of the oil and gas in</w:t>
      </w:r>
      <w:r w:rsidR="00126EEC">
        <w:t>dustries, and urban development.</w:t>
      </w:r>
      <w:r>
        <w:t xml:space="preserve"> </w:t>
      </w:r>
      <w:r w:rsidR="00126EEC">
        <w:t>A</w:t>
      </w:r>
      <w:r>
        <w:t xml:space="preserve">gricultural </w:t>
      </w:r>
      <w:r w:rsidR="00126EEC">
        <w:t>practices</w:t>
      </w:r>
      <w:r>
        <w:t xml:space="preserve"> exhibit far greater pressures within the prairie</w:t>
      </w:r>
      <w:r w:rsidR="00126EEC">
        <w:t>s</w:t>
      </w:r>
      <w:r>
        <w:t xml:space="preserve"> </w:t>
      </w:r>
      <w:r w:rsidR="00126EEC">
        <w:t>than in the boreal, whereas oil, gas, and mining activities are more influential in the boreal biome</w:t>
      </w:r>
      <w:r>
        <w:t>. These factors have potential to dramatic</w:t>
      </w:r>
      <w:r w:rsidR="00126EEC">
        <w:t xml:space="preserve">ally influence wetland function, </w:t>
      </w:r>
      <w:r>
        <w:t>evolution</w:t>
      </w:r>
      <w:r w:rsidR="00126EEC">
        <w:t>, and even alter landscape hydrology beyond</w:t>
      </w:r>
      <w:r w:rsidR="00EC720E">
        <w:t xml:space="preserve"> the effects of</w:t>
      </w:r>
      <w:r w:rsidR="00126EEC">
        <w:t xml:space="preserve"> </w:t>
      </w:r>
      <w:r w:rsidR="00EC720E">
        <w:t>global</w:t>
      </w:r>
      <w:r w:rsidR="00126EEC">
        <w:t xml:space="preserve"> anthropogenic warming trends</w:t>
      </w:r>
      <w:r>
        <w:t>.</w:t>
      </w:r>
    </w:p>
    <w:p w:rsidR="00ED4FA9" w:rsidRDefault="00ED4FA9" w:rsidP="00907D96">
      <w:pPr>
        <w:pStyle w:val="Heading1"/>
      </w:pPr>
      <w:bookmarkStart w:id="5" w:name="_Toc493074525"/>
      <w:r>
        <w:t>Wetland Classification</w:t>
      </w:r>
      <w:bookmarkEnd w:id="5"/>
    </w:p>
    <w:p w:rsidR="009D36D5" w:rsidRDefault="009D36D5" w:rsidP="009D36D5">
      <w:pPr>
        <w:pStyle w:val="Heading2"/>
      </w:pPr>
      <w:bookmarkStart w:id="6" w:name="_Toc493074526"/>
      <w:r>
        <w:t>Existing wetland Classifications</w:t>
      </w:r>
      <w:r w:rsidR="006C092D">
        <w:t xml:space="preserve"> and Inventories</w:t>
      </w:r>
      <w:r>
        <w:t xml:space="preserve"> in Alberta</w:t>
      </w:r>
      <w:bookmarkEnd w:id="6"/>
    </w:p>
    <w:p w:rsidR="009D36D5" w:rsidRDefault="009D36D5" w:rsidP="00D463F8">
      <w:r>
        <w:t xml:space="preserve">A total of four different wetland classification systems have been used historically within the province of Alberta. </w:t>
      </w:r>
      <w:r w:rsidR="00BB06B2">
        <w:t xml:space="preserve">The </w:t>
      </w:r>
      <w:hyperlink w:anchor="_ENREF_184" w:tooltip="Stewart, 1971 #387" w:history="1">
        <w:r w:rsidR="00A26468">
          <w:fldChar w:fldCharType="begin"/>
        </w:r>
        <w:r w:rsidR="00A26468">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26468">
          <w:fldChar w:fldCharType="separate"/>
        </w:r>
        <w:r w:rsidR="00A26468">
          <w:rPr>
            <w:noProof/>
          </w:rPr>
          <w:t>Stewart et al. (1971)</w:t>
        </w:r>
        <w:r w:rsidR="00A26468">
          <w:fldChar w:fldCharType="end"/>
        </w:r>
      </w:hyperlink>
      <w:r w:rsidR="00BB06B2">
        <w:t xml:space="preserve"> system has been widely used in southern Alberta to classify the prairie </w:t>
      </w:r>
      <w:r w:rsidR="00336130">
        <w:t>biome</w:t>
      </w:r>
      <w:r w:rsidR="00BB06B2">
        <w:t xml:space="preserve">. The </w:t>
      </w:r>
      <w:hyperlink w:anchor="_ENREF_43" w:tooltip="Cowardin, 1979 #389" w:history="1">
        <w:r w:rsidR="00A26468">
          <w:fldChar w:fldCharType="begin"/>
        </w:r>
        <w:r w:rsidR="00A26468">
          <w:instrText xml:space="preserve"> ADDIN EN.CITE &lt;EndNote&gt;&lt;Cite AuthorYear="1"&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A26468">
          <w:fldChar w:fldCharType="separate"/>
        </w:r>
        <w:r w:rsidR="00A26468">
          <w:rPr>
            <w:noProof/>
          </w:rPr>
          <w:t>Cowardin et al. (1979)</w:t>
        </w:r>
        <w:r w:rsidR="00A26468">
          <w:fldChar w:fldCharType="end"/>
        </w:r>
      </w:hyperlink>
      <w:r w:rsidR="005E598C">
        <w:t xml:space="preserve"> and ecosite guides for Alberta </w:t>
      </w:r>
      <w:r w:rsidR="005E598C">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5E598C">
        <w:fldChar w:fldCharType="separate"/>
      </w:r>
      <w:r w:rsidR="0057706F">
        <w:rPr>
          <w:noProof/>
        </w:rPr>
        <w:t>(</w:t>
      </w:r>
      <w:hyperlink w:anchor="_ENREF_16" w:tooltip="Beckingham, 1996 #391" w:history="1">
        <w:r w:rsidR="00A26468">
          <w:rPr>
            <w:noProof/>
          </w:rPr>
          <w:t>Beckingham et al. 1996a</w:t>
        </w:r>
      </w:hyperlink>
      <w:r w:rsidR="0057706F">
        <w:rPr>
          <w:noProof/>
        </w:rPr>
        <w:t xml:space="preserve">, </w:t>
      </w:r>
      <w:hyperlink w:anchor="_ENREF_17" w:tooltip="Beckingham, 1996 #390" w:history="1">
        <w:r w:rsidR="00A26468">
          <w:rPr>
            <w:noProof/>
          </w:rPr>
          <w:t>Beckingham et al. 1996b</w:t>
        </w:r>
      </w:hyperlink>
      <w:r w:rsidR="0057706F">
        <w:rPr>
          <w:noProof/>
        </w:rPr>
        <w:t>)</w:t>
      </w:r>
      <w:r w:rsidR="005E598C">
        <w:fldChar w:fldCharType="end"/>
      </w:r>
      <w:r w:rsidR="005E598C">
        <w:t xml:space="preserve"> have also been utilized to classify wetlands for varying purposes in Alberta. The Canadian Wetland Classification System (CWCS; </w:t>
      </w:r>
      <w:hyperlink w:anchor="_ENREF_150" w:tooltip="National Wetlands Working Group, 1997 #386" w:history="1">
        <w:r w:rsidR="00A26468">
          <w:fldChar w:fldCharType="begin"/>
        </w:r>
        <w:r w:rsidR="00A26468">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26468">
          <w:fldChar w:fldCharType="separate"/>
        </w:r>
        <w:r w:rsidR="00A26468">
          <w:rPr>
            <w:noProof/>
          </w:rPr>
          <w:t>National Wetlands Working Group (1997)</w:t>
        </w:r>
        <w:r w:rsidR="00A26468">
          <w:fldChar w:fldCharType="end"/>
        </w:r>
      </w:hyperlink>
      <w:r w:rsidR="005E598C">
        <w:t>) was developed to support wetland classification at a national scale within Canada, and has been widely applied in central and northern regions of Alberta</w:t>
      </w:r>
      <w:r w:rsidR="006C092D">
        <w:t xml:space="preserve"> where peat lands are more prevalent</w:t>
      </w:r>
      <w:r w:rsidR="005E598C">
        <w:t xml:space="preserve">. The CWCS provided a baseline criteria for </w:t>
      </w:r>
      <w:r w:rsidR="006C092D">
        <w:t>synthesizing different wetland classifications, and defined the minimum requirements for Federal expectations with respect to wetland classification.</w:t>
      </w:r>
      <w:r w:rsidR="005E598C">
        <w:t xml:space="preserve"> </w:t>
      </w:r>
    </w:p>
    <w:p w:rsidR="006C092D" w:rsidRPr="009D36D5" w:rsidRDefault="006C092D" w:rsidP="002F6F34">
      <w:r>
        <w:t xml:space="preserve">A number of wetland classification inventories exist in Alberta. For example, the Ducks Unlimited Boreal Plains Ecozone Classification </w:t>
      </w:r>
      <w:r>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fldChar w:fldCharType="separate"/>
      </w:r>
      <w:r w:rsidR="0057706F">
        <w:rPr>
          <w:noProof/>
        </w:rPr>
        <w:t>(</w:t>
      </w:r>
      <w:hyperlink w:anchor="_ENREF_181" w:tooltip="Smith, 2007 #392" w:history="1">
        <w:r w:rsidR="00A26468">
          <w:rPr>
            <w:noProof/>
          </w:rPr>
          <w:t>Smith et al. 2007</w:t>
        </w:r>
      </w:hyperlink>
      <w:r w:rsidR="0057706F">
        <w:rPr>
          <w:noProof/>
        </w:rPr>
        <w:t>)</w:t>
      </w:r>
      <w:r>
        <w:fldChar w:fldCharType="end"/>
      </w:r>
      <w:r>
        <w:t xml:space="preserve"> and the Alberta Wetland Inventory (AWI; </w:t>
      </w:r>
      <w:hyperlink w:anchor="_ENREF_75" w:tooltip="Halsey, 2003 #393" w:history="1">
        <w:r w:rsidR="00A26468">
          <w:fldChar w:fldCharType="begin"/>
        </w:r>
        <w:r w:rsidR="00A26468">
          <w:instrText xml:space="preserve"> ADDIN EN.CITE &lt;EndNote&gt;&lt;Cite AuthorYear="1"&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A26468">
          <w:fldChar w:fldCharType="separate"/>
        </w:r>
        <w:r w:rsidR="00A26468">
          <w:rPr>
            <w:noProof/>
          </w:rPr>
          <w:t>Halsey et al. (2003)</w:t>
        </w:r>
        <w:r w:rsidR="00A26468">
          <w:fldChar w:fldCharType="end"/>
        </w:r>
      </w:hyperlink>
      <w:r w:rsidR="00336130">
        <w:t>) have been applied in the b</w:t>
      </w:r>
      <w:r>
        <w:t xml:space="preserve">oreal </w:t>
      </w:r>
      <w:r w:rsidR="00336130">
        <w:t>biome</w:t>
      </w:r>
      <w:r>
        <w:t>, while the Grassland Vegetation Inventory identifies lentic ecosystems in southern Alberta.</w:t>
      </w:r>
      <w:r w:rsidR="00C3392C">
        <w:t xml:space="preserve"> These datasets in conjunction with others (from an array of partners) constitute the Alberta Merged Wetland Inventory</w:t>
      </w:r>
      <w:r w:rsidR="00695723">
        <w:t xml:space="preserve"> (AMWI)</w:t>
      </w:r>
      <w:r w:rsidR="00C3392C">
        <w:t xml:space="preserve">, reclassified to meet CWCS requirements where necessary, and represents the first provincial wetland inventory of its kind in Alberta </w:t>
      </w:r>
      <w:r w:rsidR="00C3392C">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C3392C">
        <w:fldChar w:fldCharType="separate"/>
      </w:r>
      <w:r w:rsidR="00E15810">
        <w:rPr>
          <w:noProof/>
        </w:rPr>
        <w:t>(</w:t>
      </w:r>
      <w:hyperlink w:anchor="_ENREF_4" w:tooltip="Alberta Environment and Sustainable Resource Development, 2015 #388" w:history="1">
        <w:r w:rsidR="00A26468">
          <w:rPr>
            <w:noProof/>
          </w:rPr>
          <w:t>Alberta Environment and Sustainable Resource Development 2015</w:t>
        </w:r>
      </w:hyperlink>
      <w:r w:rsidR="00E15810">
        <w:rPr>
          <w:noProof/>
        </w:rPr>
        <w:t>)</w:t>
      </w:r>
      <w:r w:rsidR="00C3392C">
        <w:fldChar w:fldCharType="end"/>
      </w:r>
      <w:r w:rsidR="00C3392C">
        <w:t>.</w:t>
      </w:r>
      <w:r w:rsidR="00DD7DE1">
        <w:t xml:space="preserve"> </w:t>
      </w:r>
      <w:r w:rsidR="00FC3876">
        <w:t xml:space="preserve">In addition, Ducks Unlimited Canada have spearheaded the Canadian Wetland Inventory (CWI) and have applied their classification model to much of Canada, and extensively in Alberta’s prairie and boreal </w:t>
      </w:r>
      <w:r w:rsidR="00336130">
        <w:t>biomes</w:t>
      </w:r>
      <w:r w:rsidR="00FC3876">
        <w:t>.</w:t>
      </w:r>
    </w:p>
    <w:p w:rsidR="00907D96" w:rsidRDefault="00907D96" w:rsidP="00ED4FA9">
      <w:pPr>
        <w:pStyle w:val="Heading2"/>
      </w:pPr>
      <w:bookmarkStart w:id="7" w:name="_Toc493074527"/>
      <w:r>
        <w:t>The Canadian Wetland Classification System</w:t>
      </w:r>
      <w:bookmarkEnd w:id="7"/>
    </w:p>
    <w:p w:rsidR="005743E6" w:rsidRDefault="00C3392C" w:rsidP="00D463F8">
      <w:r>
        <w:t xml:space="preserve">Given current provincial wetland inventories are built on the CWCS, this section was included to provide a broad overview of the national wetland classification regime. </w:t>
      </w:r>
      <w:r w:rsidR="005743E6">
        <w:t>The first phase of development of a Canadian wetland classification was completed in 1973 as an organic terrain classification system by the National Committee</w:t>
      </w:r>
      <w:r w:rsidR="00A85DA6">
        <w:t xml:space="preserve"> of Forest Lands. Subsequently, </w:t>
      </w:r>
      <w:hyperlink w:anchor="_ENREF_173" w:tooltip="Russi, 2013 #384" w:history="1">
        <w:r w:rsidR="00A26468">
          <w:fldChar w:fldCharType="begin"/>
        </w:r>
        <w:r w:rsidR="00A26468">
          <w:instrText xml:space="preserve"> ADDIN EN.CITE &lt;EndNote&gt;&lt;Cite AuthorYear="1"&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A26468">
          <w:fldChar w:fldCharType="separate"/>
        </w:r>
        <w:r w:rsidR="00A26468">
          <w:rPr>
            <w:noProof/>
          </w:rPr>
          <w:t>Russi et al. (2013)</w:t>
        </w:r>
        <w:r w:rsidR="00A26468">
          <w:fldChar w:fldCharType="end"/>
        </w:r>
      </w:hyperlink>
      <w:r w:rsidR="005743E6">
        <w:t xml:space="preserve"> proposed a four-level hierarchical, ecologically-based wetland classification system which formed the basis of the current, more comprehensive CWCS</w:t>
      </w:r>
      <w:r w:rsidR="004D05B9">
        <w:t xml:space="preserve"> </w:t>
      </w:r>
      <w:r w:rsidR="00A85DA6">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85DA6">
        <w:fldChar w:fldCharType="separate"/>
      </w:r>
      <w:r w:rsidR="00E15810">
        <w:rPr>
          <w:noProof/>
        </w:rPr>
        <w:t>(</w:t>
      </w:r>
      <w:hyperlink w:anchor="_ENREF_150" w:tooltip="National Wetlands Working Group, 1997 #386" w:history="1">
        <w:r w:rsidR="00A26468">
          <w:rPr>
            <w:noProof/>
          </w:rPr>
          <w:t>National Wetlands Working Group 1997</w:t>
        </w:r>
      </w:hyperlink>
      <w:r w:rsidR="00E15810">
        <w:rPr>
          <w:noProof/>
        </w:rPr>
        <w:t>)</w:t>
      </w:r>
      <w:r w:rsidR="00A85DA6">
        <w:fldChar w:fldCharType="end"/>
      </w:r>
      <w:r w:rsidR="005743E6">
        <w:t>.</w:t>
      </w:r>
      <w:r w:rsidR="00651968">
        <w:t xml:space="preserve"> The publication of the first edition of the CWCS in 1987 represented a national synthesis of existing information at the time, the second edition (circa 1997) reflected interests to consolidate differences in wetland classification philosophies across the country.</w:t>
      </w:r>
      <w:r w:rsidR="005D6EDE">
        <w:t xml:space="preserve"> </w:t>
      </w:r>
    </w:p>
    <w:p w:rsidR="003B4200" w:rsidRDefault="004D05B9" w:rsidP="00D463F8">
      <w:r>
        <w:lastRenderedPageBreak/>
        <w:t xml:space="preserve">As wetlands are products of the interaction of various environmental factors, they usually develop different characteristics that can be used to group them into classes. </w:t>
      </w:r>
      <w:r w:rsidR="003B4200">
        <w:t xml:space="preserve">The CWCS is built upon this rationale and has been refined by NWWG on the basis of experts from across the country which focused the system on three </w:t>
      </w:r>
      <w:r w:rsidR="003B4200" w:rsidRPr="003B4200">
        <w:t xml:space="preserve">hierarchical </w:t>
      </w:r>
      <w:r w:rsidR="003B4200">
        <w:t>levels of classification:</w:t>
      </w:r>
    </w:p>
    <w:p w:rsidR="003B4200" w:rsidRDefault="003B4200" w:rsidP="00D463F8">
      <w:pPr>
        <w:pStyle w:val="ListParagraph"/>
        <w:numPr>
          <w:ilvl w:val="0"/>
          <w:numId w:val="1"/>
        </w:numPr>
      </w:pPr>
      <w:r>
        <w:t>Class: recognized on the basis of properties of the wetland that reflect the overall genetic origin of the wetland ecosystem and the nature of the wetland environment.</w:t>
      </w:r>
    </w:p>
    <w:p w:rsidR="003B4200" w:rsidRDefault="003B4200" w:rsidP="00D463F8">
      <w:pPr>
        <w:pStyle w:val="ListParagraph"/>
        <w:numPr>
          <w:ilvl w:val="0"/>
          <w:numId w:val="1"/>
        </w:numPr>
      </w:pPr>
      <w:r>
        <w:t>Form: subdivisions of each wetland class based on surface morphology, surface pattern, water type and morphology characteristics of underlying mineral soil. Many of the wetland forms apply to more than one wetland class. Some forms can be further subdivided into subforms.</w:t>
      </w:r>
    </w:p>
    <w:p w:rsidR="003B4200" w:rsidRDefault="003B4200" w:rsidP="00D463F8">
      <w:pPr>
        <w:pStyle w:val="ListParagraph"/>
        <w:numPr>
          <w:ilvl w:val="0"/>
          <w:numId w:val="1"/>
        </w:numPr>
      </w:pPr>
      <w:r>
        <w:t>Type: subdivisions of the wetland forms and subforms based on physiognomic characteristics of the vegetation communities. Similar wetland types can occur in several wetland classes whereas others are unique to specific classes and forms.</w:t>
      </w:r>
    </w:p>
    <w:p w:rsidR="00ED4FA9" w:rsidRDefault="003B4200" w:rsidP="00D463F8">
      <w:r>
        <w:t>As of the publication of the second edition of the CWCS, 49 wetland forms and 72 subforms were recognized, however, wetland form and type will continue to be revised as additional knowledge about Canada’s wetlands is gained over time.</w:t>
      </w:r>
      <w:r w:rsidR="004E2631">
        <w:t xml:space="preserve"> </w:t>
      </w:r>
      <w:r w:rsidR="000C1F4D">
        <w:t>It is important to recognize that in some cases, wetlands are created by anthropogenic means, however, over time, these sites evolve into naturally functioning wetlands and are classified accordingly. Constructed wetlands, such as those for habitat enhancement and wastewater treatment, are often included in the mapping of Canadian wetlands. However, they essentially lie outside the focus of the CWCS.</w:t>
      </w:r>
    </w:p>
    <w:p w:rsidR="00306030" w:rsidRDefault="00EC499D" w:rsidP="002F6F34">
      <w:r w:rsidRPr="00AF230F">
        <w:t>Despite the wealth of existing classification systems and inventories, no</w:t>
      </w:r>
      <w:r w:rsidR="00AF230F" w:rsidRPr="00AF230F">
        <w:t xml:space="preserve"> </w:t>
      </w:r>
      <w:r w:rsidRPr="00AF230F">
        <w:t>system consistently characterize</w:t>
      </w:r>
      <w:r w:rsidR="00AF230F" w:rsidRPr="00AF230F">
        <w:t>d</w:t>
      </w:r>
      <w:r w:rsidRPr="00AF230F">
        <w:t xml:space="preserve"> </w:t>
      </w:r>
      <w:r w:rsidR="00AF230F" w:rsidRPr="00AF230F">
        <w:t xml:space="preserve">Alberta’s </w:t>
      </w:r>
      <w:r w:rsidRPr="00AF230F">
        <w:t xml:space="preserve">wetlands based on a </w:t>
      </w:r>
      <w:r w:rsidR="00AF230F" w:rsidRPr="00AF230F">
        <w:t xml:space="preserve">unified ruleset.  </w:t>
      </w:r>
      <w:r w:rsidRPr="00AF230F">
        <w:t xml:space="preserve">To </w:t>
      </w:r>
      <w:r w:rsidR="00AF230F" w:rsidRPr="00AF230F">
        <w:t>address this identified gap</w:t>
      </w:r>
      <w:r w:rsidRPr="00AF230F">
        <w:t>, the Alberta Wetland Classification System (AWCS) has been developed</w:t>
      </w:r>
      <w:r w:rsidR="00AF230F" w:rsidRPr="00AF230F">
        <w:t xml:space="preserve"> for use and application across the province with the goal of characterizing Alberta’s wetlands based on flora and ranges of environmental, geological and climatic characteristics</w:t>
      </w:r>
      <w:r w:rsidRPr="00AF230F">
        <w:t>.</w:t>
      </w:r>
    </w:p>
    <w:p w:rsidR="0049527E" w:rsidRDefault="00E44ADB" w:rsidP="00E44ADB">
      <w:pPr>
        <w:pStyle w:val="Heading2"/>
      </w:pPr>
      <w:bookmarkStart w:id="8" w:name="_Toc493074528"/>
      <w:r>
        <w:t>The Alberta Wetland Classification System</w:t>
      </w:r>
      <w:bookmarkEnd w:id="8"/>
    </w:p>
    <w:p w:rsidR="00AD5E3A" w:rsidRDefault="00E44ADB" w:rsidP="00B4614D">
      <w:r>
        <w:t>Historically</w:t>
      </w:r>
      <w:r w:rsidR="00AF230F">
        <w:t>,</w:t>
      </w:r>
      <w:r>
        <w:t xml:space="preserve"> wetland classification and function</w:t>
      </w:r>
      <w:r w:rsidR="005F17B7">
        <w:t xml:space="preserve"> within Alberta</w:t>
      </w:r>
      <w:r>
        <w:t xml:space="preserve"> </w:t>
      </w:r>
      <w:r w:rsidR="005F17B7">
        <w:t>has been</w:t>
      </w:r>
      <w:r>
        <w:t xml:space="preserve"> largely based on the work of</w:t>
      </w:r>
      <w:r w:rsidR="00824C5A">
        <w:t xml:space="preserve"> </w:t>
      </w:r>
      <w:hyperlink w:anchor="_ENREF_184" w:tooltip="Stewart, 1971 #387" w:history="1">
        <w:r w:rsidR="00A26468">
          <w:fldChar w:fldCharType="begin"/>
        </w:r>
        <w:r w:rsidR="00A26468">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26468">
          <w:fldChar w:fldCharType="separate"/>
        </w:r>
        <w:r w:rsidR="00A26468">
          <w:rPr>
            <w:noProof/>
          </w:rPr>
          <w:t>Stewart et al. (1971)</w:t>
        </w:r>
        <w:r w:rsidR="00A26468">
          <w:fldChar w:fldCharType="end"/>
        </w:r>
      </w:hyperlink>
      <w:r>
        <w:t>, which describes differ</w:t>
      </w:r>
      <w:r w:rsidR="005F17B7">
        <w:t>ent</w:t>
      </w:r>
      <w:r>
        <w:t xml:space="preserve"> types of prairie wetlands in detail, with a particular focus on vegetation as indictors of wetland type and permanency. This system was widely used in Alberta’s crown (green) and private (white) lands in order to implement strategies to preserve wetlands during industrial and urban development.</w:t>
      </w:r>
    </w:p>
    <w:p w:rsidR="000333E2" w:rsidRDefault="005F17B7" w:rsidP="00B4614D">
      <w:r>
        <w:t>During June 2015, the Government of Alberta recognized the value of updating Alberta’s wetland policy and classification system. Updates were implemented with the goal of creating a more comprehensive system that accounts for a wider variety of wetland forms whilst recognizing the importance of vegetation structure and water permanence with respect to wetland hydrology, biodiversity, and biological process.</w:t>
      </w:r>
      <w:r w:rsidR="00CA2E98">
        <w:t xml:space="preserve"> As a result the new Alberta Wetland Classification System (AWCS) recognizes and incorporates value-added information </w:t>
      </w:r>
      <w:r w:rsidR="00AF230F">
        <w:t xml:space="preserve">based on previous inventories and </w:t>
      </w:r>
      <w:r w:rsidR="00CA2E98">
        <w:t>satisfies key wetland stakeholders such as: Ducks Unlimited</w:t>
      </w:r>
      <w:r w:rsidR="00AF230F">
        <w:t xml:space="preserve"> </w:t>
      </w:r>
      <w:r w:rsidR="00AF230F">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AF230F">
        <w:fldChar w:fldCharType="separate"/>
      </w:r>
      <w:r w:rsidR="00E15810">
        <w:rPr>
          <w:noProof/>
        </w:rPr>
        <w:t>(</w:t>
      </w:r>
      <w:hyperlink w:anchor="_ENREF_181" w:tooltip="Smith, 2007 #392" w:history="1">
        <w:r w:rsidR="00A26468">
          <w:rPr>
            <w:noProof/>
          </w:rPr>
          <w:t>Smith et al. 2007</w:t>
        </w:r>
      </w:hyperlink>
      <w:r w:rsidR="00E15810">
        <w:rPr>
          <w:noProof/>
        </w:rPr>
        <w:t>)</w:t>
      </w:r>
      <w:r w:rsidR="00AF230F">
        <w:fldChar w:fldCharType="end"/>
      </w:r>
      <w:r w:rsidR="00CA2E98">
        <w:t xml:space="preserve">, </w:t>
      </w:r>
      <w:r w:rsidR="000333E2">
        <w:t>AWI</w:t>
      </w:r>
      <w:r w:rsidR="00CA2E98">
        <w:t xml:space="preserve"> </w:t>
      </w:r>
      <w:r w:rsidR="00AF230F">
        <w:fldChar w:fldCharType="begin"/>
      </w:r>
      <w:r w:rsidR="00E32ACD">
        <w:instrText xml:space="preserve"> ADDIN EN.CITE &lt;EndNote&gt;&lt;Cite&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AF230F">
        <w:fldChar w:fldCharType="separate"/>
      </w:r>
      <w:r w:rsidR="00E15810">
        <w:rPr>
          <w:noProof/>
        </w:rPr>
        <w:t>(</w:t>
      </w:r>
      <w:hyperlink w:anchor="_ENREF_75" w:tooltip="Halsey, 2003 #393" w:history="1">
        <w:r w:rsidR="00A26468">
          <w:rPr>
            <w:noProof/>
          </w:rPr>
          <w:t>Halsey et al. 2003</w:t>
        </w:r>
      </w:hyperlink>
      <w:r w:rsidR="00E15810">
        <w:rPr>
          <w:noProof/>
        </w:rPr>
        <w:t>)</w:t>
      </w:r>
      <w:r w:rsidR="00AF230F">
        <w:fldChar w:fldCharType="end"/>
      </w:r>
      <w:r w:rsidR="00CA2E98">
        <w:t>, field ecosites guides to Alberta</w:t>
      </w:r>
      <w:r w:rsidR="00AF230F">
        <w:t xml:space="preserve"> </w:t>
      </w:r>
      <w:r w:rsidR="00AF230F">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AF230F">
        <w:fldChar w:fldCharType="separate"/>
      </w:r>
      <w:r w:rsidR="00A725C4">
        <w:rPr>
          <w:noProof/>
        </w:rPr>
        <w:t>(</w:t>
      </w:r>
      <w:hyperlink w:anchor="_ENREF_16" w:tooltip="Beckingham, 1996 #391" w:history="1">
        <w:r w:rsidR="00A26468">
          <w:rPr>
            <w:noProof/>
          </w:rPr>
          <w:t>Beckingham et al. 1996a</w:t>
        </w:r>
      </w:hyperlink>
      <w:r w:rsidR="00A725C4">
        <w:rPr>
          <w:noProof/>
        </w:rPr>
        <w:t xml:space="preserve">, </w:t>
      </w:r>
      <w:hyperlink w:anchor="_ENREF_17" w:tooltip="Beckingham, 1996 #390" w:history="1">
        <w:r w:rsidR="00A26468">
          <w:rPr>
            <w:noProof/>
          </w:rPr>
          <w:t>Beckingham et al. 1996b</w:t>
        </w:r>
      </w:hyperlink>
      <w:r w:rsidR="00A725C4">
        <w:rPr>
          <w:noProof/>
        </w:rPr>
        <w:t>)</w:t>
      </w:r>
      <w:r w:rsidR="00AF230F">
        <w:fldChar w:fldCharType="end"/>
      </w:r>
      <w:r w:rsidR="00CA2E98">
        <w:t xml:space="preserve">, and the CWCS </w:t>
      </w:r>
      <w:r w:rsidR="00CA2E98">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CA2E98">
        <w:fldChar w:fldCharType="separate"/>
      </w:r>
      <w:r w:rsidR="00E15810">
        <w:rPr>
          <w:noProof/>
        </w:rPr>
        <w:t>(</w:t>
      </w:r>
      <w:hyperlink w:anchor="_ENREF_150" w:tooltip="National Wetlands Working Group, 1997 #386" w:history="1">
        <w:r w:rsidR="00A26468">
          <w:rPr>
            <w:noProof/>
          </w:rPr>
          <w:t>National Wetlands Working Group 1997</w:t>
        </w:r>
      </w:hyperlink>
      <w:r w:rsidR="00E15810">
        <w:rPr>
          <w:noProof/>
        </w:rPr>
        <w:t>)</w:t>
      </w:r>
      <w:r w:rsidR="00CA2E98">
        <w:fldChar w:fldCharType="end"/>
      </w:r>
      <w:r w:rsidR="00CA2E98">
        <w:t>.</w:t>
      </w:r>
      <w:r w:rsidR="000333E2">
        <w:t xml:space="preserve"> </w:t>
      </w:r>
      <w:r w:rsidR="00475CDD">
        <w:t>T</w:t>
      </w:r>
      <w:r w:rsidR="000333E2">
        <w:t>he AWCS is tailored specifically for wetlands in Alberta, providing a ruleset that aids wetland classification. The overall intent of the AWCS is to achieve a standardized provincial wetland classification system that meets the following objectives:</w:t>
      </w:r>
    </w:p>
    <w:p w:rsidR="000333E2" w:rsidRDefault="00475CDD" w:rsidP="00D463F8">
      <w:pPr>
        <w:pStyle w:val="ListParagraph"/>
        <w:numPr>
          <w:ilvl w:val="0"/>
          <w:numId w:val="2"/>
        </w:numPr>
        <w:spacing w:after="160" w:line="259" w:lineRule="auto"/>
      </w:pPr>
      <w:r>
        <w:lastRenderedPageBreak/>
        <w:t>Provide a consistent the provincial wide classification of wetlands</w:t>
      </w:r>
    </w:p>
    <w:p w:rsidR="00475CDD" w:rsidRDefault="00475CDD" w:rsidP="00D463F8">
      <w:pPr>
        <w:pStyle w:val="ListParagraph"/>
        <w:numPr>
          <w:ilvl w:val="0"/>
          <w:numId w:val="2"/>
        </w:numPr>
        <w:spacing w:after="160" w:line="259" w:lineRule="auto"/>
      </w:pPr>
      <w:r>
        <w:t>Promote a consistent understanding of wetlands</w:t>
      </w:r>
    </w:p>
    <w:p w:rsidR="00AF230F" w:rsidRDefault="00475CDD" w:rsidP="00D463F8">
      <w:pPr>
        <w:pStyle w:val="ListParagraph"/>
        <w:numPr>
          <w:ilvl w:val="0"/>
          <w:numId w:val="2"/>
        </w:numPr>
        <w:spacing w:after="160" w:line="259" w:lineRule="auto"/>
      </w:pPr>
      <w:r>
        <w:t>Apply classification keys that relate to provincial wetland characteristics associated with hydrologic, biogeochemical, and biotic processes</w:t>
      </w:r>
    </w:p>
    <w:p w:rsidR="00475CDD" w:rsidRDefault="00475CDD" w:rsidP="00D463F8">
      <w:pPr>
        <w:pStyle w:val="ListParagraph"/>
        <w:numPr>
          <w:ilvl w:val="0"/>
          <w:numId w:val="2"/>
        </w:numPr>
        <w:spacing w:after="160" w:line="259" w:lineRule="auto"/>
      </w:pPr>
      <w:r>
        <w:t>Remains compatible with existing wetland classification and inventories</w:t>
      </w:r>
    </w:p>
    <w:p w:rsidR="00475CDD" w:rsidRDefault="00475CDD" w:rsidP="00D463F8">
      <w:pPr>
        <w:pStyle w:val="ListParagraph"/>
        <w:numPr>
          <w:ilvl w:val="0"/>
          <w:numId w:val="2"/>
        </w:numPr>
        <w:spacing w:after="160" w:line="259" w:lineRule="auto"/>
      </w:pPr>
      <w:r>
        <w:t>Remains aligned with appropriate legislation and policies, such as the Water Act, Public Lands Act, and Alberta Wetland Policy</w:t>
      </w:r>
    </w:p>
    <w:p w:rsidR="00475CDD" w:rsidRDefault="00475CDD" w:rsidP="00D463F8">
      <w:pPr>
        <w:pStyle w:val="ListParagraph"/>
        <w:numPr>
          <w:ilvl w:val="0"/>
          <w:numId w:val="2"/>
        </w:numPr>
        <w:spacing w:after="160" w:line="259" w:lineRule="auto"/>
      </w:pPr>
      <w:r>
        <w:t>Is applicable within Canadian Geographic Information System (GIS) databases and inventories</w:t>
      </w:r>
    </w:p>
    <w:p w:rsidR="00BD2A06" w:rsidRDefault="003D339A" w:rsidP="00B4614D">
      <w:r>
        <w:t xml:space="preserve">Similar to the CWCS the AWCS recognizes three means of wetland classification: class, form, and type (or sub </w:t>
      </w:r>
      <w:r w:rsidRPr="00C93B51">
        <w:t>form</w:t>
      </w:r>
      <w:r w:rsidR="007005F0" w:rsidRPr="00C93B51">
        <w:t xml:space="preserve">; </w:t>
      </w:r>
      <w:r w:rsidR="00C93B51" w:rsidRPr="00C93B51">
        <w:fldChar w:fldCharType="begin"/>
      </w:r>
      <w:r w:rsidR="00C93B51" w:rsidRPr="00C93B51">
        <w:instrText xml:space="preserve"> REF _Ref478542668 \h </w:instrText>
      </w:r>
      <w:r w:rsidR="00C93B51">
        <w:instrText xml:space="preserve"> \* MERGEFORMAT </w:instrText>
      </w:r>
      <w:r w:rsidR="00C93B51" w:rsidRPr="00C93B51">
        <w:fldChar w:fldCharType="separate"/>
      </w:r>
      <w:r w:rsidR="00C93B51" w:rsidRPr="00C93B51">
        <w:t>Table 1</w:t>
      </w:r>
      <w:r w:rsidR="00C93B51" w:rsidRPr="00C93B51">
        <w:fldChar w:fldCharType="end"/>
      </w:r>
      <w:r w:rsidR="003008C6" w:rsidRPr="00C93B51">
        <w:t>);</w:t>
      </w:r>
      <w:r w:rsidRPr="00C93B51">
        <w:t xml:space="preserve"> </w:t>
      </w:r>
      <w:r w:rsidR="003008C6" w:rsidRPr="00C93B51">
        <w:t>t</w:t>
      </w:r>
      <w:r w:rsidR="007005F0" w:rsidRPr="00C93B51">
        <w:t xml:space="preserve">he AWCS </w:t>
      </w:r>
      <w:r w:rsidR="003008C6" w:rsidRPr="00C93B51">
        <w:t>also</w:t>
      </w:r>
      <w:r w:rsidR="003008C6">
        <w:t xml:space="preserve"> shares the same </w:t>
      </w:r>
      <w:r>
        <w:t>five broad wetland classes</w:t>
      </w:r>
      <w:r w:rsidR="003008C6">
        <w:t xml:space="preserve"> as the CWCS</w:t>
      </w:r>
      <w:r>
        <w:t>: bog and fen (peatlands), marsh, swamp, and shallow open water. These</w:t>
      </w:r>
      <w:r w:rsidR="007005F0">
        <w:t xml:space="preserve"> five classes are divided</w:t>
      </w:r>
      <w:r w:rsidR="003008C6">
        <w:t xml:space="preserve"> in to form</w:t>
      </w:r>
      <w:r w:rsidR="007005F0">
        <w:t xml:space="preserve"> based on vegetation</w:t>
      </w:r>
      <w:r>
        <w:t>,</w:t>
      </w:r>
      <w:r w:rsidR="007005F0">
        <w:t xml:space="preserve"> and</w:t>
      </w:r>
      <w:r w:rsidR="00C93B51">
        <w:t xml:space="preserve"> subsequently</w:t>
      </w:r>
      <w:r w:rsidR="007005F0">
        <w:t xml:space="preserve"> </w:t>
      </w:r>
      <w:r w:rsidR="003008C6">
        <w:t xml:space="preserve">to type </w:t>
      </w:r>
      <w:r w:rsidR="007005F0">
        <w:t xml:space="preserve">based on </w:t>
      </w:r>
      <w:r>
        <w:t>salinity, water permanence (based on</w:t>
      </w:r>
      <w:r w:rsidR="00F07A21">
        <w:t xml:space="preserve"> </w:t>
      </w:r>
      <w:hyperlink w:anchor="_ENREF_184" w:tooltip="Stewart, 1971 #387" w:history="1">
        <w:r w:rsidR="00A26468">
          <w:fldChar w:fldCharType="begin"/>
        </w:r>
        <w:r w:rsidR="00A26468">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26468">
          <w:fldChar w:fldCharType="separate"/>
        </w:r>
        <w:r w:rsidR="00A26468">
          <w:rPr>
            <w:noProof/>
          </w:rPr>
          <w:t>Stewart et al. (1971)</w:t>
        </w:r>
        <w:r w:rsidR="00A26468">
          <w:fldChar w:fldCharType="end"/>
        </w:r>
      </w:hyperlink>
      <w:r>
        <w:t xml:space="preserve">, </w:t>
      </w:r>
      <w:r w:rsidR="007005F0">
        <w:t>not applicable to</w:t>
      </w:r>
      <w:r>
        <w:t xml:space="preserve"> peatlands), and alkalinity (peatlands</w:t>
      </w:r>
      <w:r w:rsidR="007005F0">
        <w:t xml:space="preserve"> on</w:t>
      </w:r>
      <w:r>
        <w:t>ly).</w:t>
      </w:r>
    </w:p>
    <w:p w:rsidR="00C93B51" w:rsidRDefault="00C93B51" w:rsidP="00B4614D">
      <w:r>
        <w:t>The AWCS is tailored around key wetland characteristics that are distinguishable on the landscape; such characteristics define the nature of each wetland within the AWCS hierarchical classification system from class to</w:t>
      </w:r>
      <w:r w:rsidR="00C87C6B">
        <w:t xml:space="preserve"> form to</w:t>
      </w:r>
      <w:r>
        <w:t xml:space="preserve"> type. </w:t>
      </w:r>
      <w:r w:rsidR="002F2696">
        <w:t>Following the AWCS ruleset will lead to repeatable and consistent results despite the challenges associated with intermediary wetland characteristics, such as intermediate states between marshes and fens.</w:t>
      </w:r>
    </w:p>
    <w:p w:rsidR="00BD2A06" w:rsidRDefault="00BD2A06">
      <w:pPr>
        <w:spacing w:after="160" w:line="259" w:lineRule="auto"/>
        <w:rPr>
          <w:sz w:val="20"/>
        </w:rPr>
      </w:pPr>
    </w:p>
    <w:p w:rsidR="00BD2A06" w:rsidRPr="00BD2A06" w:rsidRDefault="00BD2A06" w:rsidP="00BD2A06">
      <w:pPr>
        <w:rPr>
          <w:sz w:val="20"/>
        </w:rPr>
      </w:pPr>
      <w:bookmarkStart w:id="9" w:name="_Ref478542668"/>
      <w:r w:rsidRPr="00BD2A06">
        <w:rPr>
          <w:sz w:val="20"/>
        </w:rPr>
        <w:t xml:space="preserve">Table </w:t>
      </w:r>
      <w:r w:rsidRPr="00BD2A06">
        <w:rPr>
          <w:sz w:val="20"/>
        </w:rPr>
        <w:fldChar w:fldCharType="begin"/>
      </w:r>
      <w:r w:rsidRPr="00BD2A06">
        <w:rPr>
          <w:sz w:val="20"/>
        </w:rPr>
        <w:instrText xml:space="preserve"> SEQ Table \* ARABIC </w:instrText>
      </w:r>
      <w:r w:rsidRPr="00BD2A06">
        <w:rPr>
          <w:sz w:val="20"/>
        </w:rPr>
        <w:fldChar w:fldCharType="separate"/>
      </w:r>
      <w:r w:rsidR="00C626F8">
        <w:rPr>
          <w:noProof/>
          <w:sz w:val="20"/>
        </w:rPr>
        <w:t>1</w:t>
      </w:r>
      <w:r w:rsidRPr="00BD2A06">
        <w:rPr>
          <w:sz w:val="20"/>
        </w:rPr>
        <w:fldChar w:fldCharType="end"/>
      </w:r>
      <w:bookmarkEnd w:id="9"/>
      <w:r w:rsidRPr="00BD2A06">
        <w:rPr>
          <w:noProof/>
          <w:sz w:val="20"/>
        </w:rPr>
        <w:t xml:space="preserve"> Wetland classes, forms, and types in the Alberta Wetland classification System. Wetland classification codes (for mapping purposes) a</w:t>
      </w:r>
      <w:r w:rsidR="00F40D87">
        <w:rPr>
          <w:noProof/>
          <w:sz w:val="20"/>
        </w:rPr>
        <w:t>re</w:t>
      </w:r>
      <w:r w:rsidRPr="00BD2A06">
        <w:rPr>
          <w:noProof/>
          <w:sz w:val="20"/>
        </w:rPr>
        <w:t xml:space="preserve"> noted in square brackets.</w:t>
      </w:r>
    </w:p>
    <w:tbl>
      <w:tblPr>
        <w:tblStyle w:val="TableGrid"/>
        <w:tblW w:w="5126" w:type="pct"/>
        <w:tblLook w:val="04A0" w:firstRow="1" w:lastRow="0" w:firstColumn="1" w:lastColumn="0" w:noHBand="0" w:noVBand="1"/>
      </w:tblPr>
      <w:tblGrid>
        <w:gridCol w:w="1134"/>
        <w:gridCol w:w="2526"/>
        <w:gridCol w:w="2292"/>
        <w:gridCol w:w="1880"/>
        <w:gridCol w:w="1764"/>
      </w:tblGrid>
      <w:tr w:rsidR="007A78DD" w:rsidRPr="007A78DD" w:rsidTr="004F211B">
        <w:tc>
          <w:tcPr>
            <w:tcW w:w="1134"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Class</w:t>
            </w:r>
          </w:p>
        </w:tc>
        <w:tc>
          <w:tcPr>
            <w:tcW w:w="2526"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Form</w:t>
            </w:r>
          </w:p>
        </w:tc>
        <w:tc>
          <w:tcPr>
            <w:tcW w:w="5936" w:type="dxa"/>
            <w:gridSpan w:val="3"/>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Type</w:t>
            </w:r>
          </w:p>
        </w:tc>
      </w:tr>
      <w:tr w:rsidR="007A78DD" w:rsidRPr="007A78DD" w:rsidTr="004F211B">
        <w:tc>
          <w:tcPr>
            <w:tcW w:w="1134"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526"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292"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Salinity</w:t>
            </w:r>
          </w:p>
        </w:tc>
        <w:tc>
          <w:tcPr>
            <w:tcW w:w="1880"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Water permanence</w:t>
            </w:r>
            <w:r w:rsidR="00BD2A06" w:rsidRPr="00BD2A06">
              <w:rPr>
                <w:b/>
                <w:sz w:val="20"/>
                <w:szCs w:val="20"/>
                <w:vertAlign w:val="superscript"/>
              </w:rPr>
              <w:t>1</w:t>
            </w:r>
          </w:p>
        </w:tc>
        <w:tc>
          <w:tcPr>
            <w:tcW w:w="1764"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Acidity-alkalinity</w:t>
            </w:r>
          </w:p>
        </w:tc>
      </w:tr>
      <w:tr w:rsidR="007A78DD" w:rsidRPr="007A78DD" w:rsidTr="004F211B">
        <w:tc>
          <w:tcPr>
            <w:tcW w:w="113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Bog [B]</w:t>
            </w:r>
          </w:p>
        </w:tc>
        <w:tc>
          <w:tcPr>
            <w:tcW w:w="2526" w:type="dxa"/>
            <w:tcBorders>
              <w:top w:val="single" w:sz="4" w:space="0" w:color="auto"/>
              <w:left w:val="nil"/>
              <w:bottom w:val="single" w:sz="4" w:space="0" w:color="auto"/>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7A78DD" w:rsidRPr="007A78DD" w:rsidRDefault="00FB66DC" w:rsidP="00BD2A06">
            <w:pPr>
              <w:rPr>
                <w:sz w:val="20"/>
                <w:szCs w:val="20"/>
              </w:rPr>
            </w:pPr>
            <w:r>
              <w:rPr>
                <w:sz w:val="20"/>
                <w:szCs w:val="20"/>
              </w:rPr>
              <w:t>Graminoid [G]</w:t>
            </w:r>
          </w:p>
        </w:tc>
        <w:tc>
          <w:tcPr>
            <w:tcW w:w="2292" w:type="dxa"/>
            <w:tcBorders>
              <w:top w:val="single" w:sz="4" w:space="0" w:color="auto"/>
              <w:left w:val="nil"/>
              <w:bottom w:val="single" w:sz="4" w:space="0" w:color="auto"/>
              <w:right w:val="nil"/>
            </w:tcBorders>
          </w:tcPr>
          <w:p w:rsidR="007A78DD" w:rsidRPr="007A78DD" w:rsidRDefault="007A78DD" w:rsidP="00BD2A06">
            <w:pPr>
              <w:rPr>
                <w:sz w:val="20"/>
                <w:szCs w:val="20"/>
              </w:rPr>
            </w:pPr>
            <w:r>
              <w:rPr>
                <w:sz w:val="20"/>
                <w:szCs w:val="20"/>
              </w:rPr>
              <w:t>Freshwater [f]</w:t>
            </w:r>
          </w:p>
        </w:tc>
        <w:tc>
          <w:tcPr>
            <w:tcW w:w="1880"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w:t>
            </w:r>
          </w:p>
        </w:tc>
        <w:tc>
          <w:tcPr>
            <w:tcW w:w="176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Acidic [a]</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Fen [F]</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Poor [p]</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Moderate-rich [mr]</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Extreme-rich [er]</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Marsh [M]</w:t>
            </w:r>
          </w:p>
        </w:tc>
        <w:tc>
          <w:tcPr>
            <w:tcW w:w="2526" w:type="dxa"/>
            <w:vMerge w:val="restart"/>
            <w:tcBorders>
              <w:top w:val="single" w:sz="4" w:space="0" w:color="auto"/>
              <w:left w:val="nil"/>
              <w:bottom w:val="nil"/>
              <w:right w:val="nil"/>
            </w:tcBorders>
          </w:tcPr>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brackish [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hallow open water [W]</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Submersed and/or floating aquatic vegetation [A]</w:t>
            </w:r>
          </w:p>
          <w:p w:rsidR="00FB66DC" w:rsidRPr="007A78DD" w:rsidRDefault="00FB66DC" w:rsidP="00BD2A06">
            <w:pPr>
              <w:rPr>
                <w:sz w:val="20"/>
                <w:szCs w:val="20"/>
              </w:rPr>
            </w:pPr>
            <w:r>
              <w:rPr>
                <w:sz w:val="20"/>
                <w:szCs w:val="20"/>
              </w:rPr>
              <w:t>Bare [B]</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Slightly brackish [sb]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Permanent [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tcBorders>
              <w:top w:val="nil"/>
              <w:left w:val="nil"/>
              <w:bottom w:val="single" w:sz="4" w:space="0" w:color="auto"/>
              <w:right w:val="nil"/>
            </w:tcBorders>
          </w:tcPr>
          <w:p w:rsidR="00FB66DC" w:rsidRPr="007A78DD" w:rsidRDefault="00FB66DC" w:rsidP="00BD2A06">
            <w:pPr>
              <w:rPr>
                <w:sz w:val="20"/>
                <w:szCs w:val="20"/>
              </w:rPr>
            </w:pPr>
            <w:r>
              <w:rPr>
                <w:sz w:val="20"/>
                <w:szCs w:val="20"/>
              </w:rPr>
              <w:t>Submersed and/or floating aquatic vegetation [A]</w:t>
            </w: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Saline [s]</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Intermittent [VI]</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wamp [S]</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Wooded, mixedwood [Wm]</w:t>
            </w:r>
          </w:p>
          <w:p w:rsidR="00FB66DC" w:rsidRDefault="00FB66DC" w:rsidP="00BD2A06">
            <w:pPr>
              <w:rPr>
                <w:sz w:val="20"/>
                <w:szCs w:val="20"/>
              </w:rPr>
            </w:pPr>
            <w:r>
              <w:rPr>
                <w:sz w:val="20"/>
                <w:szCs w:val="20"/>
              </w:rPr>
              <w:t>Wooded, deciduous [Wd]</w:t>
            </w:r>
          </w:p>
          <w:p w:rsidR="00FB66DC" w:rsidRPr="007A78DD" w:rsidRDefault="00FB66DC" w:rsidP="00BD2A06">
            <w:pPr>
              <w:rPr>
                <w:sz w:val="20"/>
                <w:szCs w:val="20"/>
              </w:rPr>
            </w:pPr>
            <w:r>
              <w:rPr>
                <w:sz w:val="20"/>
                <w:szCs w:val="20"/>
              </w:rPr>
              <w:t>Shrubby [S]</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2</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r w:rsidR="00BD2A06" w:rsidRPr="00BD2A06">
              <w:rPr>
                <w:sz w:val="20"/>
                <w:szCs w:val="20"/>
                <w:vertAlign w:val="superscript"/>
              </w:rPr>
              <w:t xml:space="preserve"> 2</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spacing w:line="259" w:lineRule="auto"/>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 xml:space="preserve"> 2</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Moderately brackish [mb] to sub-saline [ss]</w:t>
            </w:r>
            <w:r w:rsidR="00BD2A06" w:rsidRPr="00BD2A06">
              <w:rPr>
                <w:sz w:val="20"/>
                <w:szCs w:val="20"/>
                <w:vertAlign w:val="superscript"/>
              </w:rPr>
              <w:t xml:space="preserve"> 2</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BD2A06" w:rsidRPr="007A78DD" w:rsidTr="004F211B">
        <w:tc>
          <w:tcPr>
            <w:tcW w:w="9596" w:type="dxa"/>
            <w:gridSpan w:val="5"/>
            <w:tcBorders>
              <w:top w:val="single" w:sz="4" w:space="0" w:color="auto"/>
              <w:left w:val="nil"/>
              <w:bottom w:val="nil"/>
              <w:right w:val="nil"/>
            </w:tcBorders>
          </w:tcPr>
          <w:p w:rsidR="00BD2A06" w:rsidRDefault="00BD2A06" w:rsidP="00BD2A06">
            <w:pPr>
              <w:spacing w:line="259" w:lineRule="auto"/>
              <w:rPr>
                <w:sz w:val="20"/>
                <w:szCs w:val="20"/>
              </w:rPr>
            </w:pPr>
            <w:r w:rsidRPr="00BD2A06">
              <w:rPr>
                <w:sz w:val="20"/>
                <w:szCs w:val="20"/>
                <w:vertAlign w:val="superscript"/>
              </w:rPr>
              <w:t>1</w:t>
            </w:r>
            <w:r>
              <w:rPr>
                <w:sz w:val="20"/>
                <w:szCs w:val="20"/>
              </w:rPr>
              <w:t>Roman numeral</w:t>
            </w:r>
            <w:r w:rsidR="00F40D87">
              <w:rPr>
                <w:sz w:val="20"/>
                <w:szCs w:val="20"/>
              </w:rPr>
              <w:t>s</w:t>
            </w:r>
            <w:r>
              <w:rPr>
                <w:sz w:val="20"/>
                <w:szCs w:val="20"/>
              </w:rPr>
              <w:t xml:space="preserve"> are </w:t>
            </w:r>
            <w:r w:rsidR="00F07A21">
              <w:rPr>
                <w:sz w:val="20"/>
                <w:szCs w:val="20"/>
              </w:rPr>
              <w:t>equivalent</w:t>
            </w:r>
            <w:r>
              <w:rPr>
                <w:sz w:val="20"/>
                <w:szCs w:val="20"/>
              </w:rPr>
              <w:t xml:space="preserve"> to wetland classes by</w:t>
            </w:r>
            <w:r w:rsidR="00F07A21">
              <w:rPr>
                <w:sz w:val="20"/>
                <w:szCs w:val="20"/>
              </w:rPr>
              <w:t xml:space="preserve"> </w:t>
            </w:r>
            <w:hyperlink w:anchor="_ENREF_184" w:tooltip="Stewart, 1971 #387" w:history="1">
              <w:r w:rsidR="00A26468">
                <w:rPr>
                  <w:sz w:val="20"/>
                  <w:szCs w:val="20"/>
                </w:rPr>
                <w:fldChar w:fldCharType="begin"/>
              </w:r>
              <w:r w:rsidR="00A26468">
                <w:rPr>
                  <w:sz w:val="20"/>
                  <w:szCs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26468">
                <w:rPr>
                  <w:sz w:val="20"/>
                  <w:szCs w:val="20"/>
                </w:rPr>
                <w:fldChar w:fldCharType="separate"/>
              </w:r>
              <w:r w:rsidR="00A26468">
                <w:rPr>
                  <w:noProof/>
                  <w:sz w:val="20"/>
                  <w:szCs w:val="20"/>
                </w:rPr>
                <w:t>Stewart et al. (1971)</w:t>
              </w:r>
              <w:r w:rsidR="00A26468">
                <w:rPr>
                  <w:sz w:val="20"/>
                  <w:szCs w:val="20"/>
                </w:rPr>
                <w:fldChar w:fldCharType="end"/>
              </w:r>
            </w:hyperlink>
          </w:p>
          <w:p w:rsidR="00BD2A06" w:rsidRPr="00BD2A06" w:rsidRDefault="00BD2A06" w:rsidP="00BD2A06">
            <w:pPr>
              <w:spacing w:line="259" w:lineRule="auto"/>
              <w:rPr>
                <w:sz w:val="20"/>
                <w:szCs w:val="20"/>
              </w:rPr>
            </w:pPr>
            <w:r w:rsidRPr="00BD2A06">
              <w:rPr>
                <w:sz w:val="20"/>
                <w:szCs w:val="20"/>
                <w:vertAlign w:val="superscript"/>
              </w:rPr>
              <w:t>2</w:t>
            </w:r>
            <w:r>
              <w:rPr>
                <w:sz w:val="20"/>
                <w:szCs w:val="20"/>
              </w:rPr>
              <w:t>Swamp types are not applicable to wooded swamps due to lack of available information</w:t>
            </w:r>
          </w:p>
        </w:tc>
      </w:tr>
    </w:tbl>
    <w:p w:rsidR="00C93B51" w:rsidRDefault="002F2696" w:rsidP="00C93B51">
      <w:pPr>
        <w:pStyle w:val="Heading1"/>
      </w:pPr>
      <w:bookmarkStart w:id="10" w:name="_Toc493074529"/>
      <w:r>
        <w:t xml:space="preserve">Key </w:t>
      </w:r>
      <w:r w:rsidR="00C93B51">
        <w:t xml:space="preserve">Wetland </w:t>
      </w:r>
      <w:r>
        <w:t>C</w:t>
      </w:r>
      <w:r w:rsidR="00C93B51">
        <w:t>haracteristics</w:t>
      </w:r>
      <w:bookmarkEnd w:id="10"/>
    </w:p>
    <w:p w:rsidR="00C93B51" w:rsidRDefault="00C93B51" w:rsidP="00D463F8">
      <w:r>
        <w:t xml:space="preserve">Factors that affect wetland characteristics at the regional scale include climate, landscape, and surface and subsurface hydrology </w:t>
      </w:r>
      <w:r>
        <w:fldChar w:fldCharType="begin"/>
      </w:r>
      <w:r w:rsidR="00E32ACD">
        <w:instrText xml:space="preserve"> ADDIN EN.CITE &lt;EndNote&gt;&lt;Cite&gt;&lt;Author&gt;National Wetlands Working Group&lt;/Author&gt;&lt;Year&gt;1997&lt;/Year&gt;&lt;RecNum&gt;386&lt;/RecNum&gt;&lt;DisplayText&gt;(Vitt et al. 1996,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6&lt;/Year&gt;&lt;RecNum&gt;394&lt;/RecNum&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fldChar w:fldCharType="separate"/>
      </w:r>
      <w:r w:rsidR="00E15810">
        <w:rPr>
          <w:noProof/>
        </w:rPr>
        <w:t>(</w:t>
      </w:r>
      <w:hyperlink w:anchor="_ENREF_205" w:tooltip="Vitt, 1996 #394" w:history="1">
        <w:r w:rsidR="00A26468">
          <w:rPr>
            <w:noProof/>
          </w:rPr>
          <w:t>Vitt et al. 1996</w:t>
        </w:r>
      </w:hyperlink>
      <w:r w:rsidR="00E15810">
        <w:rPr>
          <w:noProof/>
        </w:rPr>
        <w:t xml:space="preserve">, </w:t>
      </w:r>
      <w:hyperlink w:anchor="_ENREF_150" w:tooltip="National Wetlands Working Group, 1997 #386" w:history="1">
        <w:r w:rsidR="00A26468">
          <w:rPr>
            <w:noProof/>
          </w:rPr>
          <w:t>National Wetlands Working Group 1997</w:t>
        </w:r>
      </w:hyperlink>
      <w:r w:rsidR="00E15810">
        <w:rPr>
          <w:noProof/>
        </w:rPr>
        <w:t>)</w:t>
      </w:r>
      <w:r>
        <w:fldChar w:fldCharType="end"/>
      </w:r>
      <w:r>
        <w:t>. Such factors influences hydrologic, biogeochemical, and biotic processes such as:</w:t>
      </w:r>
    </w:p>
    <w:p w:rsidR="00C93B51" w:rsidRDefault="00C93B51" w:rsidP="00D463F8">
      <w:pPr>
        <w:pStyle w:val="ListParagraph"/>
        <w:numPr>
          <w:ilvl w:val="0"/>
          <w:numId w:val="3"/>
        </w:numPr>
      </w:pPr>
      <w:r>
        <w:t>The capacity of a wetland to receive, store, moderate, and release surface water and groundwater in a watershed</w:t>
      </w:r>
    </w:p>
    <w:p w:rsidR="00C93B51" w:rsidRDefault="00C93B51" w:rsidP="00D463F8">
      <w:pPr>
        <w:pStyle w:val="ListParagraph"/>
        <w:numPr>
          <w:ilvl w:val="0"/>
          <w:numId w:val="3"/>
        </w:numPr>
      </w:pPr>
      <w:r>
        <w:t xml:space="preserve">Acid-base reactions, ion exchange and oxidation-reduction reactions, decomposition, nutrient cycling, and carbon sequestration </w:t>
      </w:r>
    </w:p>
    <w:p w:rsidR="00C93B51" w:rsidRDefault="00C93B51" w:rsidP="00D463F8">
      <w:pPr>
        <w:pStyle w:val="ListParagraph"/>
        <w:numPr>
          <w:ilvl w:val="0"/>
          <w:numId w:val="3"/>
        </w:numPr>
      </w:pPr>
      <w:r>
        <w:t>Biological productivity and competition</w:t>
      </w:r>
    </w:p>
    <w:p w:rsidR="00C93B51" w:rsidRDefault="00C93B51" w:rsidP="00D463F8"/>
    <w:p w:rsidR="00C93B51" w:rsidRDefault="00C93B51" w:rsidP="00D463F8">
      <w:r>
        <w:t>In the context of the AWCS, wetland characteristics that reflect such processes are used to identify wetland class, form and type; these are</w:t>
      </w:r>
      <w:r w:rsidR="00D04072">
        <w:t xml:space="preserve"> (described in respective sections)</w:t>
      </w:r>
      <w:r>
        <w:t>:</w:t>
      </w:r>
    </w:p>
    <w:p w:rsidR="00C93B51" w:rsidRDefault="00C93B51" w:rsidP="00D463F8">
      <w:pPr>
        <w:pStyle w:val="ListParagraph"/>
        <w:numPr>
          <w:ilvl w:val="0"/>
          <w:numId w:val="4"/>
        </w:numPr>
      </w:pPr>
      <w:r>
        <w:t>Peatland accumulation</w:t>
      </w:r>
    </w:p>
    <w:p w:rsidR="00C93B51" w:rsidRDefault="00C93B51" w:rsidP="00D463F8">
      <w:pPr>
        <w:pStyle w:val="ListParagraph"/>
        <w:numPr>
          <w:ilvl w:val="0"/>
          <w:numId w:val="4"/>
        </w:numPr>
      </w:pPr>
      <w:r>
        <w:t>Water regime</w:t>
      </w:r>
    </w:p>
    <w:p w:rsidR="00C93B51" w:rsidRDefault="00C93B51" w:rsidP="00D463F8">
      <w:pPr>
        <w:pStyle w:val="ListParagraph"/>
        <w:numPr>
          <w:ilvl w:val="0"/>
          <w:numId w:val="4"/>
        </w:numPr>
      </w:pPr>
      <w:r>
        <w:t>Chemical gradients</w:t>
      </w:r>
    </w:p>
    <w:p w:rsidR="00C93B51" w:rsidRDefault="00C93B51" w:rsidP="00D463F8">
      <w:pPr>
        <w:pStyle w:val="ListParagraph"/>
        <w:numPr>
          <w:ilvl w:val="0"/>
          <w:numId w:val="4"/>
        </w:numPr>
      </w:pPr>
      <w:r>
        <w:t>Soil characteristics</w:t>
      </w:r>
    </w:p>
    <w:p w:rsidR="00C93B51" w:rsidRDefault="00C93B51" w:rsidP="00D463F8">
      <w:pPr>
        <w:pStyle w:val="ListParagraph"/>
        <w:numPr>
          <w:ilvl w:val="0"/>
          <w:numId w:val="4"/>
        </w:numPr>
      </w:pPr>
      <w:r>
        <w:t>Vegetation structure</w:t>
      </w:r>
    </w:p>
    <w:p w:rsidR="00C93B51" w:rsidRDefault="00C93B51" w:rsidP="00D463F8"/>
    <w:p w:rsidR="00D04072" w:rsidRDefault="002F2696" w:rsidP="002F6F34">
      <w:r>
        <w:t xml:space="preserve">It is important to note natural (e.g. wildfire) and anthropogenic (e.g. land development) disturbance and how each may influence wetland classification, as noted by </w:t>
      </w:r>
      <w:hyperlink w:anchor="_ENREF_148" w:tooltip="Naiman, 1994 #395" w:history="1">
        <w:r w:rsidR="00A26468">
          <w:fldChar w:fldCharType="begin"/>
        </w:r>
        <w:r w:rsidR="00A26468">
          <w:instrText xml:space="preserve"> ADDIN EN.CITE &lt;EndNote&gt;&lt;Cite AuthorYear="1"&gt;&lt;Author&gt;Naiman&lt;/Author&gt;&lt;Year&gt;1994&lt;/Year&gt;&lt;RecNum&gt;395&lt;/RecNum&gt;&lt;DisplayText&gt;Naiman et al. (1994)&lt;/DisplayText&gt;&lt;record&gt;&lt;rec-number&gt;395&lt;/rec-number&gt;&lt;foreign-keys&gt;&lt;key app="EN" db-id="25teddewsvepe9e5faxptreqrptrz95ftz5d" timestamp="1490807339"&gt;395&lt;/key&gt;&lt;/foreign-keys&gt;&lt;ref-type name="Journal Article"&gt;17&lt;/ref-type&gt;&lt;contributors&gt;&lt;authors&gt;&lt;author&gt;Naiman, Robert J.&lt;/author&gt;&lt;author&gt;Pinay, Gilles&lt;/author&gt;&lt;author&gt;Johnston, Carol A.&lt;/author&gt;&lt;author&gt;Pastor, John&lt;/author&gt;&lt;/authors&gt;&lt;/contributors&gt;&lt;titles&gt;&lt;title&gt;Beaver Influences on the Long-Term Biogeochemical Characteristics of Boreal Forest Drainage Networks&lt;/title&gt;&lt;secondary-title&gt;Ecology&lt;/secondary-title&gt;&lt;/titles&gt;&lt;periodical&gt;&lt;full-title&gt;Ecology&lt;/full-title&gt;&lt;abbr-1&gt;Ecology&lt;/abbr-1&gt;&lt;/periodical&gt;&lt;pages&gt;905-921&lt;/pages&gt;&lt;volume&gt;75&lt;/volume&gt;&lt;number&gt;4&lt;/number&gt;&lt;keywords&gt;&lt;keyword&gt;aerial photography&lt;/keyword&gt;&lt;keyword&gt;beaver&lt;/keyword&gt;&lt;keyword&gt;biogeochemical cycles&lt;/keyword&gt;&lt;keyword&gt;boreal forest&lt;/keyword&gt;&lt;keyword&gt;Castor canadensis&lt;/keyword&gt;&lt;keyword&gt;landscape ecology&lt;/keyword&gt;&lt;keyword&gt;Minnesota&lt;/keyword&gt;&lt;keyword&gt;nutrients&lt;/keyword&gt;&lt;keyword&gt;stream&lt;/keyword&gt;&lt;/keywords&gt;&lt;dates&gt;&lt;year&gt;1994&lt;/year&gt;&lt;/dates&gt;&lt;publisher&gt;Ecological Society of America&lt;/publisher&gt;&lt;isbn&gt;1939-9170&lt;/isbn&gt;&lt;urls&gt;&lt;related-urls&gt;&lt;url&gt;http://dx.doi.org/10.2307/1939415&lt;/url&gt;&lt;/related-urls&gt;&lt;/urls&gt;&lt;electronic-resource-num&gt;10.2307/1939415&lt;/electronic-resource-num&gt;&lt;/record&gt;&lt;/Cite&gt;&lt;/EndNote&gt;</w:instrText>
        </w:r>
        <w:r w:rsidR="00A26468">
          <w:fldChar w:fldCharType="separate"/>
        </w:r>
        <w:r w:rsidR="00A26468">
          <w:rPr>
            <w:noProof/>
          </w:rPr>
          <w:t>Naiman et al. (1994)</w:t>
        </w:r>
        <w:r w:rsidR="00A26468">
          <w:fldChar w:fldCharType="end"/>
        </w:r>
      </w:hyperlink>
      <w:r>
        <w:t xml:space="preserve">. Permanent wetland classification changing disturbances include tilling, partial infilling or drainage, storm water input, groundwater inflow loss, or peatland drainage; poor plant health, abnormal species or a combination of both typically indicate recent disturbanc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A26468">
          <w:rPr>
            <w:noProof/>
          </w:rPr>
          <w:t>Alberta Environment and Sustainable Resource Development 2015</w:t>
        </w:r>
      </w:hyperlink>
      <w:r w:rsidR="00E15810">
        <w:rPr>
          <w:noProof/>
        </w:rPr>
        <w:t>)</w:t>
      </w:r>
      <w:r>
        <w:fldChar w:fldCharType="end"/>
      </w:r>
      <w:r>
        <w:t xml:space="preserve">. In addition, it is important to note long-term climatic trends when classifying wetlands, as some wetlands exhibit natural fluctuations of water levels that can influence vegetation communities and structure </w:t>
      </w:r>
      <w:r w:rsidR="00D04072">
        <w:fldChar w:fldCharType="begin"/>
      </w:r>
      <w:r w:rsidR="00E32ACD">
        <w:instrText xml:space="preserve"> ADDIN EN.CITE &lt;EndNote&gt;&lt;Cite&gt;&lt;Author&gt;Johnson&lt;/Author&gt;&lt;Year&gt;2004&lt;/Year&gt;&lt;RecNum&gt;397&lt;/RecNum&gt;&lt;DisplayText&gt;(Miller et al. 2003, Johnson et al. 2004)&lt;/DisplayText&gt;&lt;record&gt;&lt;rec-number&gt;397&lt;/rec-number&gt;&lt;foreign-keys&gt;&lt;key app="EN" db-id="25teddewsvepe9e5faxptreqrptrz95ftz5d" timestamp="1490808023"&gt;397&lt;/key&gt;&lt;/foreign-keys&gt;&lt;ref-type name="Journal Article"&gt;17&lt;/ref-type&gt;&lt;contributors&gt;&lt;authors&gt;&lt;author&gt;Johnson, WC&lt;/author&gt;&lt;author&gt;Boettcher, SE&lt;/author&gt;&lt;author&gt;Poiani, KA&lt;/author&gt;&lt;author&gt;Guntenspergen, G&lt;/author&gt;&lt;/authors&gt;&lt;/contributors&gt;&lt;titles&gt;&lt;title&gt;Influence of weather extremes on the water levels of glaciated prairie wetlands&lt;/title&gt;&lt;secondary-title&gt;Wetlands&lt;/secondary-title&gt;&lt;/titles&gt;&lt;periodical&gt;&lt;full-title&gt;Wetlands&lt;/full-title&gt;&lt;/periodical&gt;&lt;pages&gt;385-398&lt;/pages&gt;&lt;volume&gt;24&lt;/volume&gt;&lt;number&gt;2&lt;/number&gt;&lt;dates&gt;&lt;year&gt;2004&lt;/year&gt;&lt;/dates&gt;&lt;urls&gt;&lt;/urls&gt;&lt;electronic-resource-num&gt;10.1672/0277-5212(2004)024[0385:IOWEOT]2.0.CO;2&lt;/electronic-resource-num&gt;&lt;/record&gt;&lt;/Cite&gt;&lt;Cite&gt;&lt;Author&gt;Miller&lt;/Author&gt;&lt;Year&gt;2003&lt;/Year&gt;&lt;RecNum&gt;396&lt;/RecNum&gt;&lt;record&gt;&lt;rec-number&gt;396&lt;/rec-number&gt;&lt;foreign-keys&gt;&lt;key app="EN" db-id="25teddewsvepe9e5faxptreqrptrz95ftz5d" timestamp="1490807864"&gt;396&lt;/key&gt;&lt;/foreign-keys&gt;&lt;ref-type name="Journal Article"&gt;17&lt;/ref-type&gt;&lt;contributors&gt;&lt;authors&gt;&lt;author&gt;Miller, Rebecca C.&lt;/author&gt;&lt;author&gt;Zedler, Joy B.&lt;/author&gt;&lt;/authors&gt;&lt;/contributors&gt;&lt;titles&gt;&lt;title&gt;Responses of native and invasive wetland plants to hydroperiod and water depth&lt;/title&gt;&lt;secondary-title&gt;Plant Ecology&lt;/secondary-title&gt;&lt;/titles&gt;&lt;periodical&gt;&lt;full-title&gt;Plant Ecology&lt;/full-title&gt;&lt;/periodical&gt;&lt;pages&gt;57-69&lt;/pages&gt;&lt;volume&gt;167&lt;/volume&gt;&lt;number&gt;1&lt;/number&gt;&lt;dates&gt;&lt;year&gt;2003&lt;/year&gt;&lt;/dates&gt;&lt;isbn&gt;1573-5052&lt;/isbn&gt;&lt;label&gt;Miller2003&lt;/label&gt;&lt;work-type&gt;journal article&lt;/work-type&gt;&lt;urls&gt;&lt;related-urls&gt;&lt;url&gt;http://dx.doi.org/10.1023/A:1023918619073&lt;/url&gt;&lt;/related-urls&gt;&lt;/urls&gt;&lt;electronic-resource-num&gt;10.1023/a:1023918619073&lt;/electronic-resource-num&gt;&lt;/record&gt;&lt;/Cite&gt;&lt;/EndNote&gt;</w:instrText>
      </w:r>
      <w:r w:rsidR="00D04072">
        <w:fldChar w:fldCharType="separate"/>
      </w:r>
      <w:r w:rsidR="0057706F">
        <w:rPr>
          <w:noProof/>
        </w:rPr>
        <w:t>(</w:t>
      </w:r>
      <w:hyperlink w:anchor="_ENREF_142" w:tooltip="Miller, 2003 #396" w:history="1">
        <w:r w:rsidR="00A26468">
          <w:rPr>
            <w:noProof/>
          </w:rPr>
          <w:t>Miller et al. 2003</w:t>
        </w:r>
      </w:hyperlink>
      <w:r w:rsidR="0057706F">
        <w:rPr>
          <w:noProof/>
        </w:rPr>
        <w:t xml:space="preserve">, </w:t>
      </w:r>
      <w:hyperlink w:anchor="_ENREF_95" w:tooltip="Johnson, 2004 #397" w:history="1">
        <w:r w:rsidR="00A26468">
          <w:rPr>
            <w:noProof/>
          </w:rPr>
          <w:t>Johnson et al. 2004</w:t>
        </w:r>
      </w:hyperlink>
      <w:r w:rsidR="0057706F">
        <w:rPr>
          <w:noProof/>
        </w:rPr>
        <w:t>)</w:t>
      </w:r>
      <w:r w:rsidR="00D04072">
        <w:fldChar w:fldCharType="end"/>
      </w:r>
      <w:r>
        <w:t>.</w:t>
      </w:r>
    </w:p>
    <w:p w:rsidR="00D04072" w:rsidRDefault="007772AC" w:rsidP="007772AC">
      <w:pPr>
        <w:pStyle w:val="Heading2"/>
      </w:pPr>
      <w:bookmarkStart w:id="11" w:name="_Toc493074530"/>
      <w:r>
        <w:t>Peat</w:t>
      </w:r>
      <w:r w:rsidR="00397D4D">
        <w:t xml:space="preserve"> Accumulation</w:t>
      </w:r>
      <w:bookmarkEnd w:id="11"/>
    </w:p>
    <w:p w:rsidR="00B328E2" w:rsidRDefault="007772AC" w:rsidP="00D463F8">
      <w:r>
        <w:t xml:space="preserve">The presence and depth of peat are characteristics that distinguish peatlands from mineral wetlands. </w:t>
      </w:r>
    </w:p>
    <w:p w:rsidR="00B328E2" w:rsidRPr="007772AC" w:rsidRDefault="00B328E2" w:rsidP="00D463F8">
      <w:r>
        <w:lastRenderedPageBreak/>
        <w:t xml:space="preserve">Peatlands typically contain ≥ 40 cm (consistent with soil classification standards established by </w:t>
      </w:r>
      <w:hyperlink w:anchor="_ENREF_184" w:tooltip="Stewart, 1971 #387" w:history="1">
        <w:r w:rsidR="00A26468">
          <w:fldChar w:fldCharType="begin"/>
        </w:r>
        <w:r w:rsidR="00A26468">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26468">
          <w:fldChar w:fldCharType="separate"/>
        </w:r>
        <w:r w:rsidR="00A26468">
          <w:rPr>
            <w:noProof/>
          </w:rPr>
          <w:t>Stewart et al. (1971)</w:t>
        </w:r>
        <w:r w:rsidR="00A26468">
          <w:fldChar w:fldCharType="end"/>
        </w:r>
      </w:hyperlink>
      <w:r>
        <w:t xml:space="preserve">) of accumulated peat on which organic soils (excluding fossils) develop. Peat can be comprised of a wide variety of organic materials in an unconsolidated or partially decomposed state, and may include materials such as: </w:t>
      </w:r>
      <w:r w:rsidRPr="00B328E2">
        <w:t>bryophytes, herbaceous vascular plants and woody debris</w:t>
      </w:r>
      <w:r>
        <w:t xml:space="preserve"> </w:t>
      </w:r>
      <w:r>
        <w:fldChar w:fldCharType="begin"/>
      </w:r>
      <w:r w:rsidR="00E32ACD">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fldChar w:fldCharType="separate"/>
      </w:r>
      <w:r w:rsidR="00A725C4">
        <w:rPr>
          <w:noProof/>
        </w:rPr>
        <w:t>(</w:t>
      </w:r>
      <w:hyperlink w:anchor="_ENREF_143" w:tooltip="Mitsch, 2007 #399" w:history="1">
        <w:r w:rsidR="00A26468">
          <w:rPr>
            <w:noProof/>
          </w:rPr>
          <w:t>Mitsch et al. 2007</w:t>
        </w:r>
      </w:hyperlink>
      <w:r w:rsidR="00A725C4">
        <w:rPr>
          <w:noProof/>
        </w:rPr>
        <w:t>)</w:t>
      </w:r>
      <w:r>
        <w:fldChar w:fldCharType="end"/>
      </w:r>
      <w:r>
        <w:t xml:space="preserve">. For a wetland to be considered a peatland its soils must primarily constitute organic matter in an undecomposed to moderately decomposed state. Mineral wetlands have &lt; 40 cm of peat build-up and are found </w:t>
      </w:r>
      <w:r w:rsidRPr="00BB78CC">
        <w:t>in areas where an excess of w</w:t>
      </w:r>
      <w:r>
        <w:t>ater collects on the surface but produce little to no organic matter for geomorphic, hydrologic, biotic, edaphic (soil related), or climatic reasons. Whilst mineral wetlands can support organic soils (in excess of 40 cm) they must exhibit a Von Post ranking &gt; 5 within the upper 40 cm of soil. The Von Post decomposition scale is based on field estimates of organic matter decomposition, where values &lt; 5 are peatlands, whereas those ≥ 5 are typically mineral wetlands.</w:t>
      </w:r>
    </w:p>
    <w:p w:rsidR="00397D4D" w:rsidRDefault="007772AC" w:rsidP="002F6F34">
      <w:r>
        <w:t xml:space="preserve">Under the CWCs and AWCS bog and fens are classified as peatlands, whereas swamps, marshes, and shallow open waters are typically classified as mineral wetlands, however, peatland swamps have been observed in Canada </w:t>
      </w:r>
      <w:r>
        <w:fldChar w:fldCharType="begin"/>
      </w:r>
      <w:r w:rsidR="00E32ACD">
        <w:instrText xml:space="preserve"> ADDIN EN.CITE &lt;EndNote&gt;&lt;Cite&gt;&lt;Author&gt;Locky&lt;/Author&gt;&lt;Year&gt;2005&lt;/Year&gt;&lt;RecNum&gt;398&lt;/RecNum&gt;&lt;DisplayText&gt;(Locky et al. 2005)&lt;/DisplayText&gt;&lt;record&gt;&lt;rec-number&gt;398&lt;/rec-number&gt;&lt;foreign-keys&gt;&lt;key app="EN" db-id="25teddewsvepe9e5faxptreqrptrz95ftz5d" timestamp="1490808485"&gt;398&lt;/key&gt;&lt;/foreign-keys&gt;&lt;ref-type name="Journal Article"&gt;17&lt;/ref-type&gt;&lt;contributors&gt;&lt;authors&gt;&lt;author&gt;Locky, DA&lt;/author&gt;&lt;author&gt;Bayley, SE&lt;/author&gt;&lt;author&gt;Vitt, DH&lt;/author&gt;&lt;/authors&gt;&lt;/contributors&gt;&lt;titles&gt;&lt;title&gt;The vegetational ecology of black spruce swamps, fens and bogs in southern boreal Manitoba, Canada&lt;/title&gt;&lt;secondary-title&gt;Wetlands&lt;/secondary-title&gt;&lt;/titles&gt;&lt;periodical&gt;&lt;full-title&gt;Wetlands&lt;/full-title&gt;&lt;/periodical&gt;&lt;pages&gt;564-582&lt;/pages&gt;&lt;volume&gt;25&lt;/volume&gt;&lt;number&gt;3&lt;/number&gt;&lt;dates&gt;&lt;year&gt;2005&lt;/year&gt;&lt;/dates&gt;&lt;urls&gt;&lt;/urls&gt;&lt;electronic-resource-num&gt;10.1672/0277-5212(2005)025[0564:TVEOBS]2.0.CO;2&lt;/electronic-resource-num&gt;&lt;/record&gt;&lt;/Cite&gt;&lt;/EndNote&gt;</w:instrText>
      </w:r>
      <w:r>
        <w:fldChar w:fldCharType="separate"/>
      </w:r>
      <w:r w:rsidR="0057706F">
        <w:rPr>
          <w:noProof/>
        </w:rPr>
        <w:t>(</w:t>
      </w:r>
      <w:hyperlink w:anchor="_ENREF_118" w:tooltip="Locky, 2005 #398" w:history="1">
        <w:r w:rsidR="00A26468">
          <w:rPr>
            <w:noProof/>
          </w:rPr>
          <w:t>Locky et al. 2005</w:t>
        </w:r>
      </w:hyperlink>
      <w:r w:rsidR="0057706F">
        <w:rPr>
          <w:noProof/>
        </w:rPr>
        <w:t>)</w:t>
      </w:r>
      <w:r>
        <w:fldChar w:fldCharType="end"/>
      </w:r>
      <w:r>
        <w:t>.</w:t>
      </w:r>
    </w:p>
    <w:p w:rsidR="00397D4D" w:rsidRDefault="00397D4D" w:rsidP="006F308C">
      <w:pPr>
        <w:pStyle w:val="Heading2"/>
      </w:pPr>
      <w:bookmarkStart w:id="12" w:name="_Toc493074531"/>
      <w:r>
        <w:t>Water Regime</w:t>
      </w:r>
      <w:bookmarkEnd w:id="12"/>
    </w:p>
    <w:p w:rsidR="00397D4D" w:rsidRDefault="006F308C" w:rsidP="00D463F8">
      <w:r>
        <w:t>Peatlands, divided in to b</w:t>
      </w:r>
      <w:r w:rsidR="00397D4D">
        <w:t>ogs and fens</w:t>
      </w:r>
      <w:r w:rsidR="00062B7D">
        <w:t xml:space="preserve"> (and some swamps)</w:t>
      </w:r>
      <w:r>
        <w:t>,</w:t>
      </w:r>
      <w:r w:rsidR="00397D4D">
        <w:t xml:space="preserve"> are differentiated by their water source: bogs are fed exclusively by water sources from precipitation (ombrogenous), whereas fens accumulate water from a variety of sources. As a result fens are minerogenous as they accumulate minerals through water that has been in contact with surface and subsurface soils, and bedrock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50" w:tooltip="National Wetlands Working Group, 1997 #386" w:history="1">
        <w:r w:rsidR="00A26468">
          <w:rPr>
            <w:noProof/>
          </w:rPr>
          <w:t>National Wetlands Working Group 1997</w:t>
        </w:r>
      </w:hyperlink>
      <w:r w:rsidR="00E15810">
        <w:rPr>
          <w:noProof/>
        </w:rPr>
        <w:t>)</w:t>
      </w:r>
      <w:r w:rsidR="00397D4D">
        <w:fldChar w:fldCharType="end"/>
      </w:r>
      <w:r w:rsidR="00397D4D">
        <w:t>. All peatlands in Alberta tend to have relatively stable water tables whilst simultaneously exhibiting permanently saturated soil which promotes anaerobic conditions and reduces decomposition rates</w:t>
      </w:r>
      <w:r w:rsidR="00A82113">
        <w:t xml:space="preserve"> </w:t>
      </w:r>
      <w:r w:rsidR="00A82113">
        <w:fldChar w:fldCharType="begin"/>
      </w:r>
      <w:r w:rsidR="00E32ACD">
        <w:instrText xml:space="preserve"> ADDIN EN.CITE &lt;EndNote&gt;&lt;Cite&gt;&lt;Author&gt;Vitt&lt;/Author&gt;&lt;Year&gt;1993&lt;/Year&gt;&lt;RecNum&gt;401&lt;/RecNum&gt;&lt;DisplayText&gt;(Vitt et al. 1993)&lt;/DisplayText&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A82113">
        <w:fldChar w:fldCharType="separate"/>
      </w:r>
      <w:r w:rsidR="0057706F">
        <w:rPr>
          <w:noProof/>
        </w:rPr>
        <w:t>(</w:t>
      </w:r>
      <w:hyperlink w:anchor="_ENREF_207" w:tooltip="Vitt, 1993 #401" w:history="1">
        <w:r w:rsidR="00A26468">
          <w:rPr>
            <w:noProof/>
          </w:rPr>
          <w:t>Vitt et al. 1993</w:t>
        </w:r>
      </w:hyperlink>
      <w:r w:rsidR="0057706F">
        <w:rPr>
          <w:noProof/>
        </w:rPr>
        <w:t>)</w:t>
      </w:r>
      <w:r w:rsidR="00A82113">
        <w:fldChar w:fldCharType="end"/>
      </w:r>
      <w:r w:rsidR="00397D4D">
        <w:t xml:space="preserve">. However, peatlands in permafrost zones can be exceptions to this rule as they </w:t>
      </w:r>
      <w:r w:rsidR="00062B7D">
        <w:t xml:space="preserve">exhibit </w:t>
      </w:r>
      <w:r w:rsidR="00397D4D">
        <w:t>perennial ice</w:t>
      </w:r>
      <w:r w:rsidR="00062B7D">
        <w:t xml:space="preserve"> that</w:t>
      </w:r>
      <w:r w:rsidR="00397D4D">
        <w:t xml:space="preserve"> can often be above the water table</w:t>
      </w:r>
      <w:r w:rsidR="00A82113">
        <w:t xml:space="preserve"> </w:t>
      </w:r>
      <w:r w:rsidR="00A82113">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rsidR="00A82113">
        <w:fldChar w:fldCharType="separate"/>
      </w:r>
      <w:r w:rsidR="0057706F">
        <w:rPr>
          <w:noProof/>
        </w:rPr>
        <w:t>(</w:t>
      </w:r>
      <w:hyperlink w:anchor="_ENREF_206" w:tooltip="Vitt, 1994 #400" w:history="1">
        <w:r w:rsidR="00A26468">
          <w:rPr>
            <w:noProof/>
          </w:rPr>
          <w:t>Vitt et al. 1994</w:t>
        </w:r>
      </w:hyperlink>
      <w:r w:rsidR="0057706F">
        <w:rPr>
          <w:noProof/>
        </w:rPr>
        <w:t>)</w:t>
      </w:r>
      <w:r w:rsidR="00A82113">
        <w:fldChar w:fldCharType="end"/>
      </w:r>
      <w:r w:rsidR="00397D4D">
        <w:t xml:space="preserve">. In general the water table associated with bogs is well below the surface, whereas </w:t>
      </w:r>
      <w:r w:rsidR="00062B7D">
        <w:t xml:space="preserve">for </w:t>
      </w:r>
      <w:r w:rsidR="00397D4D">
        <w:t>fens</w:t>
      </w:r>
      <w:r w:rsidR="00062B7D">
        <w:t xml:space="preserve"> the water table</w:t>
      </w:r>
      <w:r w:rsidR="00397D4D">
        <w:t xml:space="preserve"> tend</w:t>
      </w:r>
      <w:r w:rsidR="00062B7D">
        <w:t>s</w:t>
      </w:r>
      <w:r w:rsidR="00397D4D">
        <w:t xml:space="preserve"> to be at or near the surface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50" w:tooltip="National Wetlands Working Group, 1997 #386" w:history="1">
        <w:r w:rsidR="00A26468">
          <w:rPr>
            <w:noProof/>
          </w:rPr>
          <w:t>National Wetlands Working Group 1997</w:t>
        </w:r>
      </w:hyperlink>
      <w:r w:rsidR="00E15810">
        <w:rPr>
          <w:noProof/>
        </w:rPr>
        <w:t>)</w:t>
      </w:r>
      <w:r w:rsidR="00397D4D">
        <w:fldChar w:fldCharType="end"/>
      </w:r>
      <w:r w:rsidR="00397D4D">
        <w:t>.</w:t>
      </w:r>
    </w:p>
    <w:p w:rsidR="006F308C" w:rsidRDefault="006F308C" w:rsidP="002F6F34">
      <w:r>
        <w:t xml:space="preserve">Conversely to peatlands, water tables associated with mineral wetlands tend to fluctuate from near, at, or above the ground surface as they receive water from a variety of different sources throughout the year </w:t>
      </w:r>
      <w:r>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fldChar w:fldCharType="separate"/>
      </w:r>
      <w:r w:rsidR="00A725C4">
        <w:rPr>
          <w:noProof/>
        </w:rPr>
        <w:t>(</w:t>
      </w:r>
      <w:hyperlink w:anchor="_ENREF_184" w:tooltip="Stewart, 1971 #387" w:history="1">
        <w:r w:rsidR="00A26468">
          <w:rPr>
            <w:noProof/>
          </w:rPr>
          <w:t>Stewart et al. 1971</w:t>
        </w:r>
      </w:hyperlink>
      <w:r w:rsidR="00A725C4">
        <w:rPr>
          <w:noProof/>
        </w:rPr>
        <w:t xml:space="preserve">, </w:t>
      </w:r>
      <w:hyperlink w:anchor="_ENREF_150" w:tooltip="National Wetlands Working Group, 1997 #386" w:history="1">
        <w:r w:rsidR="00A26468">
          <w:rPr>
            <w:noProof/>
          </w:rPr>
          <w:t>National Wetlands Working Group 1997</w:t>
        </w:r>
      </w:hyperlink>
      <w:r w:rsidR="00A725C4">
        <w:rPr>
          <w:noProof/>
        </w:rPr>
        <w:t>)</w:t>
      </w:r>
      <w:r>
        <w:fldChar w:fldCharType="end"/>
      </w:r>
      <w:r>
        <w:t xml:space="preserve">. Swamps, marshes, and shallow open water basins can be closed (or isolated) and therefore receive water through precipitation and/or surface runoff exclusively. Less isolated wetlands can exhibit complex groundwater-surface interactions and underground connectivity to other wetlands, lakes, streams, or ponds </w:t>
      </w:r>
      <w:r>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fldChar w:fldCharType="separate"/>
      </w:r>
      <w:r w:rsidR="00E15810">
        <w:rPr>
          <w:noProof/>
        </w:rPr>
        <w:t>(</w:t>
      </w:r>
      <w:hyperlink w:anchor="_ENREF_150" w:tooltip="National Wetlands Working Group, 1997 #386" w:history="1">
        <w:r w:rsidR="00A26468">
          <w:rPr>
            <w:noProof/>
          </w:rPr>
          <w:t>National Wetlands Working Group 1997</w:t>
        </w:r>
      </w:hyperlink>
      <w:r w:rsidR="00E15810">
        <w:rPr>
          <w:noProof/>
        </w:rPr>
        <w:t>)</w:t>
      </w:r>
      <w:r>
        <w:fldChar w:fldCharType="end"/>
      </w:r>
      <w:r>
        <w:t xml:space="preserve">. Variable water levels increase anaerobic decompositions which influences water chemistry, nutrient availability, and vegetation characteristics such as community and structur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A26468">
          <w:rPr>
            <w:noProof/>
          </w:rPr>
          <w:t>Alberta Environment and Sustainable Resource Development 2015</w:t>
        </w:r>
      </w:hyperlink>
      <w:r w:rsidR="00E15810">
        <w:rPr>
          <w:noProof/>
        </w:rPr>
        <w:t>)</w:t>
      </w:r>
      <w:r>
        <w:fldChar w:fldCharType="end"/>
      </w:r>
      <w:r>
        <w:t>.</w:t>
      </w:r>
      <w:r w:rsidR="00D463F8">
        <w:tab/>
      </w:r>
    </w:p>
    <w:p w:rsidR="006F308C" w:rsidRDefault="006F308C" w:rsidP="006F308C">
      <w:pPr>
        <w:pStyle w:val="Heading2"/>
      </w:pPr>
      <w:bookmarkStart w:id="13" w:name="_Toc493074532"/>
      <w:r>
        <w:t>Wetland Chemistry</w:t>
      </w:r>
      <w:bookmarkEnd w:id="13"/>
    </w:p>
    <w:p w:rsidR="006F308C" w:rsidRDefault="006F308C" w:rsidP="00D463F8">
      <w:r>
        <w:t xml:space="preserve">The AWCS recognizes acidity-alkalinity and salinity as chemical properties from which to determine wetland type, where the former analysis is applicable to peatlands, only. Peatland acidity is an index of hydrogen production through cation exchange (not applicable to mineral wetlands as cation exchange is dominated by metals); the more hydrogen produced the more acidic a wetland becomes. For fens, particularly those that receive carbon-rich groundwater, hydrogen production is buffered resulting in a </w:t>
      </w:r>
      <w:r>
        <w:lastRenderedPageBreak/>
        <w:t xml:space="preserve">relatively basic regime. Conversely, the low mineral content precipitation fed to bogs provides no buffer thus producing a more acidic environment. </w:t>
      </w:r>
    </w:p>
    <w:p w:rsidR="00A730F0" w:rsidRDefault="00A730F0" w:rsidP="00D463F8">
      <w:r>
        <w:t>Salinity</w:t>
      </w:r>
      <w:r w:rsidR="000204FC">
        <w:t xml:space="preserve"> is another influential property of wetland vegetation community structure and composition </w:t>
      </w:r>
      <w:r w:rsidR="000204FC">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204FC">
        <w:fldChar w:fldCharType="separate"/>
      </w:r>
      <w:r w:rsidR="00A725C4">
        <w:rPr>
          <w:noProof/>
        </w:rPr>
        <w:t>(</w:t>
      </w:r>
      <w:hyperlink w:anchor="_ENREF_184" w:tooltip="Stewart, 1971 #387" w:history="1">
        <w:r w:rsidR="00A26468">
          <w:rPr>
            <w:noProof/>
          </w:rPr>
          <w:t>Stewart et al. 1971</w:t>
        </w:r>
      </w:hyperlink>
      <w:r w:rsidR="00A725C4">
        <w:rPr>
          <w:noProof/>
        </w:rPr>
        <w:t>)</w:t>
      </w:r>
      <w:r w:rsidR="000204FC">
        <w:fldChar w:fldCharType="end"/>
      </w:r>
      <w:r w:rsidR="000204FC">
        <w:t xml:space="preserve">. Typically little vegetation is noted in </w:t>
      </w:r>
      <w:r w:rsidR="00D7355B">
        <w:t>peatlands</w:t>
      </w:r>
      <w:r w:rsidR="000204FC">
        <w:t xml:space="preserve"> with elevated salinity </w:t>
      </w:r>
      <w:r w:rsidR="00D7355B">
        <w:t xml:space="preserve">due to vegetation intolerances, therefore, healthy peatlands exhibit low salinity. Conversely, some mineral wetlands provide a habitat for vegetation communities that are adapted to survive in a highly saline environment </w:t>
      </w:r>
      <w:r w:rsidR="00D7355B">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7355B">
        <w:fldChar w:fldCharType="separate"/>
      </w:r>
      <w:r w:rsidR="00A725C4">
        <w:rPr>
          <w:noProof/>
        </w:rPr>
        <w:t>(</w:t>
      </w:r>
      <w:hyperlink w:anchor="_ENREF_184" w:tooltip="Stewart, 1971 #387" w:history="1">
        <w:r w:rsidR="00A26468">
          <w:rPr>
            <w:noProof/>
          </w:rPr>
          <w:t>Stewart et al. 1971</w:t>
        </w:r>
      </w:hyperlink>
      <w:r w:rsidR="00A725C4">
        <w:rPr>
          <w:noProof/>
        </w:rPr>
        <w:t>)</w:t>
      </w:r>
      <w:r w:rsidR="00D7355B">
        <w:fldChar w:fldCharType="end"/>
      </w:r>
      <w:r w:rsidR="00D7355B">
        <w:t>. In either case, the electrical conductivity of surface water (wher</w:t>
      </w:r>
      <w:r w:rsidR="00D7355B" w:rsidRPr="00D463F8">
        <w:t>e accessible) provides an index for estimating wetland salinity type based on specified ranges (</w:t>
      </w:r>
      <w:r w:rsidR="00D463F8" w:rsidRPr="00D463F8">
        <w:fldChar w:fldCharType="begin"/>
      </w:r>
      <w:r w:rsidR="00D463F8" w:rsidRPr="00D463F8">
        <w:instrText xml:space="preserve"> REF _Ref484688769 \h </w:instrText>
      </w:r>
      <w:r w:rsidR="00D463F8">
        <w:instrText xml:space="preserve"> \* MERGEFORMAT </w:instrText>
      </w:r>
      <w:r w:rsidR="00D463F8" w:rsidRPr="00D463F8">
        <w:fldChar w:fldCharType="separate"/>
      </w:r>
      <w:r w:rsidR="00D463F8" w:rsidRPr="00D463F8">
        <w:t>Table 2</w:t>
      </w:r>
      <w:r w:rsidR="00D463F8" w:rsidRPr="00D463F8">
        <w:fldChar w:fldCharType="end"/>
      </w:r>
      <w:r w:rsidR="00D463F8">
        <w:t>).</w:t>
      </w:r>
    </w:p>
    <w:p w:rsidR="00D7355B" w:rsidRDefault="00D7355B" w:rsidP="006F308C"/>
    <w:p w:rsidR="00D7355B" w:rsidRPr="00D7355B" w:rsidRDefault="00D7355B" w:rsidP="00D7355B">
      <w:pPr>
        <w:rPr>
          <w:sz w:val="20"/>
        </w:rPr>
      </w:pPr>
      <w:bookmarkStart w:id="14" w:name="_Ref484688769"/>
      <w:r w:rsidRPr="00D7355B">
        <w:rPr>
          <w:sz w:val="20"/>
        </w:rPr>
        <w:t xml:space="preserve">Table </w:t>
      </w:r>
      <w:r w:rsidRPr="00D7355B">
        <w:rPr>
          <w:sz w:val="20"/>
        </w:rPr>
        <w:fldChar w:fldCharType="begin"/>
      </w:r>
      <w:r w:rsidRPr="00D7355B">
        <w:rPr>
          <w:sz w:val="20"/>
        </w:rPr>
        <w:instrText xml:space="preserve"> SEQ Table \* ARABIC </w:instrText>
      </w:r>
      <w:r w:rsidRPr="00D7355B">
        <w:rPr>
          <w:sz w:val="20"/>
        </w:rPr>
        <w:fldChar w:fldCharType="separate"/>
      </w:r>
      <w:r w:rsidR="00C626F8">
        <w:rPr>
          <w:noProof/>
          <w:sz w:val="20"/>
        </w:rPr>
        <w:t>2</w:t>
      </w:r>
      <w:r w:rsidRPr="00D7355B">
        <w:rPr>
          <w:sz w:val="20"/>
        </w:rPr>
        <w:fldChar w:fldCharType="end"/>
      </w:r>
      <w:bookmarkEnd w:id="14"/>
      <w:r w:rsidRPr="00D7355B">
        <w:rPr>
          <w:sz w:val="20"/>
        </w:rPr>
        <w:t xml:space="preserve"> Salinity types and corresponding conductivity ranges adapted from </w:t>
      </w:r>
      <w:hyperlink w:anchor="_ENREF_184" w:tooltip="Stewart, 1971 #387" w:history="1">
        <w:r w:rsidR="00A26468" w:rsidRPr="00D7355B">
          <w:rPr>
            <w:sz w:val="20"/>
          </w:rPr>
          <w:fldChar w:fldCharType="begin"/>
        </w:r>
        <w:r w:rsidR="00A26468">
          <w:rPr>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26468" w:rsidRPr="00D7355B">
          <w:rPr>
            <w:sz w:val="20"/>
          </w:rPr>
          <w:fldChar w:fldCharType="separate"/>
        </w:r>
        <w:r w:rsidR="00A26468">
          <w:rPr>
            <w:noProof/>
            <w:sz w:val="20"/>
          </w:rPr>
          <w:t>Stewart et al. (1971)</w:t>
        </w:r>
        <w:r w:rsidR="00A26468" w:rsidRPr="00D7355B">
          <w:rPr>
            <w:sz w:val="20"/>
          </w:rPr>
          <w:fldChar w:fldCharType="end"/>
        </w:r>
      </w:hyperlink>
      <w:r w:rsidRPr="00D7355B">
        <w:rPr>
          <w:sz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7355B" w:rsidRPr="00D7355B" w:rsidTr="00D7355B">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Wetland type</w:t>
            </w:r>
          </w:p>
        </w:tc>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Conductivity (µS cm</w:t>
            </w:r>
            <w:r w:rsidRPr="00D7355B">
              <w:rPr>
                <w:b/>
                <w:sz w:val="20"/>
                <w:vertAlign w:val="superscript"/>
              </w:rPr>
              <w:t>-1</w:t>
            </w:r>
            <w:r w:rsidRPr="00D7355B">
              <w:rPr>
                <w:b/>
                <w:sz w:val="20"/>
              </w:rPr>
              <w:t>)</w:t>
            </w:r>
            <w:r w:rsidR="00E02E59" w:rsidRPr="00E02E59">
              <w:rPr>
                <w:b/>
                <w:sz w:val="20"/>
                <w:vertAlign w:val="superscript"/>
              </w:rPr>
              <w:t>1</w:t>
            </w:r>
          </w:p>
        </w:tc>
      </w:tr>
      <w:tr w:rsidR="00D7355B" w:rsidRPr="00D7355B" w:rsidTr="00D7355B">
        <w:tc>
          <w:tcPr>
            <w:tcW w:w="4675" w:type="dxa"/>
            <w:tcBorders>
              <w:top w:val="single" w:sz="4" w:space="0" w:color="auto"/>
            </w:tcBorders>
          </w:tcPr>
          <w:p w:rsidR="00D7355B" w:rsidRPr="00D7355B" w:rsidRDefault="00D7355B" w:rsidP="006F308C">
            <w:pPr>
              <w:rPr>
                <w:sz w:val="20"/>
              </w:rPr>
            </w:pPr>
            <w:r w:rsidRPr="00D7355B">
              <w:rPr>
                <w:sz w:val="20"/>
              </w:rPr>
              <w:t>Freshwater</w:t>
            </w:r>
          </w:p>
        </w:tc>
        <w:tc>
          <w:tcPr>
            <w:tcW w:w="4675" w:type="dxa"/>
            <w:tcBorders>
              <w:top w:val="single" w:sz="4" w:space="0" w:color="auto"/>
            </w:tcBorders>
          </w:tcPr>
          <w:p w:rsidR="00D7355B" w:rsidRPr="00D7355B" w:rsidRDefault="00D7355B" w:rsidP="006F308C">
            <w:pPr>
              <w:rPr>
                <w:sz w:val="20"/>
              </w:rPr>
            </w:pPr>
            <w:r w:rsidRPr="00D7355B">
              <w:rPr>
                <w:sz w:val="20"/>
              </w:rPr>
              <w:t>&lt; 500</w:t>
            </w:r>
          </w:p>
        </w:tc>
      </w:tr>
      <w:tr w:rsidR="00D7355B" w:rsidRPr="00D7355B" w:rsidTr="00D7355B">
        <w:tc>
          <w:tcPr>
            <w:tcW w:w="4675" w:type="dxa"/>
          </w:tcPr>
          <w:p w:rsidR="00D7355B" w:rsidRPr="00D7355B" w:rsidRDefault="00D7355B" w:rsidP="006F308C">
            <w:pPr>
              <w:rPr>
                <w:sz w:val="20"/>
              </w:rPr>
            </w:pPr>
            <w:r w:rsidRPr="00D7355B">
              <w:rPr>
                <w:sz w:val="20"/>
              </w:rPr>
              <w:t>Slightly brackish</w:t>
            </w:r>
          </w:p>
        </w:tc>
        <w:tc>
          <w:tcPr>
            <w:tcW w:w="4675" w:type="dxa"/>
          </w:tcPr>
          <w:p w:rsidR="00D7355B" w:rsidRPr="00D7355B" w:rsidRDefault="00D7355B" w:rsidP="00D7355B">
            <w:pPr>
              <w:rPr>
                <w:sz w:val="20"/>
              </w:rPr>
            </w:pPr>
            <w:r w:rsidRPr="00D7355B">
              <w:rPr>
                <w:sz w:val="20"/>
              </w:rPr>
              <w:t>500 – 2,000</w:t>
            </w:r>
          </w:p>
        </w:tc>
      </w:tr>
      <w:tr w:rsidR="00D7355B" w:rsidRPr="00D7355B" w:rsidTr="00D7355B">
        <w:tc>
          <w:tcPr>
            <w:tcW w:w="4675" w:type="dxa"/>
          </w:tcPr>
          <w:p w:rsidR="00D7355B" w:rsidRPr="00D7355B" w:rsidRDefault="00D7355B" w:rsidP="006F308C">
            <w:pPr>
              <w:rPr>
                <w:sz w:val="20"/>
              </w:rPr>
            </w:pPr>
            <w:r w:rsidRPr="00D7355B">
              <w:rPr>
                <w:sz w:val="20"/>
              </w:rPr>
              <w:t>Moderately brackish</w:t>
            </w:r>
          </w:p>
        </w:tc>
        <w:tc>
          <w:tcPr>
            <w:tcW w:w="4675" w:type="dxa"/>
          </w:tcPr>
          <w:p w:rsidR="00D7355B" w:rsidRPr="00D7355B" w:rsidRDefault="00D7355B" w:rsidP="006F308C">
            <w:pPr>
              <w:rPr>
                <w:sz w:val="20"/>
              </w:rPr>
            </w:pPr>
            <w:r w:rsidRPr="00D7355B">
              <w:rPr>
                <w:sz w:val="20"/>
              </w:rPr>
              <w:t>2,000 – 5,000</w:t>
            </w:r>
          </w:p>
        </w:tc>
      </w:tr>
      <w:tr w:rsidR="00D7355B" w:rsidRPr="00D7355B" w:rsidTr="00D7355B">
        <w:tc>
          <w:tcPr>
            <w:tcW w:w="4675" w:type="dxa"/>
          </w:tcPr>
          <w:p w:rsidR="00D7355B" w:rsidRPr="00D7355B" w:rsidRDefault="00D7355B" w:rsidP="006F308C">
            <w:pPr>
              <w:rPr>
                <w:sz w:val="20"/>
              </w:rPr>
            </w:pPr>
            <w:r w:rsidRPr="00D7355B">
              <w:rPr>
                <w:sz w:val="20"/>
              </w:rPr>
              <w:t>Brackish</w:t>
            </w:r>
          </w:p>
        </w:tc>
        <w:tc>
          <w:tcPr>
            <w:tcW w:w="4675" w:type="dxa"/>
          </w:tcPr>
          <w:p w:rsidR="00D7355B" w:rsidRPr="00D7355B" w:rsidRDefault="00D7355B" w:rsidP="006F308C">
            <w:pPr>
              <w:rPr>
                <w:sz w:val="20"/>
              </w:rPr>
            </w:pPr>
            <w:r w:rsidRPr="00D7355B">
              <w:rPr>
                <w:sz w:val="20"/>
              </w:rPr>
              <w:t>5,000 – 15,000</w:t>
            </w:r>
          </w:p>
        </w:tc>
      </w:tr>
      <w:tr w:rsidR="00D7355B" w:rsidRPr="00D7355B" w:rsidTr="00D7355B">
        <w:tc>
          <w:tcPr>
            <w:tcW w:w="4675" w:type="dxa"/>
          </w:tcPr>
          <w:p w:rsidR="00D7355B" w:rsidRPr="00D7355B" w:rsidRDefault="00D7355B" w:rsidP="006F308C">
            <w:pPr>
              <w:rPr>
                <w:sz w:val="20"/>
              </w:rPr>
            </w:pPr>
            <w:r w:rsidRPr="00D7355B">
              <w:rPr>
                <w:sz w:val="20"/>
              </w:rPr>
              <w:t>Sub-saline</w:t>
            </w:r>
          </w:p>
        </w:tc>
        <w:tc>
          <w:tcPr>
            <w:tcW w:w="4675" w:type="dxa"/>
          </w:tcPr>
          <w:p w:rsidR="00D7355B" w:rsidRPr="00D7355B" w:rsidRDefault="00D7355B" w:rsidP="006F308C">
            <w:pPr>
              <w:rPr>
                <w:sz w:val="20"/>
              </w:rPr>
            </w:pPr>
            <w:r w:rsidRPr="00D7355B">
              <w:rPr>
                <w:sz w:val="20"/>
              </w:rPr>
              <w:t>15,000 – 45,000</w:t>
            </w:r>
          </w:p>
        </w:tc>
      </w:tr>
      <w:tr w:rsidR="00D7355B" w:rsidRPr="00D7355B" w:rsidTr="00E02E59">
        <w:tc>
          <w:tcPr>
            <w:tcW w:w="4675" w:type="dxa"/>
            <w:tcBorders>
              <w:bottom w:val="single" w:sz="4" w:space="0" w:color="auto"/>
            </w:tcBorders>
          </w:tcPr>
          <w:p w:rsidR="00D7355B" w:rsidRPr="00D7355B" w:rsidRDefault="00D7355B" w:rsidP="006F308C">
            <w:pPr>
              <w:rPr>
                <w:sz w:val="20"/>
              </w:rPr>
            </w:pPr>
            <w:r w:rsidRPr="00D7355B">
              <w:rPr>
                <w:sz w:val="20"/>
              </w:rPr>
              <w:t>Saline</w:t>
            </w:r>
          </w:p>
        </w:tc>
        <w:tc>
          <w:tcPr>
            <w:tcW w:w="4675" w:type="dxa"/>
            <w:tcBorders>
              <w:bottom w:val="single" w:sz="4" w:space="0" w:color="auto"/>
            </w:tcBorders>
          </w:tcPr>
          <w:p w:rsidR="00D7355B" w:rsidRPr="00D7355B" w:rsidRDefault="00D7355B" w:rsidP="006F308C">
            <w:pPr>
              <w:rPr>
                <w:sz w:val="20"/>
              </w:rPr>
            </w:pPr>
            <w:r w:rsidRPr="00D7355B">
              <w:rPr>
                <w:sz w:val="20"/>
              </w:rPr>
              <w:t>&gt; 45,000</w:t>
            </w:r>
          </w:p>
        </w:tc>
      </w:tr>
      <w:tr w:rsidR="00E02E59" w:rsidRPr="00D7355B" w:rsidTr="00E02E59">
        <w:tc>
          <w:tcPr>
            <w:tcW w:w="9350" w:type="dxa"/>
            <w:gridSpan w:val="2"/>
            <w:tcBorders>
              <w:top w:val="single" w:sz="4" w:space="0" w:color="auto"/>
              <w:bottom w:val="nil"/>
            </w:tcBorders>
          </w:tcPr>
          <w:p w:rsidR="00E02E59" w:rsidRPr="00D7355B" w:rsidRDefault="00E02E59" w:rsidP="006F308C">
            <w:pPr>
              <w:rPr>
                <w:sz w:val="20"/>
              </w:rPr>
            </w:pPr>
            <w:r w:rsidRPr="00E02E59">
              <w:rPr>
                <w:sz w:val="20"/>
                <w:vertAlign w:val="superscript"/>
              </w:rPr>
              <w:t>1</w:t>
            </w:r>
            <w:r w:rsidRPr="00E02E59">
              <w:rPr>
                <w:sz w:val="20"/>
              </w:rPr>
              <w:t>µS cm</w:t>
            </w:r>
            <w:r w:rsidRPr="00DC49C6">
              <w:rPr>
                <w:sz w:val="20"/>
                <w:vertAlign w:val="superscript"/>
              </w:rPr>
              <w:t>-1</w:t>
            </w:r>
            <w:r>
              <w:rPr>
                <w:sz w:val="20"/>
              </w:rPr>
              <w:t xml:space="preserve"> represents electric conductivity as micro Siemens per centimeter</w:t>
            </w:r>
          </w:p>
        </w:tc>
      </w:tr>
    </w:tbl>
    <w:p w:rsidR="00C93B51" w:rsidRDefault="00AC747B" w:rsidP="00AC747B">
      <w:pPr>
        <w:pStyle w:val="Heading2"/>
      </w:pPr>
      <w:bookmarkStart w:id="15" w:name="_Toc493074533"/>
      <w:r>
        <w:t>Soil Characteristics</w:t>
      </w:r>
      <w:bookmarkEnd w:id="15"/>
    </w:p>
    <w:p w:rsidR="0094340B" w:rsidRDefault="00AC747B" w:rsidP="00811720">
      <w:r>
        <w:t xml:space="preserve">Soil characteristics are important for distinguishing wetland areas from non-wetlands (or uplands) and delineating their ecological boundaries; such characteristics are development long term, and are generally stable. Furthermore, as the rooting zone for most wetland vegetation falls within the uppermost 40 cm of the soil profile, soils are key in determining wetland typ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A26468">
          <w:rPr>
            <w:noProof/>
          </w:rPr>
          <w:t>Alberta Environment and Sustainable Resource Development 2015</w:t>
        </w:r>
      </w:hyperlink>
      <w:r w:rsidR="00E15810">
        <w:rPr>
          <w:noProof/>
        </w:rPr>
        <w:t>)</w:t>
      </w:r>
      <w:r>
        <w:fldChar w:fldCharType="end"/>
      </w:r>
      <w:r>
        <w:t>. As noted previously, the development of organic matter is key in characterizing wetland attributes; the accumulation of organic matter may occur on peatlands or mineral wetlands, where the majority of organic matter must be peat for the former.</w:t>
      </w:r>
    </w:p>
    <w:p w:rsidR="00AC747B" w:rsidRDefault="00AC747B" w:rsidP="00811720">
      <w:r>
        <w:t xml:space="preserve">In peatlands, permafrost development is possible when mean annual temperatures and the insulating properties of peat combine to maintain a temperature less than 0 °C throughout the year within the soil profile </w:t>
      </w:r>
      <w:r>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fldChar w:fldCharType="separate"/>
      </w:r>
      <w:r w:rsidR="00E15810">
        <w:rPr>
          <w:noProof/>
        </w:rPr>
        <w:t>(</w:t>
      </w:r>
      <w:hyperlink w:anchor="_ENREF_206" w:tooltip="Vitt, 1994 #400" w:history="1">
        <w:r w:rsidR="00A26468">
          <w:rPr>
            <w:noProof/>
          </w:rPr>
          <w:t>Vitt et al. 1994</w:t>
        </w:r>
      </w:hyperlink>
      <w:r w:rsidR="00E15810">
        <w:rPr>
          <w:noProof/>
        </w:rPr>
        <w:t>)</w:t>
      </w:r>
      <w:r>
        <w:fldChar w:fldCharType="end"/>
      </w:r>
      <w:r>
        <w:t>. Wet soil processes are more typical of mineral wetlands. When mineral soils are saturated for extended periods, metals such as iron and manganese are reduced (i.e. gains electrons). This leads to</w:t>
      </w:r>
      <w:r w:rsidRPr="00AC747B">
        <w:t xml:space="preserve"> colour</w:t>
      </w:r>
      <w:r>
        <w:t xml:space="preserve"> changes in the soil profile, often to a blue-grey</w:t>
      </w:r>
      <w:r w:rsidR="0094340B" w:rsidRPr="0094340B">
        <w:t xml:space="preserve"> colour</w:t>
      </w:r>
      <w:r w:rsidR="0094340B">
        <w:t>,</w:t>
      </w:r>
      <w:r>
        <w:t xml:space="preserve"> commonly referred to as gleying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82" w:tooltip="Soil Classification Working Group, 1998 #402" w:history="1">
        <w:r w:rsidR="00A26468">
          <w:rPr>
            <w:noProof/>
          </w:rPr>
          <w:t>Soil Classification Working Group 1998</w:t>
        </w:r>
      </w:hyperlink>
      <w:r w:rsidR="00E15810">
        <w:rPr>
          <w:noProof/>
        </w:rPr>
        <w:t>)</w:t>
      </w:r>
      <w:r w:rsidR="0094340B">
        <w:fldChar w:fldCharType="end"/>
      </w:r>
      <w:r w:rsidR="0094340B">
        <w:t>; reduced iron can often concentrate itself in specific regions of the soil profile, indicated by localized</w:t>
      </w:r>
      <w:r w:rsidR="0094340B" w:rsidRPr="0094340B">
        <w:t xml:space="preserve"> discolouration</w:t>
      </w:r>
      <w:r>
        <w:t>. During a period of water table recess these metals are exposed to oxygen and are oxidized</w:t>
      </w:r>
      <w:r w:rsidR="0094340B">
        <w:t xml:space="preserve"> (or re-oxidized) resulting in red or brown mottles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82" w:tooltip="Soil Classification Working Group, 1998 #402" w:history="1">
        <w:r w:rsidR="00A26468">
          <w:rPr>
            <w:noProof/>
          </w:rPr>
          <w:t>Soil Classification Working Group 1998</w:t>
        </w:r>
      </w:hyperlink>
      <w:r w:rsidR="00E15810">
        <w:rPr>
          <w:noProof/>
        </w:rPr>
        <w:t>)</w:t>
      </w:r>
      <w:r w:rsidR="0094340B">
        <w:fldChar w:fldCharType="end"/>
      </w:r>
      <w:r w:rsidR="0094340B">
        <w:t>.</w:t>
      </w:r>
    </w:p>
    <w:p w:rsidR="0028464D" w:rsidRDefault="0028464D" w:rsidP="00811720">
      <w:r>
        <w:t>The presence of gleying and mottling in the rooting zone is diagnostic of mineral wetlands and its location within the soil profile can aid the characterization of wetland type. The former suggests soil exposure to prolonged periods of saturation, whereas the latter indicates water level changes are common which results in alternating periods of reduced and oxidized states. Such processes are most common in gleysolic soils, however, under certain conditions, other mineral wetland soils fail to exhibit any evidence of gleying and/or mottling for the following reasons:</w:t>
      </w:r>
    </w:p>
    <w:p w:rsidR="0028464D" w:rsidRDefault="0028464D" w:rsidP="00811720">
      <w:pPr>
        <w:pStyle w:val="ListParagraph"/>
        <w:numPr>
          <w:ilvl w:val="0"/>
          <w:numId w:val="5"/>
        </w:numPr>
      </w:pPr>
      <w:r>
        <w:t>Sufficient alkalinity inhibiting metal reduction</w:t>
      </w:r>
    </w:p>
    <w:p w:rsidR="0028464D" w:rsidRDefault="0028464D" w:rsidP="00811720">
      <w:pPr>
        <w:pStyle w:val="ListParagraph"/>
        <w:numPr>
          <w:ilvl w:val="0"/>
          <w:numId w:val="5"/>
        </w:numPr>
      </w:pPr>
      <w:r>
        <w:lastRenderedPageBreak/>
        <w:t>Active deposition of sediments</w:t>
      </w:r>
    </w:p>
    <w:p w:rsidR="0028464D" w:rsidRDefault="0028464D" w:rsidP="00811720">
      <w:pPr>
        <w:pStyle w:val="ListParagraph"/>
        <w:numPr>
          <w:ilvl w:val="0"/>
          <w:numId w:val="5"/>
        </w:numPr>
      </w:pPr>
      <w:r>
        <w:t>Limited saturation depth through restrictive soil layers</w:t>
      </w:r>
    </w:p>
    <w:p w:rsidR="0028464D" w:rsidRDefault="0028464D" w:rsidP="00811720">
      <w:pPr>
        <w:pStyle w:val="ListParagraph"/>
        <w:numPr>
          <w:ilvl w:val="0"/>
          <w:numId w:val="5"/>
        </w:numPr>
      </w:pPr>
      <w:r>
        <w:t>Parent material colour (e.g. dark soils)</w:t>
      </w:r>
    </w:p>
    <w:p w:rsidR="0028464D" w:rsidRDefault="0028464D" w:rsidP="00811720">
      <w:pPr>
        <w:pStyle w:val="ListParagraph"/>
        <w:numPr>
          <w:ilvl w:val="0"/>
          <w:numId w:val="5"/>
        </w:numPr>
      </w:pPr>
      <w:r>
        <w:t>Recent establishment (e.g. creation or restoration)</w:t>
      </w:r>
    </w:p>
    <w:p w:rsidR="0028464D" w:rsidRDefault="0028464D" w:rsidP="00811720">
      <w:pPr>
        <w:pStyle w:val="ListParagraph"/>
        <w:numPr>
          <w:ilvl w:val="0"/>
          <w:numId w:val="5"/>
        </w:numPr>
      </w:pPr>
      <w:r>
        <w:t>Agricultural disturbance (e.g. tilling)</w:t>
      </w:r>
    </w:p>
    <w:p w:rsidR="0028464D" w:rsidRDefault="0028464D" w:rsidP="00811720"/>
    <w:p w:rsidR="00AC747B" w:rsidRPr="00AC747B" w:rsidRDefault="0028464D" w:rsidP="002F6F34">
      <w:r>
        <w:t>It is important to note that whilst the presence of gleying and mottling indicates the presence of saturated soils, the absence of these indicators does not confirm the ar</w:t>
      </w:r>
      <w:r w:rsidR="002F6F34">
        <w:t>ea is not a wetland.</w:t>
      </w:r>
    </w:p>
    <w:p w:rsidR="00C93B51" w:rsidRDefault="00C93B51" w:rsidP="00C93B51">
      <w:pPr>
        <w:pStyle w:val="Heading2"/>
      </w:pPr>
      <w:bookmarkStart w:id="16" w:name="_Toc493074534"/>
      <w:r>
        <w:t>Wetland Vegetation</w:t>
      </w:r>
      <w:bookmarkEnd w:id="16"/>
    </w:p>
    <w:p w:rsidR="000D37FC" w:rsidRDefault="00C93B51" w:rsidP="00811720">
      <w:r>
        <w:t>Wetlands are often diverse vegetation habitats</w:t>
      </w:r>
      <w:r w:rsidR="00E15810">
        <w:t xml:space="preserve"> housing a plethora of vegetation structure and composition characteristics, both of which can be used to index wetland class, form, and type.</w:t>
      </w:r>
      <w:r w:rsidR="000D37FC">
        <w:t xml:space="preserve"> Vegetation growth is promoted in a zone-like fashion at varying radial bands from wetland centre</w:t>
      </w:r>
      <w:r w:rsidR="000D37FC" w:rsidRPr="000D37FC">
        <w:t>s</w:t>
      </w:r>
      <w:r w:rsidR="000D37FC">
        <w:t xml:space="preserve">, the </w:t>
      </w:r>
      <w:r w:rsidR="00AA6EF8">
        <w:t xml:space="preserve">vegetation communities within which are distinct and depend on ground water level </w:t>
      </w:r>
      <w:r w:rsidR="00AA6EF8">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6EF8">
        <w:fldChar w:fldCharType="separate"/>
      </w:r>
      <w:r w:rsidR="00A725C4">
        <w:rPr>
          <w:noProof/>
        </w:rPr>
        <w:t>(</w:t>
      </w:r>
      <w:hyperlink w:anchor="_ENREF_184" w:tooltip="Stewart, 1971 #387" w:history="1">
        <w:r w:rsidR="00A26468">
          <w:rPr>
            <w:noProof/>
          </w:rPr>
          <w:t>Stewart et al. 1971</w:t>
        </w:r>
      </w:hyperlink>
      <w:r w:rsidR="00A725C4">
        <w:rPr>
          <w:noProof/>
        </w:rPr>
        <w:t>)</w:t>
      </w:r>
      <w:r w:rsidR="00AA6EF8">
        <w:fldChar w:fldCharType="end"/>
      </w:r>
      <w:r w:rsidR="000D37FC">
        <w:t xml:space="preserve">. </w:t>
      </w:r>
      <w:r w:rsidR="00AA6EF8">
        <w:t xml:space="preserve">A typical </w:t>
      </w:r>
      <w:r w:rsidR="004F211B">
        <w:t xml:space="preserve">mineral </w:t>
      </w:r>
      <w:r w:rsidR="00AA6EF8">
        <w:t xml:space="preserve">wetland can be divided in to </w:t>
      </w:r>
      <w:r w:rsidR="00DB02EC">
        <w:t xml:space="preserve">up to </w:t>
      </w:r>
      <w:r w:rsidR="00AA6EF8">
        <w:t xml:space="preserve">five vegetation structure zones based on its topographic relief and hydrology: upland, shrub-land, wet meadow, emergent, and sub-mergent/floating </w:t>
      </w:r>
      <w:r w:rsidR="00AA6EF8" w:rsidRPr="000D37FC">
        <w:t>(</w:t>
      </w:r>
      <w:r w:rsidR="00AA6EF8" w:rsidRPr="000D37FC">
        <w:fldChar w:fldCharType="begin"/>
      </w:r>
      <w:r w:rsidR="00AA6EF8" w:rsidRPr="000D37FC">
        <w:instrText xml:space="preserve"> REF _Ref478720665 \h </w:instrText>
      </w:r>
      <w:r w:rsidR="00AA6EF8">
        <w:instrText xml:space="preserve"> \* MERGEFORMAT </w:instrText>
      </w:r>
      <w:r w:rsidR="00AA6EF8" w:rsidRPr="000D37FC">
        <w:fldChar w:fldCharType="separate"/>
      </w:r>
      <w:r w:rsidR="00AA6EF8" w:rsidRPr="000D37FC">
        <w:t>Figure 1</w:t>
      </w:r>
      <w:r w:rsidR="00AA6EF8" w:rsidRPr="000D37FC">
        <w:fldChar w:fldCharType="end"/>
      </w:r>
      <w:r w:rsidR="00AA6EF8" w:rsidRPr="000D37FC">
        <w:t>)</w:t>
      </w:r>
      <w:r w:rsidR="00AA6EF8">
        <w:t xml:space="preserve">. </w:t>
      </w:r>
      <w:r w:rsidR="00DB02EC">
        <w:t>It is important to note that not all wetlands follow this schematic layout;</w:t>
      </w:r>
      <w:r w:rsidR="004F211B">
        <w:t xml:space="preserve"> boreal </w:t>
      </w:r>
      <w:r w:rsidR="00DB02EC">
        <w:t>peatlands may not exhibit any clear vegetation structure zones, such a layout is more common of mineral wetlands.</w:t>
      </w:r>
    </w:p>
    <w:p w:rsidR="00E15810" w:rsidRDefault="00AA6EF8" w:rsidP="00811720">
      <w:r>
        <w:t>Vegetation s</w:t>
      </w:r>
      <w:r w:rsidR="00E15810">
        <w:t>tructural charac</w:t>
      </w:r>
      <w:r w:rsidR="000D37FC">
        <w:t>teristics define wetland forms which are</w:t>
      </w:r>
      <w:r w:rsidR="00E15810">
        <w:t xml:space="preserve"> based on the tallest vegetation within the wetland, or by the form occupying the central </w:t>
      </w:r>
      <w:r>
        <w:t xml:space="preserve">(and </w:t>
      </w:r>
      <w:r w:rsidR="00E15810">
        <w:t>often deepest</w:t>
      </w:r>
      <w:r>
        <w:t>)</w:t>
      </w:r>
      <w:r w:rsidR="00E15810">
        <w:t xml:space="preserve"> zone of the basin (</w:t>
      </w:r>
      <w:r>
        <w:t xml:space="preserve">for </w:t>
      </w:r>
      <w:r w:rsidR="00E15810">
        <w:t>marshes and shallow open waters</w:t>
      </w:r>
      <w:r>
        <w:t>, only</w:t>
      </w:r>
      <w:r w:rsidR="00E15810">
        <w:t xml:space="preserve">). </w:t>
      </w:r>
      <w:r w:rsidR="00750F5C">
        <w:t xml:space="preserve">Species composition </w:t>
      </w:r>
      <w:r w:rsidR="001B7E83">
        <w:t xml:space="preserve">or diversity </w:t>
      </w:r>
      <w:r>
        <w:t>varies with</w:t>
      </w:r>
      <w:r w:rsidR="000D37FC">
        <w:t xml:space="preserve"> vegetation structure </w:t>
      </w:r>
      <w:r>
        <w:t xml:space="preserve">due to </w:t>
      </w:r>
      <w:r w:rsidR="001B7E83">
        <w:t>structure’s</w:t>
      </w:r>
      <w:r>
        <w:t xml:space="preserve"> </w:t>
      </w:r>
      <w:r w:rsidR="001B7E83">
        <w:t>high</w:t>
      </w:r>
      <w:r>
        <w:t xml:space="preserve"> correlation with </w:t>
      </w:r>
      <w:r w:rsidR="001B7E83">
        <w:t xml:space="preserve">hydrological processes, e.g. taller vegetation inhabiting areas with lower mean ground water levels. As a result vegetation diversity is generally greater in zones that exhibit more complex structure than those with a simple structure </w:t>
      </w:r>
      <w:r w:rsidR="001B7E83">
        <w:fldChar w:fldCharType="begin"/>
      </w:r>
      <w:r w:rsidR="00E32ACD">
        <w:instrText xml:space="preserve"> ADDIN EN.CITE &lt;EndNote&gt;&lt;Cite&gt;&lt;Author&gt;Kenkel&lt;/Author&gt;&lt;Year&gt;1987&lt;/Year&gt;&lt;RecNum&gt;385&lt;/RecNum&gt;&lt;DisplayText&gt;(Kenkel 1987)&lt;/DisplayText&gt;&lt;record&gt;&lt;rec-number&gt;385&lt;/rec-number&gt;&lt;foreign-keys&gt;&lt;key app="EN" db-id="25teddewsvepe9e5faxptreqrptrz95ftz5d" timestamp="1490114437"&gt;385&lt;/key&gt;&lt;/foreign-keys&gt;&lt;ref-type name="Journal Article"&gt;17&lt;/ref-type&gt;&lt;contributors&gt;&lt;authors&gt;&lt;author&gt;Kenkel, N. C.&lt;/author&gt;&lt;/authors&gt;&lt;/contributors&gt;&lt;titles&gt;&lt;title&gt;Trends and interrelationships in boreal wetland vegetation&lt;/title&gt;&lt;secondary-title&gt;Canadian Journal of Botany&lt;/secondary-title&gt;&lt;/titles&gt;&lt;periodical&gt;&lt;full-title&gt;Canadian Journal of Botany&lt;/full-title&gt;&lt;/periodical&gt;&lt;pages&gt;12-22&lt;/pages&gt;&lt;volume&gt;65&lt;/volume&gt;&lt;number&gt;1&lt;/number&gt;&lt;dates&gt;&lt;year&gt;1987&lt;/year&gt;&lt;pub-dates&gt;&lt;date&gt;1987/01/01&lt;/date&gt;&lt;/pub-dates&gt;&lt;/dates&gt;&lt;publisher&gt;NRC Research Press&lt;/publisher&gt;&lt;isbn&gt;0008-4026&lt;/isbn&gt;&lt;urls&gt;&lt;related-urls&gt;&lt;url&gt;http://www.nrcresearchpress.com/doi/abs/10.1139/b87-002&lt;/url&gt;&lt;/related-urls&gt;&lt;/urls&gt;&lt;electronic-resource-num&gt;10.1139/b87-002&lt;/electronic-resource-num&gt;&lt;access-date&gt;2017/03/21&lt;/access-date&gt;&lt;/record&gt;&lt;/Cite&gt;&lt;/EndNote&gt;</w:instrText>
      </w:r>
      <w:r w:rsidR="001B7E83">
        <w:fldChar w:fldCharType="separate"/>
      </w:r>
      <w:r w:rsidR="00A725C4">
        <w:rPr>
          <w:noProof/>
        </w:rPr>
        <w:t>(</w:t>
      </w:r>
      <w:hyperlink w:anchor="_ENREF_98" w:tooltip="Kenkel, 1987 #385" w:history="1">
        <w:r w:rsidR="00A26468">
          <w:rPr>
            <w:noProof/>
          </w:rPr>
          <w:t>Kenkel 1987</w:t>
        </w:r>
      </w:hyperlink>
      <w:r w:rsidR="00A725C4">
        <w:rPr>
          <w:noProof/>
        </w:rPr>
        <w:t>)</w:t>
      </w:r>
      <w:r w:rsidR="001B7E83">
        <w:fldChar w:fldCharType="end"/>
      </w:r>
      <w:r w:rsidR="001B7E83">
        <w:t xml:space="preserve">. Furthermore, wildlife ecological behaviors also relate to wetland vegetation structure as different vegetation species provide different </w:t>
      </w:r>
      <w:r w:rsidR="00CE66D3">
        <w:t xml:space="preserve">food and shelter </w:t>
      </w:r>
      <w:r w:rsidR="001B7E83">
        <w:t xml:space="preserve">resources for different </w:t>
      </w:r>
      <w:r w:rsidR="00CE66D3">
        <w:t>species.</w:t>
      </w:r>
    </w:p>
    <w:p w:rsidR="00C93B51" w:rsidRDefault="00C93B51" w:rsidP="00811720">
      <w:r>
        <w:t xml:space="preserve">Many wetlands, particularly those in boreal </w:t>
      </w:r>
      <w:r w:rsidR="00336130">
        <w:t>biomes</w:t>
      </w:r>
      <w:r>
        <w:t xml:space="preserve"> where evapotranspiration often exceeds precipitation, are sensitive to changes in ambient temperatures. The resulting warming and drying trends affect wetland hydrology which in turn influences vegetation successive cycles and diversity</w:t>
      </w:r>
      <w:r w:rsidR="00D648A5">
        <w:t xml:space="preserve"> </w:t>
      </w:r>
      <w:r w:rsidR="00D648A5">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 </w:instrText>
      </w:r>
      <w:r w:rsidR="00E32ACD">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DATA </w:instrText>
      </w:r>
      <w:r w:rsidR="00E32ACD">
        <w:fldChar w:fldCharType="end"/>
      </w:r>
      <w:r w:rsidR="00D648A5">
        <w:fldChar w:fldCharType="separate"/>
      </w:r>
      <w:r w:rsidR="0057706F">
        <w:rPr>
          <w:noProof/>
        </w:rPr>
        <w:t>(</w:t>
      </w:r>
      <w:hyperlink w:anchor="_ENREF_50" w:tooltip="Devito, 2005 #410" w:history="1">
        <w:r w:rsidR="00A26468">
          <w:rPr>
            <w:noProof/>
          </w:rPr>
          <w:t>Devito et al. 2005</w:t>
        </w:r>
      </w:hyperlink>
      <w:r w:rsidR="0057706F">
        <w:rPr>
          <w:noProof/>
        </w:rPr>
        <w:t xml:space="preserve">, </w:t>
      </w:r>
      <w:hyperlink w:anchor="_ENREF_158" w:tooltip="Petrone, 2007 #409" w:history="1">
        <w:r w:rsidR="00A26468">
          <w:rPr>
            <w:noProof/>
          </w:rPr>
          <w:t>Petrone et al. 2007</w:t>
        </w:r>
      </w:hyperlink>
      <w:r w:rsidR="0057706F">
        <w:rPr>
          <w:noProof/>
        </w:rPr>
        <w:t>)</w:t>
      </w:r>
      <w:r w:rsidR="00D648A5">
        <w:fldChar w:fldCharType="end"/>
      </w:r>
      <w:r>
        <w:t>. The implication of such sensitivities dictate that vegetation zones and often species composition within many wetland environments vary seasonally and/or annually; this can change the way in which individual wetlands are classified</w:t>
      </w:r>
      <w:r w:rsidR="004F211B">
        <w:t xml:space="preserve"> as a function of time</w:t>
      </w:r>
      <w:r>
        <w:t>.</w:t>
      </w:r>
    </w:p>
    <w:p w:rsidR="00C86AB2" w:rsidRDefault="00C86AB2" w:rsidP="00811720">
      <w:r>
        <w:t xml:space="preserve">Important environmental characteristics such as water levels, hydroperiod, acidity-alkalinity, salinity, and nutrient availability can be inferred from vegetation species indicators. However, the presence of a particular vegetation species or group of species does not offer definitive assistance to wetland classification, rather overall wetland vegetation species and structure should be considered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A26468">
          <w:rPr>
            <w:noProof/>
          </w:rPr>
          <w:t>Alberta Environment and Sustainable Resource Development 2015</w:t>
        </w:r>
      </w:hyperlink>
      <w:r>
        <w:rPr>
          <w:noProof/>
        </w:rPr>
        <w:t>)</w:t>
      </w:r>
      <w:r>
        <w:fldChar w:fldCharType="end"/>
      </w:r>
      <w:r>
        <w:t>.</w:t>
      </w:r>
    </w:p>
    <w:p w:rsidR="00C93B51" w:rsidRDefault="00C93B51" w:rsidP="00C93B51"/>
    <w:p w:rsidR="00C93B51" w:rsidRDefault="00C93B51" w:rsidP="00C93B51">
      <w:pPr>
        <w:keepNext/>
      </w:pPr>
      <w:r>
        <w:rPr>
          <w:noProof/>
          <w:lang w:eastAsia="en-CA"/>
        </w:rPr>
        <w:lastRenderedPageBreak/>
        <w:drawing>
          <wp:inline distT="0" distB="0" distL="0" distR="0" wp14:anchorId="6E191C5C" wp14:editId="5461E5E3">
            <wp:extent cx="5934075" cy="2895600"/>
            <wp:effectExtent l="0" t="0" r="9525" b="0"/>
            <wp:docPr id="1" name="Picture 1" descr="\\MAHONEC-GEO14\c$\Users\craig.mahoney\Dropbox\DUC\Documentation\LiteratureReview\Figures\Fig01-Wetland-Zo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HONEC-GEO14\c$\Users\craig.mahoney\Dropbox\DUC\Documentation\LiteratureReview\Figures\Fig01-Wetland-Zones.jpg"/>
                    <pic:cNvPicPr>
                      <a:picLocks noChangeAspect="1" noChangeArrowheads="1"/>
                    </pic:cNvPicPr>
                  </pic:nvPicPr>
                  <pic:blipFill rotWithShape="1">
                    <a:blip r:embed="rId8">
                      <a:extLst>
                        <a:ext uri="{28A0092B-C50C-407E-A947-70E740481C1C}">
                          <a14:useLocalDpi xmlns:a14="http://schemas.microsoft.com/office/drawing/2010/main" val="0"/>
                        </a:ext>
                      </a:extLst>
                    </a:blip>
                    <a:srcRect b="9793"/>
                    <a:stretch/>
                  </pic:blipFill>
                  <pic:spPr bwMode="auto">
                    <a:xfrm>
                      <a:off x="0" y="0"/>
                      <a:ext cx="5934075" cy="2895600"/>
                    </a:xfrm>
                    <a:prstGeom prst="rect">
                      <a:avLst/>
                    </a:prstGeom>
                    <a:noFill/>
                    <a:ln>
                      <a:noFill/>
                    </a:ln>
                    <a:extLst>
                      <a:ext uri="{53640926-AAD7-44D8-BBD7-CCE9431645EC}">
                        <a14:shadowObscured xmlns:a14="http://schemas.microsoft.com/office/drawing/2010/main"/>
                      </a:ext>
                    </a:extLst>
                  </pic:spPr>
                </pic:pic>
              </a:graphicData>
            </a:graphic>
          </wp:inline>
        </w:drawing>
      </w:r>
    </w:p>
    <w:p w:rsidR="00C93B51" w:rsidRDefault="00C93B51" w:rsidP="00C93B51">
      <w:pPr>
        <w:rPr>
          <w:noProof/>
          <w:sz w:val="20"/>
        </w:rPr>
      </w:pPr>
      <w:bookmarkStart w:id="17" w:name="_Ref478720665"/>
      <w:r w:rsidRPr="001E7483">
        <w:rPr>
          <w:sz w:val="20"/>
        </w:rPr>
        <w:t xml:space="preserve">Figure </w:t>
      </w:r>
      <w:r w:rsidRPr="001E7483">
        <w:rPr>
          <w:sz w:val="20"/>
        </w:rPr>
        <w:fldChar w:fldCharType="begin"/>
      </w:r>
      <w:r w:rsidRPr="001E7483">
        <w:rPr>
          <w:sz w:val="20"/>
        </w:rPr>
        <w:instrText xml:space="preserve"> SEQ Figure \* ARABIC </w:instrText>
      </w:r>
      <w:r w:rsidRPr="001E7483">
        <w:rPr>
          <w:sz w:val="20"/>
        </w:rPr>
        <w:fldChar w:fldCharType="separate"/>
      </w:r>
      <w:r w:rsidR="00D71A33">
        <w:rPr>
          <w:noProof/>
          <w:sz w:val="20"/>
        </w:rPr>
        <w:t>1</w:t>
      </w:r>
      <w:r w:rsidRPr="001E7483">
        <w:rPr>
          <w:sz w:val="20"/>
        </w:rPr>
        <w:fldChar w:fldCharType="end"/>
      </w:r>
      <w:bookmarkEnd w:id="17"/>
      <w:r w:rsidRPr="001E7483">
        <w:rPr>
          <w:sz w:val="20"/>
        </w:rPr>
        <w:t xml:space="preserve"> Schematic of vegetation zones of</w:t>
      </w:r>
      <w:r w:rsidRPr="001E7483">
        <w:rPr>
          <w:noProof/>
          <w:sz w:val="20"/>
        </w:rPr>
        <w:t xml:space="preserve"> a typical</w:t>
      </w:r>
      <w:r w:rsidR="00DB02EC">
        <w:rPr>
          <w:noProof/>
          <w:sz w:val="20"/>
        </w:rPr>
        <w:t xml:space="preserve"> mineral</w:t>
      </w:r>
      <w:r w:rsidRPr="001E7483">
        <w:rPr>
          <w:noProof/>
          <w:sz w:val="20"/>
        </w:rPr>
        <w:t xml:space="preserve"> wetland indicating the transition from woody upland vegetation to hydrophytic sub-mergent/flaoting vegetation, based on descriptions from Stewart and Kantrud (1971, 1989).</w:t>
      </w:r>
    </w:p>
    <w:p w:rsidR="00036806" w:rsidRDefault="00036806" w:rsidP="00C93B51">
      <w:pPr>
        <w:rPr>
          <w:noProof/>
          <w:sz w:val="20"/>
        </w:rPr>
      </w:pPr>
    </w:p>
    <w:p w:rsidR="00750F5C" w:rsidRDefault="00750F5C" w:rsidP="00811720">
      <w:pPr>
        <w:rPr>
          <w:noProof/>
        </w:rPr>
      </w:pPr>
      <w:r>
        <w:rPr>
          <w:noProof/>
        </w:rPr>
        <w:t>Vegetation strat</w:t>
      </w:r>
      <w:r w:rsidR="00036806">
        <w:rPr>
          <w:noProof/>
        </w:rPr>
        <w:t>a</w:t>
      </w:r>
      <w:r>
        <w:rPr>
          <w:noProof/>
        </w:rPr>
        <w:t xml:space="preserve"> recognized by the AWCS are: wooded (tree species &gt; 3 m tall), shrubby (woody specie ≤ 3 m tall), gramminoid, acquatic, and bare earth; within wooded forms the AWCS also recognizes species i.e. wooded-coniferous, -deciduous, or –mixedwood.</w:t>
      </w:r>
      <w:r w:rsidR="00036806">
        <w:rPr>
          <w:noProof/>
        </w:rPr>
        <w:t xml:space="preserve"> These characteristics assist in characterizing wetland form and can vary across peatlands and mineral wetlands. Peatlands </w:t>
      </w:r>
      <w:r w:rsidR="00007C1B">
        <w:rPr>
          <w:noProof/>
        </w:rPr>
        <w:t xml:space="preserve">offer a fresh, slow-moving, relatively stable water table environment that suppport a well-established ground cover of bryophytes </w:t>
      </w:r>
      <w:r w:rsidR="00850AEB">
        <w:rPr>
          <w:noProof/>
        </w:rPr>
        <w:fldChar w:fldCharType="begin"/>
      </w:r>
      <w:r w:rsidR="00E32ACD">
        <w:rPr>
          <w:noProof/>
        </w:rPr>
        <w:instrText xml:space="preserve"> ADDIN EN.CITE &lt;EndNote&gt;&lt;Cite&gt;&lt;Author&gt;National Wetlands Working Group&lt;/Author&gt;&lt;Year&gt;1997&lt;/Year&gt;&lt;RecNum&gt;386&lt;/RecNum&gt;&lt;DisplayText&gt;(Vitt et al. 1993,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3&lt;/Year&gt;&lt;RecNum&gt;401&lt;/RecNum&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850AEB">
        <w:rPr>
          <w:noProof/>
        </w:rPr>
        <w:fldChar w:fldCharType="separate"/>
      </w:r>
      <w:r w:rsidR="00A725C4">
        <w:rPr>
          <w:noProof/>
        </w:rPr>
        <w:t>(</w:t>
      </w:r>
      <w:hyperlink w:anchor="_ENREF_207" w:tooltip="Vitt, 1993 #401" w:history="1">
        <w:r w:rsidR="00A26468">
          <w:rPr>
            <w:noProof/>
          </w:rPr>
          <w:t>Vitt et al. 1993</w:t>
        </w:r>
      </w:hyperlink>
      <w:r w:rsidR="00A725C4">
        <w:rPr>
          <w:noProof/>
        </w:rPr>
        <w:t xml:space="preserve">, </w:t>
      </w:r>
      <w:hyperlink w:anchor="_ENREF_150" w:tooltip="National Wetlands Working Group, 1997 #386" w:history="1">
        <w:r w:rsidR="00A26468">
          <w:rPr>
            <w:noProof/>
          </w:rPr>
          <w:t>National Wetlands Working Group 1997</w:t>
        </w:r>
      </w:hyperlink>
      <w:r w:rsidR="00A725C4">
        <w:rPr>
          <w:noProof/>
        </w:rPr>
        <w:t>)</w:t>
      </w:r>
      <w:r w:rsidR="00850AEB">
        <w:rPr>
          <w:noProof/>
        </w:rPr>
        <w:fldChar w:fldCharType="end"/>
      </w:r>
      <w:r w:rsidR="00007C1B">
        <w:rPr>
          <w:noProof/>
        </w:rPr>
        <w:t xml:space="preserve">. </w:t>
      </w:r>
      <w:r w:rsidR="00850AEB">
        <w:rPr>
          <w:noProof/>
        </w:rPr>
        <w:t xml:space="preserve">Such characteristics promote anaerobic conditions that lower decomposition rates and thus maintain peat. As a result, during peat accumulation, nutrient deficiences become common as they are stored in a non-available form which enables specifically adapted vegetation to establish themselves within the wetland </w:t>
      </w:r>
      <w:r w:rsidR="00850AEB">
        <w:rPr>
          <w:noProof/>
        </w:rPr>
        <w:fldChar w:fldCharType="begin"/>
      </w:r>
      <w:r w:rsidR="00E32ACD">
        <w:rPr>
          <w:noProof/>
        </w:rPr>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850AEB">
        <w:rPr>
          <w:noProof/>
        </w:rPr>
        <w:fldChar w:fldCharType="separate"/>
      </w:r>
      <w:r w:rsidR="00A725C4">
        <w:rPr>
          <w:noProof/>
        </w:rPr>
        <w:t>(</w:t>
      </w:r>
      <w:hyperlink w:anchor="_ENREF_143" w:tooltip="Mitsch, 2007 #399" w:history="1">
        <w:r w:rsidR="00A26468">
          <w:rPr>
            <w:noProof/>
          </w:rPr>
          <w:t>Mitsch et al. 2007</w:t>
        </w:r>
      </w:hyperlink>
      <w:r w:rsidR="00A725C4">
        <w:rPr>
          <w:noProof/>
        </w:rPr>
        <w:t>)</w:t>
      </w:r>
      <w:r w:rsidR="00850AEB">
        <w:rPr>
          <w:noProof/>
        </w:rPr>
        <w:fldChar w:fldCharType="end"/>
      </w:r>
      <w:r w:rsidR="00850AEB">
        <w:rPr>
          <w:noProof/>
        </w:rPr>
        <w:t>.</w:t>
      </w:r>
    </w:p>
    <w:p w:rsidR="00DB02EC" w:rsidRDefault="00850AEB" w:rsidP="00811720">
      <w:pPr>
        <w:rPr>
          <w:noProof/>
        </w:rPr>
      </w:pPr>
      <w:r>
        <w:rPr>
          <w:noProof/>
        </w:rPr>
        <w:t xml:space="preserve">In contrast to peatlands, </w:t>
      </w:r>
      <w:r w:rsidR="00DB02EC">
        <w:rPr>
          <w:noProof/>
        </w:rPr>
        <w:t xml:space="preserve">vegetation distributed within </w:t>
      </w:r>
      <w:r>
        <w:rPr>
          <w:noProof/>
        </w:rPr>
        <w:t>mineral wetlands such as marshes and shallow open waters</w:t>
      </w:r>
      <w:r w:rsidR="00DB02EC">
        <w:rPr>
          <w:noProof/>
        </w:rPr>
        <w:t xml:space="preserve"> are more closely linked with water availability. In fact, vegetation communities</w:t>
      </w:r>
      <w:r>
        <w:rPr>
          <w:noProof/>
        </w:rPr>
        <w:t xml:space="preserve"> organize themseleves as a function of decreasing water availability radially from the basin centre. </w:t>
      </w:r>
      <w:r w:rsidR="00DB02EC">
        <w:rPr>
          <w:noProof/>
        </w:rPr>
        <w:t xml:space="preserve">Submersed and/or floating species occupy the deepest part of a shallow open water wetland basin (up to 2 m deep). </w:t>
      </w:r>
      <w:r w:rsidR="00A514B8">
        <w:rPr>
          <w:noProof/>
        </w:rPr>
        <w:t xml:space="preserve">A deep wetland vegetation zone surrounds the shallow open waters within the basin and exclusively supports graminoids such as rushes and cattails, which are tolerrant of prolonged flooding. Deep wetland zones are surrounded by a shallow wetland vegetation zone, often representing the transition from marsh to swamp, and supports vegetation adapted to seasonal flooding, primarily narrow-leaved graminoids </w:t>
      </w:r>
      <w:r w:rsidR="00A514B8">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A514B8">
        <w:rPr>
          <w:noProof/>
        </w:rPr>
        <w:fldChar w:fldCharType="separate"/>
      </w:r>
      <w:r w:rsidR="00A514B8">
        <w:rPr>
          <w:noProof/>
        </w:rPr>
        <w:t>(</w:t>
      </w:r>
      <w:hyperlink w:anchor="_ENREF_4" w:tooltip="Alberta Environment and Sustainable Resource Development, 2015 #388" w:history="1">
        <w:r w:rsidR="00A26468">
          <w:rPr>
            <w:noProof/>
          </w:rPr>
          <w:t>Alberta Environment and Sustainable Resource Development 2015</w:t>
        </w:r>
      </w:hyperlink>
      <w:r w:rsidR="00A514B8">
        <w:rPr>
          <w:noProof/>
        </w:rPr>
        <w:t>)</w:t>
      </w:r>
      <w:r w:rsidR="00A514B8">
        <w:rPr>
          <w:noProof/>
        </w:rPr>
        <w:fldChar w:fldCharType="end"/>
      </w:r>
      <w:r w:rsidR="00A514B8">
        <w:rPr>
          <w:noProof/>
        </w:rPr>
        <w:t xml:space="preserve">. Beyond Wetland medows exist beyond the shallow wetland zone which supports water tolerant </w:t>
      </w:r>
      <w:r w:rsidR="00035928">
        <w:rPr>
          <w:noProof/>
        </w:rPr>
        <w:t>graminoids and forbs that are adapted to periodic flooding or saturated conditions. Beyond these zones, shrubs and tall wooded vegetation mark the transition from swamp to upland.</w:t>
      </w:r>
    </w:p>
    <w:p w:rsidR="00035928" w:rsidRDefault="00035928" w:rsidP="00811720">
      <w:pPr>
        <w:rPr>
          <w:noProof/>
        </w:rPr>
      </w:pPr>
      <w:r>
        <w:rPr>
          <w:noProof/>
        </w:rPr>
        <w:t>These vegetation zones are highly dependent on water availability which may vary</w:t>
      </w:r>
      <w:r w:rsidR="00A16CCC">
        <w:rPr>
          <w:noProof/>
        </w:rPr>
        <w:t xml:space="preserve"> rapidly</w:t>
      </w:r>
      <w:r>
        <w:rPr>
          <w:noProof/>
        </w:rPr>
        <w:t xml:space="preserve"> over time</w:t>
      </w:r>
      <w:r w:rsidR="00A16CCC">
        <w:rPr>
          <w:noProof/>
        </w:rPr>
        <w:t xml:space="preserve">; the AWCS recognizes such temporal variability (as indexed from vegetation community) under wetland type. </w:t>
      </w:r>
      <w:r w:rsidR="00A16CCC">
        <w:rPr>
          <w:noProof/>
        </w:rPr>
        <w:lastRenderedPageBreak/>
        <w:t xml:space="preserve">The enables the hydroperiod of a wetland to characterized, however, due to the nature of the hydrology associated with different wetland classes, only marshes and shallow open water wetlands are subject to this temporal </w:t>
      </w:r>
      <w:r w:rsidR="00A16CCC" w:rsidRPr="00C626F8">
        <w:t>classification (</w:t>
      </w:r>
      <w:r w:rsidR="00C626F8" w:rsidRPr="00C626F8">
        <w:fldChar w:fldCharType="begin"/>
      </w:r>
      <w:r w:rsidR="00C626F8" w:rsidRPr="00C626F8">
        <w:instrText xml:space="preserve"> REF _Ref478736665 \h </w:instrText>
      </w:r>
      <w:r w:rsidR="00C626F8">
        <w:instrText xml:space="preserve"> \* MERGEFORMAT </w:instrText>
      </w:r>
      <w:r w:rsidR="00C626F8" w:rsidRPr="00C626F8">
        <w:fldChar w:fldCharType="separate"/>
      </w:r>
      <w:r w:rsidR="00C626F8" w:rsidRPr="00C626F8">
        <w:t>Table 3</w:t>
      </w:r>
      <w:r w:rsidR="00C626F8" w:rsidRPr="00C626F8">
        <w:fldChar w:fldCharType="end"/>
      </w:r>
      <w:r w:rsidR="00A16CCC" w:rsidRPr="00C626F8">
        <w:t xml:space="preserve">). Moreover, the AWCS does not recognize ephemeral wetlands, noted as class I under the </w:t>
      </w:r>
      <w:hyperlink w:anchor="_ENREF_184" w:tooltip="Stewart, 1971 #387" w:history="1">
        <w:r w:rsidR="00A26468" w:rsidRPr="00C626F8">
          <w:fldChar w:fldCharType="begin"/>
        </w:r>
        <w:r w:rsidR="00A26468">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26468" w:rsidRPr="00C626F8">
          <w:fldChar w:fldCharType="separate"/>
        </w:r>
        <w:r w:rsidR="00A26468">
          <w:rPr>
            <w:noProof/>
          </w:rPr>
          <w:t>Stewart et al. (1971)</w:t>
        </w:r>
        <w:r w:rsidR="00A26468" w:rsidRPr="00C626F8">
          <w:fldChar w:fldCharType="end"/>
        </w:r>
      </w:hyperlink>
      <w:r w:rsidR="00A16CCC">
        <w:rPr>
          <w:noProof/>
        </w:rPr>
        <w:t xml:space="preserve"> regime.</w:t>
      </w:r>
    </w:p>
    <w:p w:rsidR="00B41811" w:rsidRDefault="00FB11AD" w:rsidP="00811720">
      <w:pPr>
        <w:rPr>
          <w:noProof/>
        </w:rPr>
      </w:pPr>
      <w:r>
        <w:rPr>
          <w:noProof/>
        </w:rPr>
        <w:t xml:space="preserve">Vegetation community should not be used exclusively as a means of determining wetland class in mineral wetlands as climatic cycles influence water level beahviours, which in turn influence vegetation communities </w:t>
      </w:r>
      <w:r>
        <w:rPr>
          <w:noProof/>
        </w:rPr>
        <w:fldChar w:fldCharType="begin"/>
      </w:r>
      <w:r w:rsidR="00DF00D8">
        <w:rPr>
          <w:noProof/>
        </w:rPr>
        <w:instrText xml:space="preserve"> ADDIN EN.CITE &lt;EndNote&gt;&lt;Cite&gt;&lt;Author&gt;Stewart&lt;/Author&gt;&lt;Year&gt;1971&lt;/Year&gt;&lt;RecNum&gt;387&lt;/RecNum&gt;&lt;DisplayText&gt;(Stewart et al. 1971, Alberta Environment and Sustainable Resource Development 2015)&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Cite&gt;&lt;Author&gt;Alberta Environment and Sustainable Resource Development&lt;/Author&gt;&lt;Year&gt;2015&lt;/Year&gt;&lt;RecNum&gt;388&lt;/RecNum&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Pr>
          <w:noProof/>
        </w:rPr>
        <w:fldChar w:fldCharType="separate"/>
      </w:r>
      <w:r w:rsidR="00A725C4">
        <w:rPr>
          <w:noProof/>
        </w:rPr>
        <w:t>(</w:t>
      </w:r>
      <w:hyperlink w:anchor="_ENREF_184" w:tooltip="Stewart, 1971 #387" w:history="1">
        <w:r w:rsidR="00A26468">
          <w:rPr>
            <w:noProof/>
          </w:rPr>
          <w:t>Stewart et al. 1971</w:t>
        </w:r>
      </w:hyperlink>
      <w:r w:rsidR="00A725C4">
        <w:rPr>
          <w:noProof/>
        </w:rPr>
        <w:t xml:space="preserve">, </w:t>
      </w:r>
      <w:hyperlink w:anchor="_ENREF_4" w:tooltip="Alberta Environment and Sustainable Resource Development, 2015 #388" w:history="1">
        <w:r w:rsidR="00A26468">
          <w:rPr>
            <w:noProof/>
          </w:rPr>
          <w:t>Alberta Environment and Sustainable Resource Development 2015</w:t>
        </w:r>
      </w:hyperlink>
      <w:r w:rsidR="00A725C4">
        <w:rPr>
          <w:noProof/>
        </w:rPr>
        <w:t>)</w:t>
      </w:r>
      <w:r>
        <w:rPr>
          <w:noProof/>
        </w:rPr>
        <w:fldChar w:fldCharType="end"/>
      </w:r>
      <w:r>
        <w:rPr>
          <w:noProof/>
        </w:rPr>
        <w:t>.</w:t>
      </w:r>
      <w:r w:rsidR="00B41811">
        <w:rPr>
          <w:noProof/>
        </w:rPr>
        <w:t xml:space="preserve"> Such water level fluctuations facilitate decomposition and productivity, elemental cycling and biogeochemical reactions which in turn growing conditions and habitat for a mucg greater diversity and variability of vegetation species than would be found under stable conditions. As a result marsh and shallow open water wetlands may not exhibit the same wetland type between cycles or even year on year. Therefore wetland classification based on a temporal snapshot does not reflect its dynamic nature, multi-temporal information (multiple months or years) is often required </w:t>
      </w:r>
      <w:r w:rsidR="008659E8">
        <w:rPr>
          <w:noProof/>
        </w:rPr>
        <w:t xml:space="preserve">to classify wetlands adequately </w:t>
      </w:r>
      <w:r w:rsidR="00B859EA">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B859EA">
        <w:rPr>
          <w:noProof/>
        </w:rPr>
        <w:fldChar w:fldCharType="separate"/>
      </w:r>
      <w:r w:rsidR="00B859EA">
        <w:rPr>
          <w:noProof/>
        </w:rPr>
        <w:t>(</w:t>
      </w:r>
      <w:hyperlink w:anchor="_ENREF_4" w:tooltip="Alberta Environment and Sustainable Resource Development, 2015 #388" w:history="1">
        <w:r w:rsidR="00A26468">
          <w:rPr>
            <w:noProof/>
          </w:rPr>
          <w:t>Alberta Environment and Sustainable Resource Development 2015</w:t>
        </w:r>
      </w:hyperlink>
      <w:r w:rsidR="00B859EA">
        <w:rPr>
          <w:noProof/>
        </w:rPr>
        <w:t>)</w:t>
      </w:r>
      <w:r w:rsidR="00B859EA">
        <w:rPr>
          <w:noProof/>
        </w:rPr>
        <w:fldChar w:fldCharType="end"/>
      </w:r>
      <w:r w:rsidR="00B41811">
        <w:rPr>
          <w:noProof/>
        </w:rPr>
        <w:t>.</w:t>
      </w:r>
    </w:p>
    <w:p w:rsidR="00A16CCC" w:rsidRDefault="00A16CCC" w:rsidP="00035928">
      <w:pPr>
        <w:rPr>
          <w:noProof/>
        </w:rPr>
      </w:pPr>
    </w:p>
    <w:p w:rsidR="00C626F8" w:rsidRPr="00C626F8" w:rsidRDefault="00C626F8" w:rsidP="00C626F8">
      <w:pPr>
        <w:rPr>
          <w:sz w:val="20"/>
        </w:rPr>
      </w:pPr>
      <w:bookmarkStart w:id="18" w:name="_Ref478736665"/>
      <w:r w:rsidRPr="00C626F8">
        <w:rPr>
          <w:sz w:val="20"/>
        </w:rPr>
        <w:t xml:space="preserve">Table </w:t>
      </w:r>
      <w:r w:rsidRPr="00C626F8">
        <w:rPr>
          <w:sz w:val="20"/>
        </w:rPr>
        <w:fldChar w:fldCharType="begin"/>
      </w:r>
      <w:r w:rsidRPr="00C626F8">
        <w:rPr>
          <w:sz w:val="20"/>
        </w:rPr>
        <w:instrText xml:space="preserve"> SEQ Table \* ARABIC </w:instrText>
      </w:r>
      <w:r w:rsidRPr="00C626F8">
        <w:rPr>
          <w:sz w:val="20"/>
        </w:rPr>
        <w:fldChar w:fldCharType="separate"/>
      </w:r>
      <w:r w:rsidRPr="00C626F8">
        <w:rPr>
          <w:noProof/>
          <w:sz w:val="20"/>
        </w:rPr>
        <w:t>3</w:t>
      </w:r>
      <w:r w:rsidRPr="00C626F8">
        <w:rPr>
          <w:sz w:val="20"/>
        </w:rPr>
        <w:fldChar w:fldCharType="end"/>
      </w:r>
      <w:bookmarkEnd w:id="18"/>
      <w:r w:rsidRPr="00C626F8">
        <w:rPr>
          <w:sz w:val="20"/>
        </w:rPr>
        <w:t xml:space="preserve"> Vegetation community zones and associated wetland hydroperiod definitions for marshes and shallow open water wetland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1"/>
        <w:gridCol w:w="3474"/>
        <w:gridCol w:w="2760"/>
      </w:tblGrid>
      <w:tr w:rsidR="00A16CCC" w:rsidRPr="00B71215" w:rsidTr="00B71215">
        <w:tc>
          <w:tcPr>
            <w:tcW w:w="2191"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Wetland type</w:t>
            </w:r>
          </w:p>
        </w:tc>
        <w:tc>
          <w:tcPr>
            <w:tcW w:w="3474"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Hydroperiod</w:t>
            </w:r>
          </w:p>
        </w:tc>
        <w:tc>
          <w:tcPr>
            <w:tcW w:w="2760"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Vegetation community zone</w:t>
            </w:r>
            <w:r w:rsidRPr="00B71215">
              <w:rPr>
                <w:b/>
                <w:noProof/>
                <w:sz w:val="20"/>
                <w:vertAlign w:val="superscript"/>
              </w:rPr>
              <w:t>1</w:t>
            </w:r>
          </w:p>
        </w:tc>
      </w:tr>
      <w:tr w:rsidR="00A16CCC" w:rsidRPr="00B71215" w:rsidTr="00B71215">
        <w:tc>
          <w:tcPr>
            <w:tcW w:w="2191" w:type="dxa"/>
            <w:tcBorders>
              <w:top w:val="single" w:sz="4" w:space="0" w:color="auto"/>
            </w:tcBorders>
          </w:tcPr>
          <w:p w:rsidR="00A16CCC" w:rsidRPr="00B71215" w:rsidRDefault="00A16CCC" w:rsidP="00035928">
            <w:pPr>
              <w:rPr>
                <w:noProof/>
                <w:sz w:val="20"/>
              </w:rPr>
            </w:pPr>
            <w:r w:rsidRPr="00B71215">
              <w:rPr>
                <w:noProof/>
                <w:sz w:val="20"/>
              </w:rPr>
              <w:t>Temporary (II)</w:t>
            </w:r>
          </w:p>
        </w:tc>
        <w:tc>
          <w:tcPr>
            <w:tcW w:w="3474" w:type="dxa"/>
            <w:tcBorders>
              <w:top w:val="single" w:sz="4" w:space="0" w:color="auto"/>
            </w:tcBorders>
          </w:tcPr>
          <w:p w:rsidR="00A16CCC" w:rsidRPr="00B71215" w:rsidRDefault="00A16CCC" w:rsidP="00035928">
            <w:pPr>
              <w:rPr>
                <w:noProof/>
                <w:sz w:val="20"/>
              </w:rPr>
            </w:pPr>
            <w:r w:rsidRPr="00B71215">
              <w:rPr>
                <w:noProof/>
                <w:sz w:val="20"/>
              </w:rPr>
              <w:t>Surface water is present for a short period following a flooding event such as snowmelt or precipitation</w:t>
            </w:r>
          </w:p>
        </w:tc>
        <w:tc>
          <w:tcPr>
            <w:tcW w:w="2760" w:type="dxa"/>
            <w:tcBorders>
              <w:top w:val="single" w:sz="4" w:space="0" w:color="auto"/>
            </w:tcBorders>
          </w:tcPr>
          <w:p w:rsidR="00A16CCC" w:rsidRPr="00B71215" w:rsidRDefault="00B71215" w:rsidP="00035928">
            <w:pPr>
              <w:rPr>
                <w:noProof/>
                <w:sz w:val="20"/>
              </w:rPr>
            </w:pPr>
            <w:r w:rsidRPr="00B71215">
              <w:rPr>
                <w:noProof/>
                <w:sz w:val="20"/>
              </w:rPr>
              <w:t>Wet meadow</w:t>
            </w:r>
          </w:p>
        </w:tc>
      </w:tr>
      <w:tr w:rsidR="00A16CCC" w:rsidRPr="00B71215" w:rsidTr="00B71215">
        <w:tc>
          <w:tcPr>
            <w:tcW w:w="2191" w:type="dxa"/>
          </w:tcPr>
          <w:p w:rsidR="00A16CCC" w:rsidRPr="00B71215" w:rsidRDefault="00A16CCC" w:rsidP="00035928">
            <w:pPr>
              <w:rPr>
                <w:noProof/>
                <w:sz w:val="20"/>
              </w:rPr>
            </w:pPr>
            <w:r w:rsidRPr="00B71215">
              <w:rPr>
                <w:noProof/>
                <w:sz w:val="20"/>
              </w:rPr>
              <w:t>Seasonal (III)</w:t>
            </w:r>
          </w:p>
        </w:tc>
        <w:tc>
          <w:tcPr>
            <w:tcW w:w="3474" w:type="dxa"/>
          </w:tcPr>
          <w:p w:rsidR="00A16CCC" w:rsidRPr="00B71215" w:rsidRDefault="00A16CCC" w:rsidP="00035928">
            <w:pPr>
              <w:rPr>
                <w:noProof/>
                <w:sz w:val="20"/>
              </w:rPr>
            </w:pPr>
            <w:r w:rsidRPr="00B71215">
              <w:rPr>
                <w:noProof/>
                <w:sz w:val="20"/>
              </w:rPr>
              <w:t xml:space="preserve">Surface water is present </w:t>
            </w:r>
            <w:r w:rsidR="00B71215" w:rsidRPr="00B71215">
              <w:rPr>
                <w:noProof/>
                <w:sz w:val="20"/>
              </w:rPr>
              <w:t>throughout the majority of the growing season, but is often dry by summer’s end</w:t>
            </w:r>
          </w:p>
        </w:tc>
        <w:tc>
          <w:tcPr>
            <w:tcW w:w="2760" w:type="dxa"/>
          </w:tcPr>
          <w:p w:rsidR="00A16CCC" w:rsidRPr="00B71215" w:rsidRDefault="00B71215" w:rsidP="00035928">
            <w:pPr>
              <w:rPr>
                <w:noProof/>
                <w:sz w:val="20"/>
              </w:rPr>
            </w:pPr>
            <w:r w:rsidRPr="00B71215">
              <w:rPr>
                <w:noProof/>
                <w:sz w:val="20"/>
              </w:rPr>
              <w:t>Shallow wetland</w:t>
            </w:r>
          </w:p>
        </w:tc>
      </w:tr>
      <w:tr w:rsidR="00A16CCC" w:rsidRPr="00B71215" w:rsidTr="00B71215">
        <w:tc>
          <w:tcPr>
            <w:tcW w:w="2191" w:type="dxa"/>
          </w:tcPr>
          <w:p w:rsidR="00A16CCC" w:rsidRPr="00B71215" w:rsidRDefault="00A16CCC" w:rsidP="00035928">
            <w:pPr>
              <w:rPr>
                <w:noProof/>
                <w:sz w:val="20"/>
              </w:rPr>
            </w:pPr>
            <w:r w:rsidRPr="00B71215">
              <w:rPr>
                <w:noProof/>
                <w:sz w:val="20"/>
              </w:rPr>
              <w:t>Semi-permanent (IV)</w:t>
            </w:r>
          </w:p>
        </w:tc>
        <w:tc>
          <w:tcPr>
            <w:tcW w:w="3474" w:type="dxa"/>
          </w:tcPr>
          <w:p w:rsidR="00A16CCC" w:rsidRPr="00B71215" w:rsidRDefault="00B71215" w:rsidP="00B71215">
            <w:pPr>
              <w:rPr>
                <w:noProof/>
                <w:sz w:val="20"/>
              </w:rPr>
            </w:pPr>
            <w:r w:rsidRPr="00B71215">
              <w:rPr>
                <w:noProof/>
                <w:sz w:val="20"/>
              </w:rPr>
              <w:t>Surface water is present almost year-round, excluding periods of drought</w:t>
            </w:r>
          </w:p>
        </w:tc>
        <w:tc>
          <w:tcPr>
            <w:tcW w:w="2760" w:type="dxa"/>
          </w:tcPr>
          <w:p w:rsidR="00A16CCC" w:rsidRPr="00B71215" w:rsidRDefault="00B71215" w:rsidP="00035928">
            <w:pPr>
              <w:rPr>
                <w:noProof/>
                <w:sz w:val="20"/>
              </w:rPr>
            </w:pPr>
            <w:r w:rsidRPr="00B71215">
              <w:rPr>
                <w:noProof/>
                <w:sz w:val="20"/>
              </w:rPr>
              <w:t>Deep wetland</w:t>
            </w:r>
          </w:p>
        </w:tc>
      </w:tr>
      <w:tr w:rsidR="00A16CCC" w:rsidRPr="00B71215" w:rsidTr="00B71215">
        <w:tc>
          <w:tcPr>
            <w:tcW w:w="2191" w:type="dxa"/>
          </w:tcPr>
          <w:p w:rsidR="00A16CCC" w:rsidRPr="00B71215" w:rsidRDefault="00A16CCC" w:rsidP="00035928">
            <w:pPr>
              <w:rPr>
                <w:noProof/>
                <w:sz w:val="20"/>
              </w:rPr>
            </w:pPr>
            <w:r w:rsidRPr="00B71215">
              <w:rPr>
                <w:noProof/>
                <w:sz w:val="20"/>
              </w:rPr>
              <w:t>Permanent (V)</w:t>
            </w:r>
          </w:p>
        </w:tc>
        <w:tc>
          <w:tcPr>
            <w:tcW w:w="3474" w:type="dxa"/>
          </w:tcPr>
          <w:p w:rsidR="00A16CCC" w:rsidRPr="00B71215" w:rsidRDefault="00B71215" w:rsidP="00035928">
            <w:pPr>
              <w:rPr>
                <w:noProof/>
                <w:sz w:val="20"/>
              </w:rPr>
            </w:pPr>
            <w:r w:rsidRPr="00B71215">
              <w:rPr>
                <w:noProof/>
                <w:sz w:val="20"/>
              </w:rPr>
              <w:t>Surface water is persists year-round</w:t>
            </w:r>
          </w:p>
        </w:tc>
        <w:tc>
          <w:tcPr>
            <w:tcW w:w="2760" w:type="dxa"/>
          </w:tcPr>
          <w:p w:rsidR="00A16CCC" w:rsidRPr="00B71215" w:rsidRDefault="00B71215" w:rsidP="00035928">
            <w:pPr>
              <w:rPr>
                <w:noProof/>
                <w:sz w:val="20"/>
              </w:rPr>
            </w:pPr>
            <w:r w:rsidRPr="00B71215">
              <w:rPr>
                <w:noProof/>
                <w:sz w:val="20"/>
              </w:rPr>
              <w:t>Open water</w:t>
            </w:r>
          </w:p>
        </w:tc>
      </w:tr>
      <w:tr w:rsidR="00A16CCC" w:rsidRPr="00B71215" w:rsidTr="00B71215">
        <w:tc>
          <w:tcPr>
            <w:tcW w:w="2191" w:type="dxa"/>
            <w:tcBorders>
              <w:bottom w:val="single" w:sz="4" w:space="0" w:color="auto"/>
            </w:tcBorders>
          </w:tcPr>
          <w:p w:rsidR="00A16CCC" w:rsidRPr="00B71215" w:rsidRDefault="00A16CCC" w:rsidP="00035928">
            <w:pPr>
              <w:rPr>
                <w:noProof/>
                <w:sz w:val="20"/>
              </w:rPr>
            </w:pPr>
            <w:r w:rsidRPr="00B71215">
              <w:rPr>
                <w:noProof/>
                <w:sz w:val="20"/>
              </w:rPr>
              <w:t>Intermittent (VI)</w:t>
            </w:r>
          </w:p>
        </w:tc>
        <w:tc>
          <w:tcPr>
            <w:tcW w:w="3474" w:type="dxa"/>
            <w:tcBorders>
              <w:bottom w:val="single" w:sz="4" w:space="0" w:color="auto"/>
            </w:tcBorders>
          </w:tcPr>
          <w:p w:rsidR="00A16CCC" w:rsidRPr="00B71215" w:rsidRDefault="00B71215" w:rsidP="00035928">
            <w:pPr>
              <w:rPr>
                <w:noProof/>
                <w:sz w:val="20"/>
              </w:rPr>
            </w:pPr>
            <w:r w:rsidRPr="00B71215">
              <w:rPr>
                <w:noProof/>
                <w:sz w:val="20"/>
              </w:rPr>
              <w:t>Alternates between saline open water and exposed bottom</w:t>
            </w:r>
          </w:p>
        </w:tc>
        <w:tc>
          <w:tcPr>
            <w:tcW w:w="2760" w:type="dxa"/>
            <w:tcBorders>
              <w:bottom w:val="single" w:sz="4" w:space="0" w:color="auto"/>
            </w:tcBorders>
          </w:tcPr>
          <w:p w:rsidR="00A16CCC" w:rsidRPr="00B71215" w:rsidRDefault="00B71215" w:rsidP="00035928">
            <w:pPr>
              <w:rPr>
                <w:noProof/>
                <w:sz w:val="20"/>
              </w:rPr>
            </w:pPr>
            <w:r w:rsidRPr="00B71215">
              <w:rPr>
                <w:noProof/>
                <w:sz w:val="20"/>
              </w:rPr>
              <w:t>Alkaline</w:t>
            </w:r>
          </w:p>
        </w:tc>
      </w:tr>
      <w:tr w:rsidR="00B71215" w:rsidRPr="00B71215" w:rsidTr="00017215">
        <w:tc>
          <w:tcPr>
            <w:tcW w:w="8425" w:type="dxa"/>
            <w:gridSpan w:val="3"/>
            <w:tcBorders>
              <w:top w:val="single" w:sz="4" w:space="0" w:color="auto"/>
              <w:bottom w:val="nil"/>
            </w:tcBorders>
          </w:tcPr>
          <w:p w:rsidR="00A64237" w:rsidRPr="00B71215" w:rsidRDefault="00B71215" w:rsidP="00A26468">
            <w:pPr>
              <w:rPr>
                <w:noProof/>
                <w:sz w:val="20"/>
              </w:rPr>
            </w:pPr>
            <w:r w:rsidRPr="00B71215">
              <w:rPr>
                <w:noProof/>
                <w:sz w:val="20"/>
                <w:vertAlign w:val="superscript"/>
              </w:rPr>
              <w:t>1</w:t>
            </w:r>
            <w:r>
              <w:rPr>
                <w:noProof/>
                <w:sz w:val="20"/>
              </w:rPr>
              <w:t xml:space="preserve">Vegetation zone reflects that found in the deepest part of a wetland covering &gt; 25% of the total area in the majority of years and can be used as an idicator of wetland type. Roman numerals are equivalent to wetland class as noted by </w:t>
            </w:r>
            <w:hyperlink w:anchor="_ENREF_184" w:tooltip="Stewart, 1971 #387" w:history="1">
              <w:r w:rsidR="00A26468">
                <w:rPr>
                  <w:noProof/>
                  <w:sz w:val="20"/>
                </w:rPr>
                <w:fldChar w:fldCharType="begin"/>
              </w:r>
              <w:r w:rsidR="00A26468">
                <w:rPr>
                  <w:noProof/>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26468">
                <w:rPr>
                  <w:noProof/>
                  <w:sz w:val="20"/>
                </w:rPr>
                <w:fldChar w:fldCharType="separate"/>
              </w:r>
              <w:r w:rsidR="00A26468">
                <w:rPr>
                  <w:noProof/>
                  <w:sz w:val="20"/>
                </w:rPr>
                <w:t>Stewart et al. (1971)</w:t>
              </w:r>
              <w:r w:rsidR="00A26468">
                <w:rPr>
                  <w:noProof/>
                  <w:sz w:val="20"/>
                </w:rPr>
                <w:fldChar w:fldCharType="end"/>
              </w:r>
            </w:hyperlink>
            <w:r>
              <w:rPr>
                <w:noProof/>
                <w:sz w:val="20"/>
              </w:rPr>
              <w:t>.</w:t>
            </w:r>
          </w:p>
        </w:tc>
      </w:tr>
    </w:tbl>
    <w:p w:rsidR="00B94E27" w:rsidRDefault="00B94E27" w:rsidP="00A64237">
      <w:pPr>
        <w:pStyle w:val="Heading2"/>
        <w:rPr>
          <w:noProof/>
        </w:rPr>
      </w:pPr>
      <w:bookmarkStart w:id="19" w:name="_Toc493074535"/>
      <w:r>
        <w:rPr>
          <w:noProof/>
        </w:rPr>
        <w:t>Classifying Wetlands by AWCS</w:t>
      </w:r>
      <w:bookmarkEnd w:id="19"/>
    </w:p>
    <w:p w:rsidR="00B94E27" w:rsidRDefault="00B94E27" w:rsidP="00811720">
      <w:r>
        <w:t xml:space="preserve">The AWCS key presents a set of constraining features to identify wetland class, only one selection from which should be applied at a unique location. Once class has been identified, a second set of features is utilized to determine form, which may lead to a follow-up feature set to identify wetland type. </w:t>
      </w:r>
      <w:r w:rsidR="004773A9">
        <w:t>B</w:t>
      </w:r>
      <w:r>
        <w:t>og</w:t>
      </w:r>
      <w:r w:rsidR="004773A9">
        <w:t>s</w:t>
      </w:r>
      <w:r>
        <w:t xml:space="preserve"> and wooded swamps are not identifiable to type but only to form due limited information available for each within the province of Alberta.</w:t>
      </w:r>
      <w:r w:rsidR="004773A9">
        <w:t xml:space="preserve"> Furthermore, truly aquatic ecosystems are not included within the classification system, as has been the case historically </w:t>
      </w:r>
      <w:r w:rsidR="004773A9">
        <w:fldChar w:fldCharType="begin"/>
      </w:r>
      <w:r w:rsidR="00E32ACD">
        <w:instrText xml:space="preserve"> ADDIN EN.CITE &lt;EndNote&gt;&lt;Cite&gt;&lt;Author&gt;National Wetlands Working Group&lt;/Author&gt;&lt;Year&gt;1997&lt;/Year&gt;&lt;RecNum&gt;386&lt;/RecNum&gt;&lt;DisplayText&gt;(National Wetlands Working Group 1997, Smith et al. 200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mith&lt;/Author&gt;&lt;Year&gt;2007&lt;/Year&gt;&lt;RecNum&gt;392&lt;/RecNum&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4773A9">
        <w:fldChar w:fldCharType="separate"/>
      </w:r>
      <w:r w:rsidR="004773A9">
        <w:rPr>
          <w:noProof/>
        </w:rPr>
        <w:t>(</w:t>
      </w:r>
      <w:hyperlink w:anchor="_ENREF_150" w:tooltip="National Wetlands Working Group, 1997 #386" w:history="1">
        <w:r w:rsidR="00A26468">
          <w:rPr>
            <w:noProof/>
          </w:rPr>
          <w:t>National Wetlands Working Group 1997</w:t>
        </w:r>
      </w:hyperlink>
      <w:r w:rsidR="004773A9">
        <w:rPr>
          <w:noProof/>
        </w:rPr>
        <w:t xml:space="preserve">, </w:t>
      </w:r>
      <w:hyperlink w:anchor="_ENREF_181" w:tooltip="Smith, 2007 #392" w:history="1">
        <w:r w:rsidR="00A26468">
          <w:rPr>
            <w:noProof/>
          </w:rPr>
          <w:t>Smith et al. 2007</w:t>
        </w:r>
      </w:hyperlink>
      <w:r w:rsidR="004773A9">
        <w:rPr>
          <w:noProof/>
        </w:rPr>
        <w:t>)</w:t>
      </w:r>
      <w:r w:rsidR="004773A9">
        <w:fldChar w:fldCharType="end"/>
      </w:r>
      <w:r w:rsidR="004773A9">
        <w:t>.</w:t>
      </w:r>
    </w:p>
    <w:p w:rsidR="004773A9" w:rsidRDefault="004773A9" w:rsidP="00811720">
      <w:r>
        <w:t xml:space="preserve">Often a site may conform to more than one broad wetland class, for example, marshes surrounded by shrubby swamp, or fens that support bog islands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A26468">
          <w:rPr>
            <w:noProof/>
          </w:rPr>
          <w:t xml:space="preserve">Alberta Environment and Sustainable Resource </w:t>
        </w:r>
        <w:r w:rsidR="00A26468">
          <w:rPr>
            <w:noProof/>
          </w:rPr>
          <w:lastRenderedPageBreak/>
          <w:t>Development 2015</w:t>
        </w:r>
      </w:hyperlink>
      <w:r>
        <w:rPr>
          <w:noProof/>
        </w:rPr>
        <w:t>)</w:t>
      </w:r>
      <w:r>
        <w:fldChar w:fldCharType="end"/>
      </w:r>
      <w:r>
        <w:t>. In such cases, all unique wetland classes should be identified and mapped where they meet suitable mapping specifications. However, in cases of unavoidable aggregation</w:t>
      </w:r>
      <w:r w:rsidR="00062B7D">
        <w:t>,</w:t>
      </w:r>
      <w:r>
        <w:t xml:space="preserve"> multiple characteristics and attributes should be considered in order to determine the dominant wetland class; in some cases professional judgement may be required to overrule the key, particularly where hydrological disturbance is evident. For example, a drained fen that no longer has 40 cm of accumulated peat but exhibits many other fen characteristics should still be considered as a fen.</w:t>
      </w:r>
    </w:p>
    <w:p w:rsidR="00AE551A" w:rsidRDefault="009D5A52" w:rsidP="00811720">
      <w:r>
        <w:t xml:space="preserve">The </w:t>
      </w:r>
      <w:r w:rsidR="00062B7D">
        <w:t xml:space="preserve">full detail of the </w:t>
      </w:r>
      <w:r>
        <w:t>AWCS key is beyond the scope of the current document,</w:t>
      </w:r>
      <w:r w:rsidR="00062B7D">
        <w:t xml:space="preserve"> </w:t>
      </w:r>
      <w:r w:rsidR="00201AE3">
        <w:t>f</w:t>
      </w:r>
      <w:r w:rsidR="00062B7D">
        <w:t xml:space="preserve">or </w:t>
      </w:r>
      <w:r>
        <w:t xml:space="preserve">a detailed overview of how to identify wetlands under the AWCS rubric </w:t>
      </w:r>
      <w:r w:rsidR="00062B7D">
        <w:t>see</w:t>
      </w:r>
      <w:r>
        <w:t xml:space="preserve"> </w:t>
      </w:r>
      <w:hyperlink w:anchor="_ENREF_4" w:tooltip="Alberta Environment and Sustainable Resource Development, 2015 #388" w:history="1">
        <w:r w:rsidR="00A26468">
          <w:fldChar w:fldCharType="begin"/>
        </w:r>
        <w:r w:rsidR="00A26468">
          <w:instrText xml:space="preserve"> ADDIN EN.CITE &lt;EndNote&gt;&lt;Cite AuthorYear="1"&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A26468">
          <w:fldChar w:fldCharType="separate"/>
        </w:r>
        <w:r w:rsidR="00A26468">
          <w:rPr>
            <w:noProof/>
          </w:rPr>
          <w:t>Alberta Environment and Sustainable Resource Development (2015)</w:t>
        </w:r>
        <w:r w:rsidR="00A26468">
          <w:fldChar w:fldCharType="end"/>
        </w:r>
      </w:hyperlink>
      <w:r>
        <w:t xml:space="preserve"> (pp. 11-32).</w:t>
      </w:r>
    </w:p>
    <w:p w:rsidR="000F509B" w:rsidRDefault="000F509B" w:rsidP="000F509B">
      <w:pPr>
        <w:pStyle w:val="Heading2"/>
      </w:pPr>
      <w:bookmarkStart w:id="20" w:name="_Toc493074536"/>
      <w:r>
        <w:t>Wetland Class Summary</w:t>
      </w:r>
      <w:bookmarkEnd w:id="20"/>
    </w:p>
    <w:p w:rsidR="000F509B" w:rsidRPr="000F509B" w:rsidRDefault="000F509B" w:rsidP="000F509B">
      <w:r>
        <w:t>The wealth of information for wetland classification within Canada and Alberta is extensive. As a result a synthesis of the five major wetland class definitions is outlined below within the context of the proposed study. Therefore, details regarding wetland form and type will be excluded.</w:t>
      </w:r>
    </w:p>
    <w:p w:rsidR="000F509B" w:rsidRDefault="000F509B" w:rsidP="000F509B">
      <w:r w:rsidRPr="000F6AA5">
        <w:rPr>
          <w:b/>
        </w:rPr>
        <w:t>Bogs</w:t>
      </w:r>
      <w:r>
        <w:t xml:space="preserve"> are wetlands that have accumulated &gt; 40 cm of peat overtime and are found </w:t>
      </w:r>
      <w:r w:rsidR="0004467D">
        <w:t xml:space="preserve">almost </w:t>
      </w:r>
      <w:r>
        <w:t>solely in the boreal biome. They are often elevated above the surrounding local terrain and receive most water and nutrients from precipitation. Due to limited water and nutrient sources, bogs are the most nutrient-poor wetlands in Alberta and exhibit low vegetation diversity as a result. The water table is maintained at or just below the surface and remains stagnant.</w:t>
      </w:r>
    </w:p>
    <w:p w:rsidR="000F509B" w:rsidRPr="00201AE3" w:rsidRDefault="000F509B" w:rsidP="000F509B">
      <w:r>
        <w:rPr>
          <w:b/>
        </w:rPr>
        <w:t>Fens</w:t>
      </w:r>
      <w:r>
        <w:t xml:space="preserve">, like bogs also exhibit a minimum of 40 cm of peat and are </w:t>
      </w:r>
      <w:r w:rsidR="0004467D">
        <w:t xml:space="preserve">almost </w:t>
      </w:r>
      <w:r>
        <w:t>only found in the boreal biome. However, they are influenced by the slow lateral movement of water overtime and are often called fen channels or green rivers. Fens obtain water from precipitation and runoff, where water acquired by the latter is nutrient-rich by virtue of contact with the mineral-rich land surface. This process typically makes (rich) fens more productive and biologically diverse than bogs, however, poor fens can exhibit vegetation characteristics that are analogous to bogs. The hydrology of a typical fen, like bogs, can be complex, where surface and sub-surface water interactions are common.</w:t>
      </w:r>
      <w:r w:rsidR="00874A0F">
        <w:t xml:space="preserve"> Fens are the most extensive wetlands within the </w:t>
      </w:r>
      <w:r w:rsidR="00760EDE">
        <w:t>western boreal forest of Canada.</w:t>
      </w:r>
    </w:p>
    <w:p w:rsidR="000F509B" w:rsidRPr="00760EDE" w:rsidRDefault="000F509B" w:rsidP="000F509B">
      <w:r w:rsidRPr="00201AE3">
        <w:rPr>
          <w:b/>
        </w:rPr>
        <w:t>Swamp</w:t>
      </w:r>
      <w:r w:rsidR="00760EDE">
        <w:rPr>
          <w:b/>
        </w:rPr>
        <w:t xml:space="preserve">s </w:t>
      </w:r>
      <w:r w:rsidR="00760EDE">
        <w:t>are predominantly</w:t>
      </w:r>
      <w:r w:rsidR="003226EB">
        <w:t xml:space="preserve"> a</w:t>
      </w:r>
      <w:r w:rsidR="00760EDE">
        <w:t xml:space="preserve"> mineral based wetland group</w:t>
      </w:r>
      <w:r w:rsidR="003226EB" w:rsidRPr="003226EB">
        <w:t xml:space="preserve"> </w:t>
      </w:r>
      <w:r w:rsidR="003226EB">
        <w:t>that occur across a variety of landscapes in Alberta</w:t>
      </w:r>
      <w:r w:rsidR="00760EDE">
        <w:t xml:space="preserve">, although peat accumulation </w:t>
      </w:r>
      <w:r w:rsidR="003226EB">
        <w:t>(&lt; 40 cm) can occur in some settings</w:t>
      </w:r>
      <w:r w:rsidR="00760EDE">
        <w:t xml:space="preserve">. </w:t>
      </w:r>
      <w:r w:rsidR="00C8156F">
        <w:t xml:space="preserve">Typical swamps have hummocky ground that promotes the localised pooling of water and tend to occur </w:t>
      </w:r>
      <w:r w:rsidR="00760EDE">
        <w:t xml:space="preserve">in the transition zones between uplands and other wetlands such as marshes and shallow open water. </w:t>
      </w:r>
      <w:r w:rsidR="00C8156F">
        <w:t xml:space="preserve">Swamps occur in treed and shrub forms near the shoreline areas of </w:t>
      </w:r>
      <w:r w:rsidR="003226EB">
        <w:t xml:space="preserve">streams, lakes, and floodplains and </w:t>
      </w:r>
      <w:r w:rsidR="00C8156F">
        <w:t>exhibit seasonally fluctuating water levels</w:t>
      </w:r>
      <w:r w:rsidR="003226EB">
        <w:t xml:space="preserve"> sourced from precipitation, runoff, and flooding from adjacent wetlands. As a result of variable water sources, soil nutrients can vary from poor to rich dependent on vegetation species.</w:t>
      </w:r>
    </w:p>
    <w:p w:rsidR="000F509B" w:rsidRPr="0004467D" w:rsidRDefault="000F509B" w:rsidP="000F509B">
      <w:r w:rsidRPr="00201AE3">
        <w:rPr>
          <w:b/>
        </w:rPr>
        <w:t>Marsh</w:t>
      </w:r>
      <w:r w:rsidR="0004467D">
        <w:rPr>
          <w:b/>
        </w:rPr>
        <w:t>es</w:t>
      </w:r>
      <w:r w:rsidR="0004467D">
        <w:t xml:space="preserve"> are exclusively mineral wetlands located in the transition zones between open water and shorelines. They occur with low frequency throughout the boreal biome, but are extremely prevalent throughout the prairies. Water levels fluctuate seasonally, sourced from precipitation, runoff, groundwater, and stream inflow. With such a wealth of water supply, marshes typically exhibit nutrient rich soils that support numerous emergent vegetation types; marshes are the most biologically diverse wetlands in Alberta.</w:t>
      </w:r>
    </w:p>
    <w:p w:rsidR="000F509B" w:rsidRPr="0004467D" w:rsidRDefault="000F509B" w:rsidP="000F509B">
      <w:r w:rsidRPr="00201AE3">
        <w:rPr>
          <w:b/>
        </w:rPr>
        <w:t>Shallow Open Water</w:t>
      </w:r>
      <w:r w:rsidR="0004467D">
        <w:t xml:space="preserve"> wetlands exist between marshes and deep water bodies and are classified by exhibiting water depths no greater than 2 m. Floating and submerged vegetation can occur</w:t>
      </w:r>
      <w:r w:rsidR="000A4C49">
        <w:t xml:space="preserve"> in more </w:t>
      </w:r>
      <w:r w:rsidR="000A4C49">
        <w:lastRenderedPageBreak/>
        <w:t>nutrient rich wetlands</w:t>
      </w:r>
      <w:r w:rsidR="0004467D">
        <w:t xml:space="preserve">, but water depths are too great for </w:t>
      </w:r>
      <w:r w:rsidR="000A4C49">
        <w:t>emergent (marsh)</w:t>
      </w:r>
      <w:r w:rsidR="0004467D">
        <w:t xml:space="preserve"> vegetation to establish.</w:t>
      </w:r>
      <w:r w:rsidR="000A4C49">
        <w:t xml:space="preserve"> Water levels are near stationary but may vary slightly throughout the season depending on source availability from precipitation, runoff, groundwater, and streams; in some cases a sufficient reduction in water level can expose mudflats.</w:t>
      </w:r>
    </w:p>
    <w:p w:rsidR="00AE551A" w:rsidRDefault="00AE551A" w:rsidP="002F6F34">
      <w:pPr>
        <w:pStyle w:val="Heading1"/>
      </w:pPr>
      <w:bookmarkStart w:id="21" w:name="_Toc493074537"/>
      <w:r>
        <w:t xml:space="preserve">Alberta Wetland </w:t>
      </w:r>
      <w:r w:rsidRPr="002F6F34">
        <w:t>Mapping</w:t>
      </w:r>
      <w:r>
        <w:t xml:space="preserve"> Specification</w:t>
      </w:r>
      <w:bookmarkEnd w:id="21"/>
    </w:p>
    <w:p w:rsidR="00E3393D" w:rsidRDefault="00AE551A" w:rsidP="00CD6DCC">
      <w:r>
        <w:t>On the 23</w:t>
      </w:r>
      <w:r w:rsidRPr="00AE551A">
        <w:rPr>
          <w:vertAlign w:val="superscript"/>
        </w:rPr>
        <w:t>rd</w:t>
      </w:r>
      <w:r>
        <w:t xml:space="preserve"> March, 2017, stakeholders within the Alberta wetland community convened to identify a wetland m</w:t>
      </w:r>
      <w:r w:rsidR="0041132C">
        <w:t xml:space="preserve">apping specification to which any within </w:t>
      </w:r>
      <w:r>
        <w:t>provinc</w:t>
      </w:r>
      <w:r w:rsidR="0041132C">
        <w:t>e inventory should be standardised against</w:t>
      </w:r>
      <w:r>
        <w:t xml:space="preserve">. The meeting represented </w:t>
      </w:r>
      <w:r w:rsidR="0041132C">
        <w:t>numerous perspectives</w:t>
      </w:r>
      <w:r>
        <w:t xml:space="preserve"> from across the province including those of federal, provincial, and municipal government</w:t>
      </w:r>
      <w:r w:rsidR="0041132C">
        <w:t>s</w:t>
      </w:r>
      <w:r>
        <w:t>, academi</w:t>
      </w:r>
      <w:r w:rsidR="0041132C">
        <w:t>cs</w:t>
      </w:r>
      <w:r>
        <w:t>, and industry</w:t>
      </w:r>
      <w:r w:rsidR="0041132C">
        <w:t xml:space="preserve"> leaders</w:t>
      </w:r>
      <w:r>
        <w:t>.</w:t>
      </w:r>
      <w:r w:rsidR="00CD6DCC">
        <w:t xml:space="preserve"> Key among attendees were those </w:t>
      </w:r>
      <w:r w:rsidR="0041132C">
        <w:t>from</w:t>
      </w:r>
      <w:r w:rsidR="00CD6DCC">
        <w:t xml:space="preserve"> the provincial government, who will lead the initiative to </w:t>
      </w:r>
      <w:r w:rsidR="00B81F19">
        <w:t>standardise</w:t>
      </w:r>
      <w:r w:rsidR="00CD6DCC">
        <w:t xml:space="preserve"> </w:t>
      </w:r>
      <w:r w:rsidR="00B81F19">
        <w:t xml:space="preserve">the identification, classification, and delineation of </w:t>
      </w:r>
      <w:r w:rsidR="00CD6DCC">
        <w:t>wetland</w:t>
      </w:r>
      <w:r w:rsidR="00B81F19">
        <w:t>s across the province</w:t>
      </w:r>
      <w:r w:rsidR="00CD6DCC">
        <w:t>.</w:t>
      </w:r>
      <w:r w:rsidR="00821FAE">
        <w:t xml:space="preserve"> </w:t>
      </w:r>
    </w:p>
    <w:p w:rsidR="0041132C" w:rsidRDefault="0041132C" w:rsidP="00CD6DCC">
      <w:r>
        <w:t>The need to sta</w:t>
      </w:r>
      <w:r w:rsidR="00BA0E71">
        <w:t>ndardise wetland inventories was originally</w:t>
      </w:r>
      <w:r>
        <w:t xml:space="preserve"> identified by the Alberta wetland community within the AMWI</w:t>
      </w:r>
      <w:r w:rsidR="00D970BD">
        <w:t xml:space="preserve"> as classifications are of varying vintage</w:t>
      </w:r>
      <w:r w:rsidR="002C58E6">
        <w:t xml:space="preserve">, </w:t>
      </w:r>
      <w:r w:rsidR="00D970BD">
        <w:t>quality</w:t>
      </w:r>
      <w:r w:rsidR="002C58E6">
        <w:t>, and resolution</w:t>
      </w:r>
      <w:r w:rsidR="00C26753">
        <w:t xml:space="preserve"> </w:t>
      </w:r>
      <w:r w:rsidR="00C26753">
        <w:fldChar w:fldCharType="begin"/>
      </w:r>
      <w:r w:rsidR="00C26753">
        <w:instrText xml:space="preserve"> ADDIN EN.CITE &lt;EndNote&gt;&lt;Cite&gt;&lt;Author&gt;Government of Alberta&lt;/Author&gt;&lt;Year&gt;2017&lt;/Year&gt;&lt;RecNum&gt;493&lt;/RecNum&gt;&lt;DisplayText&gt;(Government of Alberta 2017)&lt;/DisplayText&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C26753">
        <w:fldChar w:fldCharType="separate"/>
      </w:r>
      <w:r w:rsidR="00C26753">
        <w:rPr>
          <w:noProof/>
        </w:rPr>
        <w:t>(</w:t>
      </w:r>
      <w:hyperlink w:anchor="_ENREF_68" w:tooltip="Government of Alberta, 2017 #493" w:history="1">
        <w:r w:rsidR="00A26468">
          <w:rPr>
            <w:noProof/>
          </w:rPr>
          <w:t>Government of Alberta 2017</w:t>
        </w:r>
      </w:hyperlink>
      <w:r w:rsidR="00C26753">
        <w:rPr>
          <w:noProof/>
        </w:rPr>
        <w:t>)</w:t>
      </w:r>
      <w:r w:rsidR="00C26753">
        <w:fldChar w:fldCharType="end"/>
      </w:r>
      <w:r w:rsidR="00C26753">
        <w:t xml:space="preserve">. </w:t>
      </w:r>
      <w:r w:rsidR="00BA0E71">
        <w:t xml:space="preserve">In addition, concerns expressed by data contributors (such as municipalities), along with changes in policy and the need to continually assess policy effectiveness also drive the need for the establishment of provincially recognised standards </w:t>
      </w:r>
      <w:r w:rsidR="00BA0E71">
        <w:fldChar w:fldCharType="begin"/>
      </w:r>
      <w:r w:rsidR="00000214">
        <w:instrText xml:space="preserve"> ADDIN EN.CITE &lt;EndNote&gt;&lt;Cite&gt;&lt;Author&gt;Partnership&lt;/Author&gt;&lt;Year&gt;2017&lt;/Year&gt;&lt;RecNum&gt;494&lt;/RecNum&gt;&lt;DisplayText&gt;(Alberta NAWMP 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BA0E71">
        <w:fldChar w:fldCharType="separate"/>
      </w:r>
      <w:r w:rsidR="00000214">
        <w:rPr>
          <w:noProof/>
        </w:rPr>
        <w:t>(</w:t>
      </w:r>
      <w:hyperlink w:anchor="_ENREF_5" w:tooltip="Alberta NAWMP Partnership, 2017 #494" w:history="1">
        <w:r w:rsidR="00A26468">
          <w:rPr>
            <w:noProof/>
          </w:rPr>
          <w:t>Alberta NAWMP Partnership 2017</w:t>
        </w:r>
      </w:hyperlink>
      <w:r w:rsidR="00000214">
        <w:rPr>
          <w:noProof/>
        </w:rPr>
        <w:t>)</w:t>
      </w:r>
      <w:r w:rsidR="00BA0E71">
        <w:fldChar w:fldCharType="end"/>
      </w:r>
      <w:r w:rsidR="00BA0E71">
        <w:t>.</w:t>
      </w:r>
      <w:r w:rsidR="00D1524F">
        <w:t xml:space="preserve"> The establishment of such standards will not only allow policy assessments to evolve over time, but establish a standardised baseline of information </w:t>
      </w:r>
      <w:r w:rsidR="0010727D">
        <w:t xml:space="preserve">important for </w:t>
      </w:r>
      <w:r w:rsidR="00D1524F">
        <w:t>user</w:t>
      </w:r>
      <w:r w:rsidR="0010727D">
        <w:t xml:space="preserve"> and contributor understanding</w:t>
      </w:r>
      <w:r w:rsidR="007330DF">
        <w:t xml:space="preserve">, as well as providing baseline data for </w:t>
      </w:r>
      <w:r w:rsidR="00B46327">
        <w:t xml:space="preserve">future </w:t>
      </w:r>
      <w:r w:rsidR="007330DF">
        <w:t>monitoring investigations</w:t>
      </w:r>
      <w:r w:rsidR="00D1524F">
        <w:t>.</w:t>
      </w:r>
      <w:r w:rsidR="0036764C">
        <w:t xml:space="preserve"> Furthermore, t</w:t>
      </w:r>
      <w:r>
        <w:t>he standardisation of, and improvement to current inventories, will allow for improved wetland management to meet Alberta Wetland Policy (AWP) goals, AWCS requirements, whilst also aligning with national standards outlined by the CWI.</w:t>
      </w:r>
    </w:p>
    <w:p w:rsidR="006265D6" w:rsidRDefault="003D785B" w:rsidP="00CD6DCC">
      <w:r>
        <w:t>It was noted that the standardisation of wetland inventory could not be static and needed to differ by biome (e.g. prairie</w:t>
      </w:r>
      <w:r w:rsidR="009863C9">
        <w:t>/parkland</w:t>
      </w:r>
      <w:r>
        <w:t xml:space="preserve"> or boreal</w:t>
      </w:r>
      <w:r w:rsidR="006265D6">
        <w:t>/foothills</w:t>
      </w:r>
      <w:r>
        <w:t xml:space="preserve">), and possibly with the transition between biomes. </w:t>
      </w:r>
      <w:r w:rsidR="006265D6">
        <w:t xml:space="preserve">As a result attendees separated in to biome specific breakout sessions where minimum wetland </w:t>
      </w:r>
      <w:r>
        <w:t>classification, min</w:t>
      </w:r>
      <w:r w:rsidR="009863C9">
        <w:t>imum mapping unit</w:t>
      </w:r>
      <w:r w:rsidR="006265D6">
        <w:t xml:space="preserve"> (spatial resolution)</w:t>
      </w:r>
      <w:r w:rsidR="009863C9">
        <w:t xml:space="preserve">, </w:t>
      </w:r>
      <w:r w:rsidR="006265D6">
        <w:t xml:space="preserve">boundary </w:t>
      </w:r>
      <w:r w:rsidR="009863C9">
        <w:t>delineation, and completeness accuracy</w:t>
      </w:r>
      <w:r w:rsidR="006265D6">
        <w:t xml:space="preserve"> were discussion points</w:t>
      </w:r>
      <w:r w:rsidR="009863C9">
        <w:t>.</w:t>
      </w:r>
      <w:r w:rsidR="006265D6">
        <w:t xml:space="preserve"> Discussions were guided by policy with respect to classification, as any classification needed to conform to the standards established by the AWCS and CWCS. Furthermore, discussions were</w:t>
      </w:r>
      <w:r w:rsidR="002A6064">
        <w:t xml:space="preserve"> also guided by</w:t>
      </w:r>
      <w:r w:rsidR="006265D6">
        <w:t xml:space="preserve"> data availability </w:t>
      </w:r>
      <w:r w:rsidR="002A6064">
        <w:t>and cost effectiveness; expensive data were identified as a non-practical option where large geographical mapping is concerned. Therefore, discussions were predominantly focussed on the use of open source\very low cost data for determining key wetland characteristics.</w:t>
      </w:r>
    </w:p>
    <w:p w:rsidR="005A3E7A" w:rsidRDefault="005A3E7A" w:rsidP="005A3E7A">
      <w:pPr>
        <w:pStyle w:val="Heading2"/>
      </w:pPr>
      <w:bookmarkStart w:id="22" w:name="_Toc493074538"/>
      <w:r>
        <w:t xml:space="preserve">Prairie/Parkland </w:t>
      </w:r>
      <w:r w:rsidR="00123BD0">
        <w:t>biomes</w:t>
      </w:r>
      <w:bookmarkEnd w:id="22"/>
    </w:p>
    <w:p w:rsidR="00CC4A61" w:rsidRDefault="009863C9" w:rsidP="00CD6DCC">
      <w:r>
        <w:t xml:space="preserve">Within prairie/parkland </w:t>
      </w:r>
      <w:r w:rsidR="00A14AA3">
        <w:t>biomes</w:t>
      </w:r>
      <w:r w:rsidR="00CC4A61">
        <w:t xml:space="preserve"> mandatory </w:t>
      </w:r>
      <w:r w:rsidR="006265D6">
        <w:t xml:space="preserve">classification </w:t>
      </w:r>
      <w:r>
        <w:t>objective</w:t>
      </w:r>
      <w:r w:rsidR="00CC4A61">
        <w:t>s</w:t>
      </w:r>
      <w:r>
        <w:t xml:space="preserve"> w</w:t>
      </w:r>
      <w:r w:rsidR="00CC4A61">
        <w:t>ere</w:t>
      </w:r>
      <w:r>
        <w:t xml:space="preserve"> to </w:t>
      </w:r>
      <w:r w:rsidR="00CC4A61">
        <w:t xml:space="preserve">i) </w:t>
      </w:r>
      <w:r>
        <w:t>discriminate betw</w:t>
      </w:r>
      <w:r w:rsidR="00CC4A61">
        <w:t>een wetland and upland with a minimum of 90 % accuracy, and ii) determine any wetland (if present) as</w:t>
      </w:r>
      <w:r>
        <w:t xml:space="preserve"> treed or non-treed</w:t>
      </w:r>
      <w:r w:rsidR="00F2490C">
        <w:t xml:space="preserve"> to one of the 5 major AWCS classes</w:t>
      </w:r>
      <w:r w:rsidR="008436FE">
        <w:t xml:space="preserve"> </w:t>
      </w:r>
      <w:r w:rsidR="00CC4A61">
        <w:t xml:space="preserve">with a minimum </w:t>
      </w:r>
      <w:r w:rsidR="006A2F2D">
        <w:t xml:space="preserve">accuracy </w:t>
      </w:r>
      <w:r w:rsidR="00CC4A61">
        <w:t>of 8</w:t>
      </w:r>
      <w:r w:rsidR="008436FE">
        <w:t>0</w:t>
      </w:r>
      <w:r w:rsidR="00CC4A61">
        <w:t xml:space="preserve"> %</w:t>
      </w:r>
      <w:r>
        <w:t>.</w:t>
      </w:r>
      <w:r w:rsidR="00CC4A61">
        <w:t xml:space="preserve"> The identification of AWCS </w:t>
      </w:r>
      <w:r w:rsidR="008436FE">
        <w:t>form</w:t>
      </w:r>
      <w:r w:rsidR="00CC4A61">
        <w:t xml:space="preserve">s and </w:t>
      </w:r>
      <w:r w:rsidR="008436FE">
        <w:t>types</w:t>
      </w:r>
      <w:r w:rsidR="00CC4A61">
        <w:t xml:space="preserve"> </w:t>
      </w:r>
      <w:r w:rsidR="00F2490C">
        <w:t>may also be noted</w:t>
      </w:r>
      <w:r w:rsidR="00CC4A61">
        <w:t xml:space="preserve"> optional</w:t>
      </w:r>
      <w:r w:rsidR="006A2F2D">
        <w:t>ly (</w:t>
      </w:r>
      <w:r w:rsidR="006A2F2D" w:rsidRPr="008436FE">
        <w:fldChar w:fldCharType="begin"/>
      </w:r>
      <w:r w:rsidR="006A2F2D" w:rsidRPr="008436FE">
        <w:instrText xml:space="preserve"> REF _Ref486337737 \h </w:instrText>
      </w:r>
      <w:r w:rsidR="006A2F2D">
        <w:instrText xml:space="preserve"> \* MERGEFORMAT </w:instrText>
      </w:r>
      <w:r w:rsidR="006A2F2D" w:rsidRPr="008436FE">
        <w:fldChar w:fldCharType="separate"/>
      </w:r>
      <w:r w:rsidR="006A2F2D" w:rsidRPr="008436FE">
        <w:t>Figure 2</w:t>
      </w:r>
      <w:r w:rsidR="006A2F2D" w:rsidRPr="008436FE">
        <w:fldChar w:fldCharType="end"/>
      </w:r>
      <w:r w:rsidR="006A2F2D">
        <w:t>)</w:t>
      </w:r>
      <w:r w:rsidR="00CC4A61">
        <w:t xml:space="preserve">. </w:t>
      </w:r>
      <w:r w:rsidR="006A2F2D">
        <w:t>C</w:t>
      </w:r>
      <w:r w:rsidR="002A6064">
        <w:t xml:space="preserve">lassification accuracies </w:t>
      </w:r>
      <w:r w:rsidR="006A2F2D">
        <w:t>are expected to</w:t>
      </w:r>
      <w:r w:rsidR="002A6064">
        <w:t xml:space="preserve"> be achieved at a minimum mapping unit (MMU) of 40 m (0.04 Ha)</w:t>
      </w:r>
      <w:r w:rsidR="006A2F2D">
        <w:t>,</w:t>
      </w:r>
      <w:r w:rsidR="002A6064">
        <w:t xml:space="preserve"> a </w:t>
      </w:r>
      <w:r w:rsidR="006A2F2D">
        <w:t>MMU</w:t>
      </w:r>
      <w:r w:rsidR="002A6064">
        <w:t xml:space="preserve"> </w:t>
      </w:r>
      <w:r w:rsidR="005A3E7A">
        <w:t>guided</w:t>
      </w:r>
      <w:r w:rsidR="002A6064">
        <w:t xml:space="preserve"> by </w:t>
      </w:r>
      <w:r w:rsidR="00736B26">
        <w:t xml:space="preserve">the foreseeable use of open source Sentinal-2 imagery </w:t>
      </w:r>
      <w:r w:rsidR="005A3E7A">
        <w:t>(</w:t>
      </w:r>
      <w:r w:rsidR="00736B26">
        <w:t>10 m pixel</w:t>
      </w:r>
      <w:r w:rsidR="005A3E7A">
        <w:t>)</w:t>
      </w:r>
      <w:r w:rsidR="006A2F2D">
        <w:t>.</w:t>
      </w:r>
      <w:r w:rsidR="00736B26">
        <w:t xml:space="preserve"> </w:t>
      </w:r>
      <w:r w:rsidR="006A2F2D">
        <w:t>C</w:t>
      </w:r>
      <w:r w:rsidR="00736B26">
        <w:t xml:space="preserve">onsensus on a 40 m MMU was </w:t>
      </w:r>
      <w:r w:rsidR="006A2F2D">
        <w:t>favoured over a 10 m single pixel</w:t>
      </w:r>
      <w:r w:rsidR="00736B26">
        <w:t xml:space="preserve"> as singular pixels may be a source of noise if analysed in isolation, whereas an aggregate 2 x 2 pixel grouping reduces </w:t>
      </w:r>
      <w:r w:rsidR="006A2F2D">
        <w:t xml:space="preserve">this </w:t>
      </w:r>
      <w:r w:rsidR="00736B26">
        <w:t>possibility.</w:t>
      </w:r>
      <w:r w:rsidR="006A2F2D">
        <w:t xml:space="preserve"> It was noted that a 0.04 Ha MMU should be sufficient to capture a minimum of 70 % of wetland features across the landscape.</w:t>
      </w:r>
      <w:r w:rsidR="005A3E7A">
        <w:t xml:space="preserve"> The </w:t>
      </w:r>
      <w:r w:rsidR="00A14AA3">
        <w:t>boundary</w:t>
      </w:r>
      <w:r w:rsidR="005A3E7A">
        <w:t xml:space="preserve"> between </w:t>
      </w:r>
      <w:r w:rsidR="00AA3E84">
        <w:t xml:space="preserve">upland and wetland </w:t>
      </w:r>
      <w:r w:rsidR="00AA3E84">
        <w:lastRenderedPageBreak/>
        <w:t xml:space="preserve">within the prairie landscape </w:t>
      </w:r>
      <w:r w:rsidR="00A14AA3">
        <w:t xml:space="preserve">is known to </w:t>
      </w:r>
      <w:r w:rsidR="00AA3E84">
        <w:t>va</w:t>
      </w:r>
      <w:r w:rsidR="00A14AA3">
        <w:t>ry</w:t>
      </w:r>
      <w:r w:rsidR="00AA3E84">
        <w:t xml:space="preserve"> through time, as a result any boundary delineation would fast become outdated. Therefore, </w:t>
      </w:r>
      <w:r w:rsidR="0029757C">
        <w:t>the identification of wetland boundaries will be determined</w:t>
      </w:r>
      <w:r w:rsidR="00B94C3A">
        <w:t xml:space="preserve"> at a high level</w:t>
      </w:r>
      <w:r w:rsidR="0029757C">
        <w:t xml:space="preserve"> by confirming the presence or absence of a wetland</w:t>
      </w:r>
      <w:r w:rsidR="00B94C3A">
        <w:t xml:space="preserve"> within a pixel</w:t>
      </w:r>
      <w:r w:rsidR="0029757C">
        <w:t xml:space="preserve"> via the classification process. Field acquired data should be utilised for a </w:t>
      </w:r>
      <w:r w:rsidR="00B94C3A">
        <w:t xml:space="preserve">more </w:t>
      </w:r>
      <w:r w:rsidR="0029757C">
        <w:t>detailed</w:t>
      </w:r>
      <w:r w:rsidR="00B94C3A">
        <w:t>, high resolution</w:t>
      </w:r>
      <w:r w:rsidR="0029757C">
        <w:t xml:space="preserve"> boundary delineation.</w:t>
      </w:r>
    </w:p>
    <w:p w:rsidR="002A6064" w:rsidRDefault="002A6064" w:rsidP="00CD6DCC"/>
    <w:p w:rsidR="00F76766" w:rsidRDefault="000032EB" w:rsidP="00FC19EC">
      <w:pPr>
        <w:keepNext/>
        <w:jc w:val="center"/>
      </w:pPr>
      <w:r>
        <w:rPr>
          <w:noProof/>
          <w:lang w:eastAsia="en-CA"/>
        </w:rPr>
        <w:drawing>
          <wp:inline distT="0" distB="0" distL="0" distR="0">
            <wp:extent cx="5400000" cy="4904298"/>
            <wp:effectExtent l="19050" t="19050" r="1079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airie_Parkland_Classification_Schematic.jpg"/>
                    <pic:cNvPicPr/>
                  </pic:nvPicPr>
                  <pic:blipFill>
                    <a:blip r:embed="rId9">
                      <a:extLst>
                        <a:ext uri="{28A0092B-C50C-407E-A947-70E740481C1C}">
                          <a14:useLocalDpi xmlns:a14="http://schemas.microsoft.com/office/drawing/2010/main" val="0"/>
                        </a:ext>
                      </a:extLst>
                    </a:blip>
                    <a:stretch>
                      <a:fillRect/>
                    </a:stretch>
                  </pic:blipFill>
                  <pic:spPr>
                    <a:xfrm>
                      <a:off x="0" y="0"/>
                      <a:ext cx="5400000" cy="4904298"/>
                    </a:xfrm>
                    <a:prstGeom prst="rect">
                      <a:avLst/>
                    </a:prstGeom>
                    <a:ln w="12700">
                      <a:solidFill>
                        <a:schemeClr val="tx1"/>
                      </a:solidFill>
                    </a:ln>
                    <a:effectLst>
                      <a:softEdge rad="31750"/>
                    </a:effectLst>
                  </pic:spPr>
                </pic:pic>
              </a:graphicData>
            </a:graphic>
          </wp:inline>
        </w:drawing>
      </w:r>
    </w:p>
    <w:p w:rsidR="00D71A33" w:rsidRDefault="00F76766" w:rsidP="005A3E7A">
      <w:pPr>
        <w:rPr>
          <w:sz w:val="20"/>
        </w:rPr>
      </w:pPr>
      <w:bookmarkStart w:id="23" w:name="_Ref486337737"/>
      <w:r w:rsidRPr="00F76766">
        <w:rPr>
          <w:sz w:val="20"/>
        </w:rPr>
        <w:t xml:space="preserve">Figure </w:t>
      </w:r>
      <w:r w:rsidRPr="00F76766">
        <w:rPr>
          <w:sz w:val="20"/>
        </w:rPr>
        <w:fldChar w:fldCharType="begin"/>
      </w:r>
      <w:r w:rsidRPr="00F76766">
        <w:rPr>
          <w:sz w:val="20"/>
        </w:rPr>
        <w:instrText xml:space="preserve"> SEQ Figure \* ARABIC </w:instrText>
      </w:r>
      <w:r w:rsidRPr="00F76766">
        <w:rPr>
          <w:sz w:val="20"/>
        </w:rPr>
        <w:fldChar w:fldCharType="separate"/>
      </w:r>
      <w:r w:rsidR="00D71A33">
        <w:rPr>
          <w:noProof/>
          <w:sz w:val="20"/>
        </w:rPr>
        <w:t>2</w:t>
      </w:r>
      <w:r w:rsidRPr="00F76766">
        <w:rPr>
          <w:sz w:val="20"/>
        </w:rPr>
        <w:fldChar w:fldCharType="end"/>
      </w:r>
      <w:bookmarkEnd w:id="23"/>
      <w:r w:rsidRPr="00F76766">
        <w:rPr>
          <w:sz w:val="20"/>
        </w:rPr>
        <w:t xml:space="preserve"> </w:t>
      </w:r>
      <w:r w:rsidR="00FC19EC">
        <w:rPr>
          <w:sz w:val="20"/>
        </w:rPr>
        <w:t>Hierarchal</w:t>
      </w:r>
      <w:r w:rsidRPr="00F76766">
        <w:rPr>
          <w:sz w:val="20"/>
        </w:rPr>
        <w:t xml:space="preserve"> conceptual classification diagram for prairie/parkland</w:t>
      </w:r>
      <w:r w:rsidR="00FC19EC">
        <w:rPr>
          <w:sz w:val="20"/>
        </w:rPr>
        <w:t xml:space="preserve"> biome</w:t>
      </w:r>
      <w:r w:rsidRPr="00F76766">
        <w:rPr>
          <w:sz w:val="20"/>
        </w:rPr>
        <w:t xml:space="preserve"> wetland</w:t>
      </w:r>
      <w:r w:rsidR="00FC19EC">
        <w:rPr>
          <w:sz w:val="20"/>
        </w:rPr>
        <w:t>s</w:t>
      </w:r>
      <w:r w:rsidRPr="00F76766">
        <w:rPr>
          <w:sz w:val="20"/>
        </w:rPr>
        <w:t>.</w:t>
      </w:r>
      <w:r w:rsidR="003C458C">
        <w:rPr>
          <w:sz w:val="20"/>
        </w:rPr>
        <w:t xml:space="preserve"> Note, SOW is shallow open water, and wetland types conform to those outlined by </w:t>
      </w:r>
      <w:r w:rsidR="003C458C">
        <w:rPr>
          <w:sz w:val="20"/>
        </w:rPr>
        <w:fldChar w:fldCharType="begin"/>
      </w:r>
      <w:r w:rsidR="00E32ACD">
        <w:rPr>
          <w:sz w:val="20"/>
        </w:rPr>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C458C">
        <w:rPr>
          <w:sz w:val="20"/>
        </w:rPr>
        <w:fldChar w:fldCharType="separate"/>
      </w:r>
      <w:r w:rsidR="003C458C">
        <w:rPr>
          <w:noProof/>
          <w:sz w:val="20"/>
        </w:rPr>
        <w:t>(</w:t>
      </w:r>
      <w:hyperlink w:anchor="_ENREF_184" w:tooltip="Stewart, 1971 #387" w:history="1">
        <w:r w:rsidR="00A26468">
          <w:rPr>
            <w:noProof/>
            <w:sz w:val="20"/>
          </w:rPr>
          <w:t>Stewart et al. 1971</w:t>
        </w:r>
      </w:hyperlink>
      <w:r w:rsidR="003C458C">
        <w:rPr>
          <w:noProof/>
          <w:sz w:val="20"/>
        </w:rPr>
        <w:t>)</w:t>
      </w:r>
      <w:r w:rsidR="003C458C">
        <w:rPr>
          <w:sz w:val="20"/>
        </w:rPr>
        <w:fldChar w:fldCharType="end"/>
      </w:r>
      <w:r w:rsidR="003C458C">
        <w:rPr>
          <w:sz w:val="20"/>
        </w:rPr>
        <w:t>.</w:t>
      </w:r>
    </w:p>
    <w:p w:rsidR="005A3E7A" w:rsidRDefault="005A3E7A" w:rsidP="005A3E7A">
      <w:pPr>
        <w:pStyle w:val="Heading2"/>
      </w:pPr>
      <w:bookmarkStart w:id="24" w:name="_Toc493074539"/>
      <w:r>
        <w:t>Boreal/Foothills</w:t>
      </w:r>
      <w:r w:rsidR="00123BD0">
        <w:t xml:space="preserve"> biomes</w:t>
      </w:r>
      <w:bookmarkEnd w:id="24"/>
    </w:p>
    <w:p w:rsidR="005A3E7A" w:rsidRDefault="0062649E" w:rsidP="0062649E">
      <w:r>
        <w:t xml:space="preserve">Across boreal biomes the distinction between upland and wetland was identified as the most important criteria, with a desired accuracy of 95 %. A second priority was identified as the ability to distinguish between peatlands and mineral wetlands down to the 5 major AWCS classes with 90 % accuracy. Beyond class boreal wetlands should be identified to one of a possible 13 AWCS forms with a 75 % accuracy for vegetated/treed classes, but at a 90 % accuracy for non-treed (open water) classes. The MMU at which </w:t>
      </w:r>
      <w:r w:rsidR="0001245D">
        <w:t xml:space="preserve">classifications should be made also varies as a function of wetland class: 0.9 Ha for vegetated/treed classes, and 0.09 Ha (30 m pixel size) for open water classes. The former was driven by the already established use of Landsat open source imagery in boreal wetland classification within the Ducks </w:t>
      </w:r>
      <w:r w:rsidR="0001245D">
        <w:lastRenderedPageBreak/>
        <w:t>Unlimited Canada</w:t>
      </w:r>
      <w:r w:rsidR="00900FDE">
        <w:t xml:space="preserve"> (DUC) - Boreal</w:t>
      </w:r>
      <w:r w:rsidR="0001245D">
        <w:t xml:space="preserve"> Enhanced Wetland Classification</w:t>
      </w:r>
      <w:r w:rsidR="00900FDE">
        <w:t xml:space="preserve"> (EWC) </w:t>
      </w:r>
      <w:r w:rsidR="00A706E2">
        <w:fldChar w:fldCharType="begin"/>
      </w:r>
      <w:r w:rsidR="00DF00D8">
        <w:instrText xml:space="preserve"> ADDIN EN.CITE &lt;EndNote&gt;&lt;Cite&gt;&lt;Author&gt;Ducks Unlimited Canada&lt;/Author&gt;&lt;Year&gt;2011&lt;/Year&gt;&lt;RecNum&gt;495&lt;/RecNum&gt;&lt;DisplayText&gt;(Ducks Unlimited Canada 2011)&lt;/DisplayText&gt;&lt;record&gt;&lt;rec-number&gt;495&lt;/rec-number&gt;&lt;foreign-keys&gt;&lt;key app="EN" db-id="25teddewsvepe9e5faxptreqrptrz95ftz5d" timestamp="1504632365"&gt;495&lt;/key&gt;&lt;/foreign-keys&gt;&lt;ref-type name="Web Page"&gt;12&lt;/ref-type&gt;&lt;contributors&gt;&lt;authors&gt;&lt;author&gt;Ducks Unlimited Canada,&lt;/author&gt;&lt;/authors&gt;&lt;/contributors&gt;&lt;titles&gt;&lt;title&gt;Enhanced Wetland Classification Products User Guide Version 1.0&lt;/title&gt;&lt;/titles&gt;&lt;number&gt;June 2017&lt;/number&gt;&lt;dates&gt;&lt;year&gt;2011&lt;/year&gt;&lt;/dates&gt;&lt;pub-location&gt;[online]&lt;/pub-location&gt;&lt;urls&gt;&lt;related-urls&gt;&lt;url&gt;http://www.ducks.ca/assets/2015/09/ewc-inferred-products.pdf&lt;/url&gt;&lt;/related-urls&gt;&lt;/urls&gt;&lt;/record&gt;&lt;/Cite&gt;&lt;/EndNote&gt;</w:instrText>
      </w:r>
      <w:r w:rsidR="00A706E2">
        <w:fldChar w:fldCharType="separate"/>
      </w:r>
      <w:r w:rsidR="00A706E2">
        <w:rPr>
          <w:noProof/>
        </w:rPr>
        <w:t>(</w:t>
      </w:r>
      <w:hyperlink w:anchor="_ENREF_53" w:tooltip="Ducks Unlimited Canada, 2011 #495" w:history="1">
        <w:r w:rsidR="00A26468">
          <w:rPr>
            <w:noProof/>
          </w:rPr>
          <w:t>Ducks Unlimited Canada 2011</w:t>
        </w:r>
      </w:hyperlink>
      <w:r w:rsidR="00A706E2">
        <w:rPr>
          <w:noProof/>
        </w:rPr>
        <w:t>)</w:t>
      </w:r>
      <w:r w:rsidR="00A706E2">
        <w:fldChar w:fldCharType="end"/>
      </w:r>
      <w:r w:rsidR="00900FDE">
        <w:t>.</w:t>
      </w:r>
      <w:r w:rsidR="00040E83">
        <w:t xml:space="preserve"> A similar consensus on boundary delineation was reached for the boreal biomes as was for the prairies i.e. wetland boundaries are challenging to map, therefore the confirmation of the presence or absence of a wetland will define its spatial boundary at the pixel level.</w:t>
      </w:r>
    </w:p>
    <w:p w:rsidR="00040E83" w:rsidRPr="005A3E7A" w:rsidRDefault="00040E83" w:rsidP="0062649E"/>
    <w:p w:rsidR="00D71A33" w:rsidRDefault="00D71A33" w:rsidP="00D71A33">
      <w:pPr>
        <w:keepNext/>
        <w:jc w:val="center"/>
      </w:pPr>
      <w:r>
        <w:rPr>
          <w:noProof/>
          <w:sz w:val="20"/>
          <w:lang w:eastAsia="en-CA"/>
        </w:rPr>
        <w:drawing>
          <wp:inline distT="0" distB="0" distL="0" distR="0">
            <wp:extent cx="5400000" cy="4677539"/>
            <wp:effectExtent l="19050" t="19050" r="1079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real_Foothills_Classification_Schematic.jpg"/>
                    <pic:cNvPicPr/>
                  </pic:nvPicPr>
                  <pic:blipFill>
                    <a:blip r:embed="rId10">
                      <a:extLst>
                        <a:ext uri="{28A0092B-C50C-407E-A947-70E740481C1C}">
                          <a14:useLocalDpi xmlns:a14="http://schemas.microsoft.com/office/drawing/2010/main" val="0"/>
                        </a:ext>
                      </a:extLst>
                    </a:blip>
                    <a:stretch>
                      <a:fillRect/>
                    </a:stretch>
                  </pic:blipFill>
                  <pic:spPr>
                    <a:xfrm>
                      <a:off x="0" y="0"/>
                      <a:ext cx="5400000" cy="4677539"/>
                    </a:xfrm>
                    <a:prstGeom prst="rect">
                      <a:avLst/>
                    </a:prstGeom>
                    <a:ln w="12700">
                      <a:solidFill>
                        <a:schemeClr val="tx1"/>
                      </a:solidFill>
                    </a:ln>
                    <a:effectLst>
                      <a:softEdge rad="31750"/>
                    </a:effectLst>
                  </pic:spPr>
                </pic:pic>
              </a:graphicData>
            </a:graphic>
          </wp:inline>
        </w:drawing>
      </w:r>
    </w:p>
    <w:p w:rsidR="00D71A33" w:rsidRPr="00D71A33" w:rsidRDefault="00D71A33" w:rsidP="00D71A33">
      <w:pPr>
        <w:rPr>
          <w:sz w:val="18"/>
        </w:rPr>
      </w:pPr>
      <w:r w:rsidRPr="00D71A33">
        <w:rPr>
          <w:sz w:val="20"/>
        </w:rPr>
        <w:t xml:space="preserve">Figure </w:t>
      </w:r>
      <w:r w:rsidRPr="00D71A33">
        <w:rPr>
          <w:sz w:val="20"/>
        </w:rPr>
        <w:fldChar w:fldCharType="begin"/>
      </w:r>
      <w:r w:rsidRPr="00D71A33">
        <w:rPr>
          <w:sz w:val="20"/>
        </w:rPr>
        <w:instrText xml:space="preserve"> SEQ Figure \* ARABIC </w:instrText>
      </w:r>
      <w:r w:rsidRPr="00D71A33">
        <w:rPr>
          <w:sz w:val="20"/>
        </w:rPr>
        <w:fldChar w:fldCharType="separate"/>
      </w:r>
      <w:r w:rsidRPr="00D71A33">
        <w:rPr>
          <w:noProof/>
          <w:sz w:val="20"/>
        </w:rPr>
        <w:t>3</w:t>
      </w:r>
      <w:r w:rsidRPr="00D71A33">
        <w:rPr>
          <w:sz w:val="20"/>
        </w:rPr>
        <w:fldChar w:fldCharType="end"/>
      </w:r>
      <w:r w:rsidRPr="00D71A33">
        <w:rPr>
          <w:sz w:val="20"/>
        </w:rPr>
        <w:t xml:space="preserve"> Hierarchal conceptual classification diagram for boreal/foothill biome</w:t>
      </w:r>
      <w:r w:rsidR="00FC19EC">
        <w:rPr>
          <w:sz w:val="20"/>
        </w:rPr>
        <w:t xml:space="preserve"> wetland</w:t>
      </w:r>
      <w:r w:rsidRPr="00D71A33">
        <w:rPr>
          <w:sz w:val="20"/>
        </w:rPr>
        <w:t>s.</w:t>
      </w:r>
      <w:r w:rsidR="0011571B">
        <w:rPr>
          <w:sz w:val="20"/>
        </w:rPr>
        <w:t xml:space="preserve"> Note SOW is shallow open water.</w:t>
      </w:r>
    </w:p>
    <w:p w:rsidR="00AD5E3A" w:rsidRDefault="00AD5E3A" w:rsidP="00AD5E3A">
      <w:pPr>
        <w:pStyle w:val="Heading1"/>
      </w:pPr>
      <w:bookmarkStart w:id="25" w:name="_Toc493074540"/>
      <w:r>
        <w:t>Wetland Classification</w:t>
      </w:r>
      <w:r w:rsidR="0061521A">
        <w:t>: A Data Review</w:t>
      </w:r>
      <w:bookmarkEnd w:id="25"/>
    </w:p>
    <w:p w:rsidR="00A8527C" w:rsidRDefault="00A8527C" w:rsidP="00811720">
      <w:r>
        <w:t xml:space="preserve">Numerous means exist for the purpose of classifying wetlands. Historically, wetland information and maps were compiled from in-situ field acquisitions </w:t>
      </w:r>
      <w:r>
        <w:fldChar w:fldCharType="begin"/>
      </w:r>
      <w:r w:rsidR="00E32ACD">
        <w:instrText xml:space="preserve"> ADDIN EN.CITE &lt;EndNote&gt;&lt;Cite&gt;&lt;Author&gt;Wilen&lt;/Author&gt;&lt;Year&gt;1993&lt;/Year&gt;&lt;RecNum&gt;426&lt;/RecNum&gt;&lt;DisplayText&gt;(Wilen et al. 1993)&lt;/DisplayText&gt;&lt;record&gt;&lt;rec-number&gt;426&lt;/rec-number&gt;&lt;foreign-keys&gt;&lt;key app="EN" db-id="25teddewsvepe9e5faxptreqrptrz95ftz5d" timestamp="1494281704"&gt;426&lt;/key&gt;&lt;/foreign-keys&gt;&lt;ref-type name="Book Section"&gt;5&lt;/ref-type&gt;&lt;contributors&gt;&lt;authors&gt;&lt;author&gt;Wilen, Bill O.&lt;/author&gt;&lt;author&gt;Tiner, Ralph W.&lt;/author&gt;&lt;/authors&gt;&lt;secondary-authors&gt;&lt;author&gt;Whigham, Dennis F.&lt;/author&gt;&lt;author&gt;Dykyjová, Dagmar&lt;/author&gt;&lt;author&gt;Hejný, Slavomil&lt;/author&gt;&lt;/secondary-authors&gt;&lt;/contributors&gt;&lt;titles&gt;&lt;title&gt;Wetlands of the United States&lt;/title&gt;&lt;secondary-title&gt;Wetlands of the world: Inventory, ecology and management Volume I: Africa, Australia, Canada and Greenland, Mediterranean, Mexico, Papua New Guinea, South Asia, Tropical South America, United States&lt;/secondary-title&gt;&lt;/titles&gt;&lt;pages&gt;515-636&lt;/pages&gt;&lt;dates&gt;&lt;year&gt;1993&lt;/year&gt;&lt;/dates&gt;&lt;pub-location&gt;Dordrecht&lt;/pub-location&gt;&lt;publisher&gt;Springer Netherlands&lt;/publisher&gt;&lt;isbn&gt;978-94-015-8212-4&lt;/isbn&gt;&lt;label&gt;Wilen1993&lt;/label&gt;&lt;urls&gt;&lt;related-urls&gt;&lt;url&gt;http://dx.doi.org/10.1007/978-94-015-8212-4_12&lt;/url&gt;&lt;/related-urls&gt;&lt;/urls&gt;&lt;electronic-resource-num&gt;10.1007/978-94-015-8212-4_12&lt;/electronic-resource-num&gt;&lt;/record&gt;&lt;/Cite&gt;&lt;/EndNote&gt;</w:instrText>
      </w:r>
      <w:r>
        <w:fldChar w:fldCharType="separate"/>
      </w:r>
      <w:r w:rsidR="0057706F">
        <w:rPr>
          <w:noProof/>
        </w:rPr>
        <w:t>(</w:t>
      </w:r>
      <w:hyperlink w:anchor="_ENREF_215" w:tooltip="Wilen, 1993 #426" w:history="1">
        <w:r w:rsidR="00A26468">
          <w:rPr>
            <w:noProof/>
          </w:rPr>
          <w:t>Wilen et al. 1993</w:t>
        </w:r>
      </w:hyperlink>
      <w:r w:rsidR="0057706F">
        <w:rPr>
          <w:noProof/>
        </w:rPr>
        <w:t>)</w:t>
      </w:r>
      <w:r>
        <w:fldChar w:fldCharType="end"/>
      </w:r>
      <w:r>
        <w:t xml:space="preserve">. </w:t>
      </w:r>
      <w:r w:rsidR="00A87EF2">
        <w:t xml:space="preserve">Aerial photography later pioneered larger-scale wetland delineation and mapping, which was then complimented by satellite multispectral optical photography </w:t>
      </w:r>
      <w:r w:rsidR="00A87EF2">
        <w:fldChar w:fldCharType="begin"/>
      </w:r>
      <w:r w:rsidR="00E32ACD">
        <w:instrText xml:space="preserve"> ADDIN EN.CITE &lt;EndNote&gt;&lt;Cite&gt;&lt;Author&gt;Sethre&lt;/Author&gt;&lt;Year&gt;2005&lt;/Year&gt;&lt;RecNum&gt;413&lt;/RecNum&gt;&lt;DisplayText&gt;(Sethre et al. 2005)&lt;/DisplayText&gt;&lt;record&gt;&lt;rec-number&gt;413&lt;/rec-number&gt;&lt;foreign-keys&gt;&lt;key app="EN" db-id="25teddewsvepe9e5faxptreqrptrz95ftz5d" timestamp="1494274271"&gt;413&lt;/key&gt;&lt;/foreign-keys&gt;&lt;ref-type name="Journal Article"&gt;17&lt;/ref-type&gt;&lt;contributors&gt;&lt;authors&gt;&lt;author&gt;Sethre, Paul R.&lt;/author&gt;&lt;author&gt;Rundquist, Bradley C.&lt;/author&gt;&lt;author&gt;Todhunter, Paul E.&lt;/author&gt;&lt;/authors&gt;&lt;/contributors&gt;&lt;titles&gt;&lt;title&gt;Remote Detection of Prairie Pothole Ponds in the Devils Lake Basin, North Dakota&lt;/title&gt;&lt;secondary-title&gt;GIScience &amp;amp; Remote Sensing&lt;/secondary-title&gt;&lt;/titles&gt;&lt;periodical&gt;&lt;full-title&gt;GIScience &amp;amp; Remote Sensing&lt;/full-title&gt;&lt;/periodical&gt;&lt;pages&gt;277-296&lt;/pages&gt;&lt;volume&gt;42&lt;/volume&gt;&lt;number&gt;4&lt;/number&gt;&lt;dates&gt;&lt;year&gt;2005&lt;/year&gt;&lt;pub-dates&gt;&lt;date&gt;2005/12/01&lt;/date&gt;&lt;/pub-dates&gt;&lt;/dates&gt;&lt;publisher&gt;Taylor &amp;amp; Francis&lt;/publisher&gt;&lt;isbn&gt;1548-1603&lt;/isbn&gt;&lt;urls&gt;&lt;related-urls&gt;&lt;url&gt;http://www.tandfonline.com/doi/abs/10.2747/1548-1603.42.4.277&lt;/url&gt;&lt;/related-urls&gt;&lt;/urls&gt;&lt;electronic-resource-num&gt;10.2747/1548-1603.42.4.277&lt;/electronic-resource-num&gt;&lt;/record&gt;&lt;/Cite&gt;&lt;/EndNote&gt;</w:instrText>
      </w:r>
      <w:r w:rsidR="00A87EF2">
        <w:fldChar w:fldCharType="separate"/>
      </w:r>
      <w:r w:rsidR="00A87EF2">
        <w:rPr>
          <w:noProof/>
        </w:rPr>
        <w:t>(</w:t>
      </w:r>
      <w:hyperlink w:anchor="_ENREF_180" w:tooltip="Sethre, 2005 #413" w:history="1">
        <w:r w:rsidR="00A26468">
          <w:rPr>
            <w:noProof/>
          </w:rPr>
          <w:t>Sethre et al. 2005</w:t>
        </w:r>
      </w:hyperlink>
      <w:r w:rsidR="00A87EF2">
        <w:rPr>
          <w:noProof/>
        </w:rPr>
        <w:t>)</w:t>
      </w:r>
      <w:r w:rsidR="00A87EF2">
        <w:fldChar w:fldCharType="end"/>
      </w:r>
      <w:r w:rsidR="00A87EF2">
        <w:t xml:space="preserve">. Both represented an important advance in the field of natural resource inventory and monitoring, including wetlands. More recently the use of other remote sensing technologies has become more prominent in large-scale wetland detection and mapping, primarily, light detection and ranging (LiDAR) and synthetic aperture radar (SAR). Both have demonstrable </w:t>
      </w:r>
      <w:r w:rsidR="007D2200">
        <w:t>success</w:t>
      </w:r>
      <w:r w:rsidR="00A87EF2">
        <w:t xml:space="preserve"> </w:t>
      </w:r>
      <w:r w:rsidR="007D2200">
        <w:t>in</w:t>
      </w:r>
      <w:r w:rsidR="00A87EF2">
        <w:t xml:space="preserve"> water detection and/or wetland classification when applied in isolation </w:t>
      </w:r>
      <w:r w:rsidR="007D2200">
        <w:t>or as part of a data fusion workflow</w:t>
      </w:r>
      <w:r w:rsidR="00A87EF2">
        <w:t>.</w:t>
      </w:r>
    </w:p>
    <w:p w:rsidR="00F95308" w:rsidRDefault="00A87EF2" w:rsidP="00811720">
      <w:r>
        <w:lastRenderedPageBreak/>
        <w:t>The current section will explore the use of each data source for the purpose of wetland classification</w:t>
      </w:r>
      <w:r w:rsidR="00D076FA">
        <w:t xml:space="preserve"> within a remote sensing context</w:t>
      </w:r>
      <w:r>
        <w:t xml:space="preserve"> and discuss the advantages and disadvantages associated with each.</w:t>
      </w:r>
    </w:p>
    <w:p w:rsidR="00A8527C" w:rsidRPr="00A8527C" w:rsidRDefault="00F95308" w:rsidP="00F95308">
      <w:pPr>
        <w:pStyle w:val="Heading2"/>
      </w:pPr>
      <w:bookmarkStart w:id="26" w:name="_Toc493074541"/>
      <w:r>
        <w:t xml:space="preserve">Field </w:t>
      </w:r>
      <w:r w:rsidR="009914BA">
        <w:t>Acquisitions</w:t>
      </w:r>
      <w:bookmarkEnd w:id="26"/>
    </w:p>
    <w:p w:rsidR="009C1A02" w:rsidRDefault="00BB0DEE" w:rsidP="00811720">
      <w:r>
        <w:t>Field acquired data is rightly deemed the most reliable source of wetland classification</w:t>
      </w:r>
      <w:r w:rsidR="009C1A02">
        <w:t xml:space="preserve"> as it is capable of providing very high levels of detail</w:t>
      </w:r>
      <w:r>
        <w:t xml:space="preserve">, however, it is not without shortcomings. Field acquired data is often </w:t>
      </w:r>
      <w:r w:rsidR="00721E55">
        <w:t xml:space="preserve">very </w:t>
      </w:r>
      <w:r>
        <w:t xml:space="preserve">costly, time consuming, provides logistical challenges in areas with limited access, and occasionally reflects the subjectivity of the technician that acquired the data </w:t>
      </w:r>
      <w:r w:rsidR="00AD6595">
        <w:fldChar w:fldCharType="begin"/>
      </w:r>
      <w:r w:rsidR="00E32ACD">
        <w:instrText xml:space="preserve"> ADDIN EN.CITE &lt;EndNote&gt;&lt;Cite&gt;&lt;Author&gt;Roller&lt;/Author&gt;&lt;Year&gt;1977&lt;/Year&gt;&lt;RecNum&gt;423&lt;/RecNum&gt;&lt;DisplayText&gt;(Roller 1977)&lt;/DisplayText&gt;&lt;record&gt;&lt;rec-number&gt;423&lt;/rec-number&gt;&lt;foreign-keys&gt;&lt;key app="EN" db-id="25teddewsvepe9e5faxptreqrptrz95ftz5d" timestamp="1494277857"&gt;423&lt;/key&gt;&lt;/foreign-keys&gt;&lt;ref-type name="Report"&gt;27&lt;/ref-type&gt;&lt;contributors&gt;&lt;authors&gt;&lt;author&gt;Roller, N. E. G.&lt;/author&gt;&lt;/authors&gt;&lt;/contributors&gt;&lt;titles&gt;&lt;title&gt;Remote Sensing of Wetlands&lt;/title&gt;&lt;/titles&gt;&lt;dates&gt;&lt;year&gt;1977&lt;/year&gt;&lt;/dates&gt;&lt;pub-location&gt;NASA, [online] available from: https://ntrs.nasa.gov/search.jsp?R=19770019644&lt;/pub-location&gt;&lt;publisher&gt;NASA&lt;/publisher&gt;&lt;isbn&gt;NASA-CR-153282&lt;/isbn&gt;&lt;urls&gt;&lt;/urls&gt;&lt;/record&gt;&lt;/Cite&gt;&lt;/EndNote&gt;</w:instrText>
      </w:r>
      <w:r w:rsidR="00AD6595">
        <w:fldChar w:fldCharType="separate"/>
      </w:r>
      <w:r w:rsidR="00AD6595">
        <w:rPr>
          <w:noProof/>
        </w:rPr>
        <w:t>(</w:t>
      </w:r>
      <w:hyperlink w:anchor="_ENREF_168" w:tooltip="Roller, 1977 #423" w:history="1">
        <w:r w:rsidR="00A26468">
          <w:rPr>
            <w:noProof/>
          </w:rPr>
          <w:t>Roller 1977</w:t>
        </w:r>
      </w:hyperlink>
      <w:r w:rsidR="00AD6595">
        <w:rPr>
          <w:noProof/>
        </w:rPr>
        <w:t>)</w:t>
      </w:r>
      <w:r w:rsidR="00AD6595">
        <w:fldChar w:fldCharType="end"/>
      </w:r>
      <w:r>
        <w:t>.</w:t>
      </w:r>
      <w:r w:rsidR="009C1A02">
        <w:t xml:space="preserve"> </w:t>
      </w:r>
    </w:p>
    <w:p w:rsidR="00276016" w:rsidRDefault="009C1A02" w:rsidP="00811720">
      <w:r>
        <w:t>Within Alberta, field technicians characterise</w:t>
      </w:r>
      <w:r w:rsidR="00C209DF">
        <w:t xml:space="preserve"> wetlands by use of a </w:t>
      </w:r>
      <w:r>
        <w:t>rubric</w:t>
      </w:r>
      <w:r w:rsidR="00C209DF">
        <w:t xml:space="preserve"> specific to the level of detail required</w:t>
      </w:r>
      <w:r w:rsidR="0049444B">
        <w:t xml:space="preserve"> for any particular project</w:t>
      </w:r>
      <w:r w:rsidR="00C209DF">
        <w:t>,</w:t>
      </w:r>
      <w:r>
        <w:t xml:space="preserve"> starting in either a top-down or down-up approach to </w:t>
      </w:r>
      <w:r w:rsidR="0049444B">
        <w:t>characterise</w:t>
      </w:r>
      <w:r>
        <w:t xml:space="preserve"> wetland </w:t>
      </w:r>
      <w:r w:rsidR="0049444B">
        <w:t>information</w:t>
      </w:r>
      <w:r>
        <w:t xml:space="preserve">. By being on site technicians can directly measure or infer information pertaining to soils, </w:t>
      </w:r>
      <w:r w:rsidR="00C209DF">
        <w:t xml:space="preserve">pH, vegetation parameters (species, density, height, etc.), </w:t>
      </w:r>
      <w:r w:rsidR="003109F9">
        <w:t>hydrology</w:t>
      </w:r>
      <w:r w:rsidR="00C209DF">
        <w:t>, nutrient availability, depth to water table, and more; in appropriate boreal biomes the presence and depth of permafrost can also be determined</w:t>
      </w:r>
      <w:r w:rsidR="00B4666C">
        <w:t xml:space="preserve"> </w:t>
      </w:r>
      <w:r w:rsidR="00B4666C">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B4666C">
        <w:fldChar w:fldCharType="separate"/>
      </w:r>
      <w:r w:rsidR="00B4666C">
        <w:rPr>
          <w:noProof/>
        </w:rPr>
        <w:t>(</w:t>
      </w:r>
      <w:hyperlink w:anchor="_ENREF_181" w:tooltip="Smith, 2007 #392" w:history="1">
        <w:r w:rsidR="00A26468">
          <w:rPr>
            <w:noProof/>
          </w:rPr>
          <w:t>Smith et al. 2007</w:t>
        </w:r>
      </w:hyperlink>
      <w:r w:rsidR="00B4666C">
        <w:rPr>
          <w:noProof/>
        </w:rPr>
        <w:t>)</w:t>
      </w:r>
      <w:r w:rsidR="00B4666C">
        <w:fldChar w:fldCharType="end"/>
      </w:r>
      <w:r w:rsidR="00C209DF">
        <w:t>.</w:t>
      </w:r>
      <w:r w:rsidR="00B4666C">
        <w:t xml:space="preserve"> In reference to the AWCS rubric for example, t</w:t>
      </w:r>
      <w:r w:rsidR="00C209DF">
        <w:t xml:space="preserve">he determination between peat and mineral soil type is key for class discrimination. Whereas wetland hydrology and the identification of key vegetation species and </w:t>
      </w:r>
      <w:r w:rsidR="0049444B">
        <w:t xml:space="preserve">general </w:t>
      </w:r>
      <w:r w:rsidR="00C209DF">
        <w:t xml:space="preserve">vegetation diversity are good indicators of wetland </w:t>
      </w:r>
      <w:r w:rsidR="003109F9">
        <w:t xml:space="preserve">class and </w:t>
      </w:r>
      <w:r w:rsidR="00C209DF">
        <w:t>form</w:t>
      </w:r>
      <w:r w:rsidR="003109F9">
        <w:t>. Measurements of water salinity (or conductivity) and pH provide key information for peatland types, whereas salinity measurements and the inference of water permanence are key in identifying mineral wetland types.</w:t>
      </w:r>
    </w:p>
    <w:p w:rsidR="000E5370" w:rsidRDefault="000E5370" w:rsidP="00811720">
      <w:r>
        <w:t>A key advantage of in-situ data collection is the a</w:t>
      </w:r>
      <w:r w:rsidR="00511337">
        <w:t>bility to accurately delineate</w:t>
      </w:r>
      <w:r>
        <w:t xml:space="preserve"> wetland boundaries. This is typically done by use of a hand held or differential </w:t>
      </w:r>
      <w:r w:rsidRPr="000E5370">
        <w:t>global navigation satellite system</w:t>
      </w:r>
      <w:r w:rsidR="00B4666C">
        <w:t xml:space="preserve"> (GNSS)</w:t>
      </w:r>
      <w:r>
        <w:t>, which allows the measurement of wetland boundar</w:t>
      </w:r>
      <w:r w:rsidR="00511337">
        <w:t>ies</w:t>
      </w:r>
      <w:r>
        <w:t xml:space="preserve"> with sub-metre and sometimes sub-centimetre accuracy.</w:t>
      </w:r>
      <w:r w:rsidR="00B4666C">
        <w:t xml:space="preserve"> However, GNSS are not always reliable in remote regions, especially in close proximity to tall vegetation where accuracies can decrease considerably </w:t>
      </w:r>
      <w:r w:rsidR="00511337">
        <w:t>due to signal attenuation</w:t>
      </w:r>
      <w:r w:rsidR="00B4666C">
        <w:t xml:space="preserve">. </w:t>
      </w:r>
      <w:r w:rsidR="00511337">
        <w:t xml:space="preserve">Due to the typically high accuracy at which information can be inferred from within the field, such data are typically utilised in </w:t>
      </w:r>
      <w:r w:rsidR="00F077CC">
        <w:t xml:space="preserve">numerous </w:t>
      </w:r>
      <w:r w:rsidR="00511337">
        <w:t>AWP</w:t>
      </w:r>
      <w:r w:rsidR="00F077CC">
        <w:t xml:space="preserve"> evaluation criteria to determine wetland values and conservation practices.</w:t>
      </w:r>
    </w:p>
    <w:p w:rsidR="00CF0C81" w:rsidRDefault="00080A19" w:rsidP="00CF0C81">
      <w:pPr>
        <w:pStyle w:val="Heading2"/>
      </w:pPr>
      <w:bookmarkStart w:id="27" w:name="_Toc493074542"/>
      <w:r>
        <w:t>Optical Imagery</w:t>
      </w:r>
      <w:bookmarkEnd w:id="27"/>
    </w:p>
    <w:p w:rsidR="0009778D" w:rsidRPr="0009778D" w:rsidRDefault="0009778D" w:rsidP="00DF1898">
      <w:pPr>
        <w:pStyle w:val="Heading3"/>
      </w:pPr>
      <w:bookmarkStart w:id="28" w:name="_Toc493074543"/>
      <w:r>
        <w:t>Aerial</w:t>
      </w:r>
      <w:bookmarkEnd w:id="28"/>
    </w:p>
    <w:p w:rsidR="00DD6EF0" w:rsidRDefault="00CC6531" w:rsidP="00811720">
      <w:r>
        <w:t xml:space="preserve">The classification of wetlands </w:t>
      </w:r>
      <w:r w:rsidR="00BB0DEE">
        <w:t xml:space="preserve">through remote sensing </w:t>
      </w:r>
      <w:r w:rsidR="008B40C2">
        <w:t xml:space="preserve">dates back to the 1970’s by use of aerial </w:t>
      </w:r>
      <w:r w:rsidR="00080A19">
        <w:t xml:space="preserve">and satellite </w:t>
      </w:r>
      <w:r w:rsidR="008B40C2">
        <w:t>photography</w:t>
      </w:r>
      <w:r w:rsidR="00AF3689">
        <w:t xml:space="preserve"> </w:t>
      </w:r>
      <w:r w:rsidR="00AF3689">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DATA </w:instrText>
      </w:r>
      <w:r w:rsidR="00E32ACD">
        <w:fldChar w:fldCharType="end"/>
      </w:r>
      <w:r w:rsidR="00AF3689">
        <w:fldChar w:fldCharType="separate"/>
      </w:r>
      <w:r w:rsidR="0057706F">
        <w:rPr>
          <w:noProof/>
        </w:rPr>
        <w:t>(</w:t>
      </w:r>
      <w:hyperlink w:anchor="_ENREF_220" w:tooltip="Work, 1974 #424" w:history="1">
        <w:r w:rsidR="00A26468">
          <w:rPr>
            <w:noProof/>
          </w:rPr>
          <w:t>Work et al. 1974</w:t>
        </w:r>
      </w:hyperlink>
      <w:r w:rsidR="0057706F">
        <w:rPr>
          <w:noProof/>
        </w:rPr>
        <w:t xml:space="preserve">, </w:t>
      </w:r>
      <w:hyperlink w:anchor="_ENREF_219" w:tooltip="Work, 1976 #425" w:history="1">
        <w:r w:rsidR="00A26468">
          <w:rPr>
            <w:noProof/>
          </w:rPr>
          <w:t>Work et al. 1976</w:t>
        </w:r>
      </w:hyperlink>
      <w:r w:rsidR="0057706F">
        <w:rPr>
          <w:noProof/>
        </w:rPr>
        <w:t xml:space="preserve">, </w:t>
      </w:r>
      <w:hyperlink w:anchor="_ENREF_168" w:tooltip="Roller, 1977 #423" w:history="1">
        <w:r w:rsidR="00A26468">
          <w:rPr>
            <w:noProof/>
          </w:rPr>
          <w:t>Roller 1977</w:t>
        </w:r>
      </w:hyperlink>
      <w:r w:rsidR="0057706F">
        <w:rPr>
          <w:noProof/>
        </w:rPr>
        <w:t>)</w:t>
      </w:r>
      <w:r w:rsidR="00AF3689">
        <w:fldChar w:fldCharType="end"/>
      </w:r>
      <w:r w:rsidR="008B40C2">
        <w:t>.</w:t>
      </w:r>
      <w:r w:rsidR="00C33C8E">
        <w:t xml:space="preserve"> Aerial photography was the predominant means of determining wetland inventory (and monitoring)</w:t>
      </w:r>
      <w:r w:rsidR="009D6BC5">
        <w:t xml:space="preserve"> as images</w:t>
      </w:r>
      <w:r w:rsidR="00C33C8E">
        <w:t xml:space="preserve"> </w:t>
      </w:r>
      <w:r w:rsidR="009D6BC5">
        <w:t>provided a me</w:t>
      </w:r>
      <w:r w:rsidR="003667BA">
        <w:t>dium</w:t>
      </w:r>
      <w:r w:rsidR="009D6BC5">
        <w:t xml:space="preserve"> of </w:t>
      </w:r>
      <w:r w:rsidR="003667BA">
        <w:t xml:space="preserve">hypothetically </w:t>
      </w:r>
      <w:r w:rsidR="009D6BC5">
        <w:t>mapping wetlands from local to regional and national scales across a number of different wetland environments</w:t>
      </w:r>
      <w:r w:rsidR="00916163">
        <w:t xml:space="preserve"> at relatively high spatial resolution</w:t>
      </w:r>
      <w:r w:rsidR="009D6BC5">
        <w:t xml:space="preserve"> </w:t>
      </w:r>
      <w:r w:rsidR="009D6BC5">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 </w:instrText>
      </w:r>
      <w:r w:rsidR="00005C91">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DATA </w:instrText>
      </w:r>
      <w:r w:rsidR="00005C91">
        <w:fldChar w:fldCharType="end"/>
      </w:r>
      <w:r w:rsidR="009D6BC5">
        <w:fldChar w:fldCharType="separate"/>
      </w:r>
      <w:r w:rsidR="00005C91">
        <w:rPr>
          <w:noProof/>
        </w:rPr>
        <w:t>(</w:t>
      </w:r>
      <w:hyperlink w:anchor="_ENREF_43" w:tooltip="Cowardin, 1979 #389" w:history="1">
        <w:r w:rsidR="00A26468">
          <w:rPr>
            <w:noProof/>
          </w:rPr>
          <w:t>Cowardin et al. 1979</w:t>
        </w:r>
      </w:hyperlink>
      <w:r w:rsidR="00005C91">
        <w:rPr>
          <w:noProof/>
        </w:rPr>
        <w:t xml:space="preserve">, </w:t>
      </w:r>
      <w:hyperlink w:anchor="_ENREF_85" w:tooltip="Hood, 2008 #444" w:history="1">
        <w:r w:rsidR="00A26468">
          <w:rPr>
            <w:noProof/>
          </w:rPr>
          <w:t>Hood et al. 2008</w:t>
        </w:r>
      </w:hyperlink>
      <w:r w:rsidR="00005C91">
        <w:rPr>
          <w:noProof/>
        </w:rPr>
        <w:t xml:space="preserve">, </w:t>
      </w:r>
      <w:hyperlink w:anchor="_ENREF_187" w:tooltip="Szantoi, 2013 #563" w:history="1">
        <w:r w:rsidR="00A26468">
          <w:rPr>
            <w:noProof/>
          </w:rPr>
          <w:t>Szantoi et al. 2013</w:t>
        </w:r>
      </w:hyperlink>
      <w:r w:rsidR="00005C91">
        <w:rPr>
          <w:noProof/>
        </w:rPr>
        <w:t>)</w:t>
      </w:r>
      <w:r w:rsidR="009D6BC5">
        <w:fldChar w:fldCharType="end"/>
      </w:r>
      <w:r w:rsidR="009D6BC5">
        <w:t xml:space="preserve">. </w:t>
      </w:r>
      <w:r w:rsidR="00916163">
        <w:t xml:space="preserve">Common analytical practice involved the manual delineation of the </w:t>
      </w:r>
      <w:r w:rsidR="00AA60DD">
        <w:t xml:space="preserve">acquired </w:t>
      </w:r>
      <w:r w:rsidR="00916163">
        <w:t xml:space="preserve">photography, however, such a technique typically </w:t>
      </w:r>
      <w:r w:rsidR="00DD6EF0">
        <w:t>required specific knowledge and experience with respect to analyzing image tones and other subtleties</w:t>
      </w:r>
      <w:r w:rsidR="00916163">
        <w:t xml:space="preserve"> </w:t>
      </w:r>
      <w:r w:rsidR="00916163">
        <w:fldChar w:fldCharType="begin"/>
      </w:r>
      <w:r w:rsidR="00E32ACD">
        <w:instrText xml:space="preserve"> ADDIN EN.CITE &lt;EndNote&gt;&lt;Cite&gt;&lt;Author&gt;Anderson&lt;/Author&gt;&lt;Year&gt;1973&lt;/Year&gt;&lt;RecNum&gt;429&lt;/RecNum&gt;&lt;DisplayText&gt;(Anderson et al. 1973)&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EndNote&gt;</w:instrText>
      </w:r>
      <w:r w:rsidR="00916163">
        <w:fldChar w:fldCharType="separate"/>
      </w:r>
      <w:r w:rsidR="0057706F">
        <w:rPr>
          <w:noProof/>
        </w:rPr>
        <w:t>(</w:t>
      </w:r>
      <w:hyperlink w:anchor="_ENREF_8" w:tooltip="Anderson, 1973 #429" w:history="1">
        <w:r w:rsidR="00A26468">
          <w:rPr>
            <w:noProof/>
          </w:rPr>
          <w:t>Anderson et al. 1973</w:t>
        </w:r>
      </w:hyperlink>
      <w:r w:rsidR="0057706F">
        <w:rPr>
          <w:noProof/>
        </w:rPr>
        <w:t>)</w:t>
      </w:r>
      <w:r w:rsidR="00916163">
        <w:fldChar w:fldCharType="end"/>
      </w:r>
      <w:r w:rsidR="00DD6EF0">
        <w:t>. Moreover, even with</w:t>
      </w:r>
      <w:r w:rsidR="00916163">
        <w:t xml:space="preserve"> high delineation accuracies</w:t>
      </w:r>
      <w:r w:rsidR="00DD6EF0">
        <w:t xml:space="preserve"> </w:t>
      </w:r>
      <w:r w:rsidR="00916163">
        <w:t xml:space="preserve">(between 85 % and </w:t>
      </w:r>
      <w:r w:rsidR="00DD6EF0">
        <w:t>90 %</w:t>
      </w:r>
      <w:r w:rsidR="00916163">
        <w:t>),</w:t>
      </w:r>
      <w:r w:rsidR="001F7E99">
        <w:t xml:space="preserve"> field validation was still require</w:t>
      </w:r>
      <w:r w:rsidR="00916163">
        <w:t>d</w:t>
      </w:r>
      <w:r w:rsidR="001F7E99">
        <w:t xml:space="preserve"> to ensure adequate representation of the wetlands </w:t>
      </w:r>
      <w:r w:rsidR="00AA60DD">
        <w:t xml:space="preserve">vegetation communities and other </w:t>
      </w:r>
      <w:r w:rsidR="001F7E99">
        <w:t>biological data</w:t>
      </w:r>
      <w:r w:rsidR="00AA60DD">
        <w:t xml:space="preserve"> </w:t>
      </w:r>
      <w:r w:rsidR="00AA60DD">
        <w:fldChar w:fldCharType="begin"/>
      </w:r>
      <w:r w:rsidR="00E32ACD">
        <w:instrText xml:space="preserve"> ADDIN EN.CITE &lt;EndNote&gt;&lt;Cite&gt;&lt;Author&gt;Cowardin&lt;/Author&gt;&lt;Year&gt;1981&lt;/Year&gt;&lt;RecNum&gt;431&lt;/RecNum&gt;&lt;DisplayText&gt;(Cowardin et al. 1981)&lt;/DisplayText&gt;&lt;record&gt;&lt;rec-number&gt;431&lt;/rec-number&gt;&lt;foreign-keys&gt;&lt;key app="EN" db-id="25teddewsvepe9e5faxptreqrptrz95ftz5d" timestamp="1496941074"&gt;431&lt;/key&gt;&lt;/foreign-keys&gt;&lt;ref-type name="Journal Article"&gt;17&lt;/ref-type&gt;&lt;contributors&gt;&lt;authors&gt;&lt;author&gt;Cowardin, Lewis M.&lt;/author&gt;&lt;author&gt;Gilmer, David S.&lt;/author&gt;&lt;author&gt;Mechlin, Larry M.&lt;/author&gt;&lt;/authors&gt;&lt;/contributors&gt;&lt;titles&gt;&lt;title&gt;Characteristics of Central North Dakota Wetlands Determined from Sample Aerial Photographs and Ground Study&lt;/title&gt;&lt;secondary-title&gt;Wildlife Society Bulletin (1973-2006)&lt;/secondary-title&gt;&lt;/titles&gt;&lt;periodical&gt;&lt;full-title&gt;Wildlife Society Bulletin (1973-2006)&lt;/full-title&gt;&lt;/periodical&gt;&lt;pages&gt;280-288&lt;/pages&gt;&lt;volume&gt;9&lt;/volume&gt;&lt;number&gt;4&lt;/number&gt;&lt;dates&gt;&lt;year&gt;1981&lt;/year&gt;&lt;/dates&gt;&lt;publisher&gt;[Wiley, Wildlife Society]&lt;/publisher&gt;&lt;isbn&gt;00917648, 19385463&lt;/isbn&gt;&lt;urls&gt;&lt;related-urls&gt;&lt;url&gt;http://www.jstor.org/stable/3781316&lt;/url&gt;&lt;/related-urls&gt;&lt;/urls&gt;&lt;custom1&gt;Full publication date: Winter, 1981&lt;/custom1&gt;&lt;/record&gt;&lt;/Cite&gt;&lt;/EndNote&gt;</w:instrText>
      </w:r>
      <w:r w:rsidR="00AA60DD">
        <w:fldChar w:fldCharType="separate"/>
      </w:r>
      <w:r w:rsidR="0057706F">
        <w:rPr>
          <w:noProof/>
        </w:rPr>
        <w:t>(</w:t>
      </w:r>
      <w:hyperlink w:anchor="_ENREF_44" w:tooltip="Cowardin, 1981 #431" w:history="1">
        <w:r w:rsidR="00A26468">
          <w:rPr>
            <w:noProof/>
          </w:rPr>
          <w:t>Cowardin et al. 1981</w:t>
        </w:r>
      </w:hyperlink>
      <w:r w:rsidR="0057706F">
        <w:rPr>
          <w:noProof/>
        </w:rPr>
        <w:t>)</w:t>
      </w:r>
      <w:r w:rsidR="00AA60DD">
        <w:fldChar w:fldCharType="end"/>
      </w:r>
      <w:r w:rsidR="007B53BB">
        <w:t>.</w:t>
      </w:r>
    </w:p>
    <w:p w:rsidR="00916163" w:rsidRDefault="005115F9" w:rsidP="00811720">
      <w:r>
        <w:t>Whilst</w:t>
      </w:r>
      <w:r w:rsidR="00AA60DD">
        <w:t xml:space="preserve"> aerial photograph</w:t>
      </w:r>
      <w:r w:rsidR="003667BA">
        <w:t>s</w:t>
      </w:r>
      <w:r w:rsidR="00AA60DD">
        <w:t xml:space="preserve"> </w:t>
      </w:r>
      <w:r>
        <w:t>provide the fine</w:t>
      </w:r>
      <w:r w:rsidR="003667BA">
        <w:t xml:space="preserve"> spatial</w:t>
      </w:r>
      <w:r>
        <w:t xml:space="preserve"> resolution desir</w:t>
      </w:r>
      <w:r w:rsidR="003667BA">
        <w:t>able</w:t>
      </w:r>
      <w:r>
        <w:t xml:space="preserve"> for mapping large and small wetland features</w:t>
      </w:r>
      <w:r w:rsidR="003667BA">
        <w:t xml:space="preserve"> they </w:t>
      </w:r>
      <w:r w:rsidR="00AA60DD">
        <w:t xml:space="preserve">also exhibit numerous </w:t>
      </w:r>
      <w:r w:rsidR="003667BA">
        <w:t xml:space="preserve">inherent </w:t>
      </w:r>
      <w:r w:rsidR="00AA60DD">
        <w:t>limitations</w:t>
      </w:r>
      <w:r w:rsidR="003667BA">
        <w:t xml:space="preserve">. </w:t>
      </w:r>
      <w:r w:rsidR="00C01CA0">
        <w:t>Aerial photography of wetlands</w:t>
      </w:r>
      <w:r w:rsidR="003667BA">
        <w:t xml:space="preserve"> are</w:t>
      </w:r>
      <w:r w:rsidR="00AA60DD">
        <w:t xml:space="preserve"> time consuming</w:t>
      </w:r>
      <w:r w:rsidR="003667BA">
        <w:t xml:space="preserve"> </w:t>
      </w:r>
      <w:r w:rsidR="00AA60DD">
        <w:t xml:space="preserve"> and expensive to acquire and process, lack the ability to penetrate canopy structures (</w:t>
      </w:r>
      <w:r w:rsidR="003667BA">
        <w:t xml:space="preserve">if </w:t>
      </w:r>
      <w:r w:rsidR="003667BA">
        <w:lastRenderedPageBreak/>
        <w:t>present</w:t>
      </w:r>
      <w:r w:rsidR="00AA60DD">
        <w:t>)</w:t>
      </w:r>
      <w:r w:rsidR="003667BA">
        <w:t xml:space="preserve"> </w:t>
      </w:r>
      <w:r w:rsidR="00AA60DD">
        <w:t xml:space="preserve">, exhibit limited application for quantitative estimates of biophysical properties and their change over time, and are not </w:t>
      </w:r>
      <w:r w:rsidR="003667BA">
        <w:t>cost-effective at very large scales</w:t>
      </w:r>
      <w:r w:rsidR="00AA60DD">
        <w:t xml:space="preserve"> </w:t>
      </w:r>
      <w:r w:rsidR="003667BA">
        <w:t>(</w:t>
      </w:r>
      <w:r w:rsidR="00AA60DD">
        <w:t>national inventories</w:t>
      </w:r>
      <w:r w:rsidR="003667BA">
        <w:t>)</w:t>
      </w:r>
      <w:r w:rsidR="00AA60DD">
        <w:t xml:space="preserve"> </w:t>
      </w:r>
      <w:r w:rsidR="00AA60DD">
        <w:fldChar w:fldCharType="begin">
          <w:fldData xml:space="preserve">PEVuZE5vdGU+PENpdGU+PEF1dGhvcj5UYXlsb3I8L0F1dGhvcj48WWVhcj4xOTk1PC9ZZWFyPjxS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</w:fldData>
        </w:fldChar>
      </w:r>
      <w:r w:rsidR="00000214">
        <w:instrText xml:space="preserve"> ADDIN EN.CITE </w:instrText>
      </w:r>
      <w:r w:rsidR="00000214">
        <w:fldChar w:fldCharType="begin">
          <w:fldData xml:space="preserve">PEVuZE5vdGU+PENpdGU+PEF1dGhvcj5UYXlsb3I8L0F1dGhvcj48WWVhcj4xOTk1PC9ZZWFyPjxS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</w:fldData>
        </w:fldChar>
      </w:r>
      <w:r w:rsidR="00000214">
        <w:instrText xml:space="preserve"> ADDIN EN.CITE.DATA </w:instrText>
      </w:r>
      <w:r w:rsidR="00000214">
        <w:fldChar w:fldCharType="end"/>
      </w:r>
      <w:r w:rsidR="00AA60DD">
        <w:fldChar w:fldCharType="separate"/>
      </w:r>
      <w:r w:rsidR="00000214">
        <w:rPr>
          <w:noProof/>
        </w:rPr>
        <w:t>(</w:t>
      </w:r>
      <w:hyperlink w:anchor="_ENREF_8" w:tooltip="Anderson, 1973 #429" w:history="1">
        <w:r w:rsidR="00A26468">
          <w:rPr>
            <w:noProof/>
          </w:rPr>
          <w:t>Anderson et al. 1973</w:t>
        </w:r>
      </w:hyperlink>
      <w:r w:rsidR="00000214">
        <w:rPr>
          <w:noProof/>
        </w:rPr>
        <w:t xml:space="preserve">, </w:t>
      </w:r>
      <w:hyperlink w:anchor="_ENREF_189" w:tooltip="Taylor, 1995 #432" w:history="1">
        <w:r w:rsidR="00A26468">
          <w:rPr>
            <w:noProof/>
          </w:rPr>
          <w:t>Taylor et al. 1995</w:t>
        </w:r>
      </w:hyperlink>
      <w:r w:rsidR="00000214">
        <w:rPr>
          <w:noProof/>
        </w:rPr>
        <w:t xml:space="preserve">, </w:t>
      </w:r>
      <w:hyperlink w:anchor="_ENREF_5" w:tooltip="Alberta NAWMP Partnership, 2017 #494" w:history="1">
        <w:r w:rsidR="00A26468">
          <w:rPr>
            <w:noProof/>
          </w:rPr>
          <w:t>Alberta NAWMP Partnership 2017</w:t>
        </w:r>
      </w:hyperlink>
      <w:r w:rsidR="00000214">
        <w:rPr>
          <w:noProof/>
        </w:rPr>
        <w:t xml:space="preserve">, </w:t>
      </w:r>
      <w:hyperlink w:anchor="_ENREF_128" w:tooltip="Mahoney, 2017 #440" w:history="1">
        <w:r w:rsidR="00A26468">
          <w:rPr>
            <w:noProof/>
          </w:rPr>
          <w:t>Mahoney et al. 2017</w:t>
        </w:r>
      </w:hyperlink>
      <w:r w:rsidR="00000214">
        <w:rPr>
          <w:noProof/>
        </w:rPr>
        <w:t>)</w:t>
      </w:r>
      <w:r w:rsidR="00AA60DD">
        <w:fldChar w:fldCharType="end"/>
      </w:r>
      <w:r w:rsidR="00AA60DD">
        <w:t>.</w:t>
      </w:r>
      <w:r w:rsidR="003667BA">
        <w:t xml:space="preserve"> As a result, t</w:t>
      </w:r>
      <w:r w:rsidR="00916163">
        <w:t>he use of aerial photo</w:t>
      </w:r>
      <w:r w:rsidR="00AA60DD">
        <w:t xml:space="preserve">graphy for wetland inventory has become </w:t>
      </w:r>
      <w:r w:rsidR="00916163">
        <w:t xml:space="preserve">less common </w:t>
      </w:r>
      <w:r w:rsidR="00916163">
        <w:fldChar w:fldCharType="begin"/>
      </w:r>
      <w:r w:rsidR="00E32ACD">
        <w:instrText xml:space="preserve"> ADDIN EN.CITE &lt;EndNote&gt;&lt;Cite&gt;&lt;Author&gt;Gallant&lt;/Author&gt;&lt;Year&gt;2015&lt;/Year&gt;&lt;RecNum&gt;439&lt;/RecNum&gt;&lt;DisplayText&gt;(Gallant 2015)&lt;/DisplayText&gt;&lt;record&gt;&lt;rec-number&gt;439&lt;/rec-number&gt;&lt;foreign-keys&gt;&lt;key app="EN" db-id="25teddewsvepe9e5faxptreqrptrz95ftz5d" timestamp="1497301562"&gt;439&lt;/key&gt;&lt;/foreign-keys&gt;&lt;ref-type name="Journal Article"&gt;17&lt;/ref-type&gt;&lt;contributors&gt;&lt;authors&gt;&lt;author&gt;Gallant, Alisa&lt;/author&gt;&lt;/authors&gt;&lt;/contributors&gt;&lt;titles&gt;&lt;title&gt;The Challenges of Remote Monitoring of Wetlands&lt;/title&gt;&lt;secondary-title&gt;Remote Sensing&lt;/secondary-title&gt;&lt;/titles&gt;&lt;periodical&gt;&lt;full-title&gt;Remote Sensing&lt;/full-title&gt;&lt;abbr-1&gt;Remote Sens-Basel&lt;/abbr-1&gt;&lt;/periodical&gt;&lt;pages&gt;10938&lt;/pages&gt;&lt;volume&gt;7&lt;/volume&gt;&lt;number&gt;8&lt;/number&gt;&lt;dates&gt;&lt;year&gt;2015&lt;/year&gt;&lt;/dates&gt;&lt;isbn&gt;2072-4292&lt;/isbn&gt;&lt;accession-num&gt;doi:10.3390/rs70810938&lt;/accession-num&gt;&lt;urls&gt;&lt;related-urls&gt;&lt;url&gt;http://www.mdpi.com/2072-4292/7/8/10938&lt;/url&gt;&lt;/related-urls&gt;&lt;/urls&gt;&lt;/record&gt;&lt;/Cite&gt;&lt;/EndNote&gt;</w:instrText>
      </w:r>
      <w:r w:rsidR="00916163">
        <w:fldChar w:fldCharType="separate"/>
      </w:r>
      <w:r w:rsidR="00916163">
        <w:rPr>
          <w:noProof/>
        </w:rPr>
        <w:t>(</w:t>
      </w:r>
      <w:hyperlink w:anchor="_ENREF_62" w:tooltip="Gallant, 2015 #439" w:history="1">
        <w:r w:rsidR="00A26468">
          <w:rPr>
            <w:noProof/>
          </w:rPr>
          <w:t>Gallant 2015</w:t>
        </w:r>
      </w:hyperlink>
      <w:r w:rsidR="00916163">
        <w:rPr>
          <w:noProof/>
        </w:rPr>
        <w:t>)</w:t>
      </w:r>
      <w:r w:rsidR="00916163">
        <w:fldChar w:fldCharType="end"/>
      </w:r>
      <w:r w:rsidR="003667BA">
        <w:t xml:space="preserve"> despite the development of </w:t>
      </w:r>
      <w:r w:rsidR="00916163">
        <w:t xml:space="preserve">multispectral and hyperspectral capabilities of present day sensors, the utility of which are key in discriminating wetland </w:t>
      </w:r>
      <w:r w:rsidR="007B53BB">
        <w:t xml:space="preserve">(vegetation) </w:t>
      </w:r>
      <w:r w:rsidR="00916163">
        <w:t>features</w:t>
      </w:r>
      <w:r w:rsidR="00AA60DD">
        <w:t xml:space="preserve"> and biogeochemical features</w:t>
      </w:r>
      <w:r w:rsidR="00C01CA0">
        <w:t xml:space="preserve"> – ideal for determining wetland class</w:t>
      </w:r>
      <w:r w:rsidR="00916163">
        <w:t xml:space="preserve">. </w:t>
      </w:r>
      <w:r w:rsidR="00CD7992">
        <w:t xml:space="preserve">However, a number of aerial photography acquisition program within the context of wetland mapping are still conducted at present. </w:t>
      </w:r>
      <w:r w:rsidR="000D35AB">
        <w:t>Beyond the listed limitations, this decline in use</w:t>
      </w:r>
      <w:r w:rsidR="00AA60DD">
        <w:t xml:space="preserve"> is attributed to the advance</w:t>
      </w:r>
      <w:r w:rsidR="00C01CA0">
        <w:t>s</w:t>
      </w:r>
      <w:r w:rsidR="00AA60DD">
        <w:t xml:space="preserve"> </w:t>
      </w:r>
      <w:r w:rsidR="00C01CA0">
        <w:t>of</w:t>
      </w:r>
      <w:r w:rsidR="00AA60DD">
        <w:t xml:space="preserve"> other technologies that are well suited to wetland identifica</w:t>
      </w:r>
      <w:r w:rsidR="000D35AB">
        <w:t>tion and classification but exhibit much smaller time and monetary</w:t>
      </w:r>
      <w:r w:rsidR="00AA60DD">
        <w:t xml:space="preserve"> </w:t>
      </w:r>
      <w:r w:rsidR="00C01CA0">
        <w:t>constraints</w:t>
      </w:r>
      <w:r w:rsidR="00AA60DD">
        <w:t xml:space="preserve">. </w:t>
      </w:r>
    </w:p>
    <w:p w:rsidR="00D609A1" w:rsidRDefault="00D609A1" w:rsidP="00D609A1">
      <w:pPr>
        <w:pStyle w:val="Heading3"/>
      </w:pPr>
      <w:bookmarkStart w:id="29" w:name="_Toc493074544"/>
      <w:r>
        <w:t>Satellite</w:t>
      </w:r>
      <w:bookmarkEnd w:id="29"/>
    </w:p>
    <w:p w:rsidR="005B6C6A" w:rsidRDefault="005B6C6A" w:rsidP="00811720">
      <w:r>
        <w:t>With technological evolu</w:t>
      </w:r>
      <w:r w:rsidR="004014D7">
        <w:t xml:space="preserve">tion came the emergence of </w:t>
      </w:r>
      <w:r>
        <w:t xml:space="preserve">satellite imagery </w:t>
      </w:r>
      <w:r>
        <w:fldChar w:fldCharType="begin"/>
      </w:r>
      <w:r w:rsidR="00E32ACD">
        <w:instrText xml:space="preserve"> ADDIN EN.CITE &lt;EndNote&gt;&lt;Cite&gt;&lt;Author&gt;Anderson&lt;/Author&gt;&lt;Year&gt;1973&lt;/Year&gt;&lt;RecNum&gt;429&lt;/RecNum&gt;&lt;DisplayText&gt;(Anderson et al. 1973, Wilen et al. 1995)&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Cite&gt;&lt;Author&gt;Wilen&lt;/Author&gt;&lt;Year&gt;1995&lt;/Year&gt;&lt;RecNum&gt;430&lt;/RecNum&gt;&lt;record&gt;&lt;rec-number&gt;430&lt;/rec-number&gt;&lt;foreign-keys&gt;&lt;key app="EN" db-id="25teddewsvepe9e5faxptreqrptrz95ftz5d" timestamp="1496855245"&gt;430&lt;/key&gt;&lt;/foreign-keys&gt;&lt;ref-type name="Book Section"&gt;5&lt;/ref-type&gt;&lt;contributors&gt;&lt;authors&gt;&lt;author&gt;Wilen, B. O.&lt;/author&gt;&lt;author&gt;Bates, M. K.&lt;/author&gt;&lt;/authors&gt;&lt;secondary-authors&gt;&lt;author&gt;Finlayson, C. M.&lt;/author&gt;&lt;author&gt;van der Valk, A. G.&lt;/author&gt;&lt;/secondary-authors&gt;&lt;/contributors&gt;&lt;titles&gt;&lt;title&gt;The US Fish and Wildlife Service National wetlands inventory project&lt;/title&gt;&lt;secondary-title&gt;Classification and inventory of the world’s wetlands&lt;/secondary-title&gt;&lt;/titles&gt;&lt;dates&gt;&lt;year&gt;1995&lt;/year&gt;&lt;/dates&gt;&lt;pub-location&gt;Reprint from Vegetatio 118, 153-169&lt;/pub-location&gt;&lt;publisher&gt;Advances in Vegetation Science 16&lt;/publisher&gt;&lt;urls&gt;&lt;/urls&gt;&lt;/record&gt;&lt;/Cite&gt;&lt;/EndNote&gt;</w:instrText>
      </w:r>
      <w:r>
        <w:fldChar w:fldCharType="separate"/>
      </w:r>
      <w:r w:rsidR="0057706F">
        <w:rPr>
          <w:noProof/>
        </w:rPr>
        <w:t>(</w:t>
      </w:r>
      <w:hyperlink w:anchor="_ENREF_8" w:tooltip="Anderson, 1973 #429" w:history="1">
        <w:r w:rsidR="00A26468">
          <w:rPr>
            <w:noProof/>
          </w:rPr>
          <w:t>Anderson et al. 1973</w:t>
        </w:r>
      </w:hyperlink>
      <w:r w:rsidR="0057706F">
        <w:rPr>
          <w:noProof/>
        </w:rPr>
        <w:t xml:space="preserve">, </w:t>
      </w:r>
      <w:hyperlink w:anchor="_ENREF_214" w:tooltip="Wilen, 1995 #430" w:history="1">
        <w:r w:rsidR="00A26468">
          <w:rPr>
            <w:noProof/>
          </w:rPr>
          <w:t>Wilen et al. 1995</w:t>
        </w:r>
      </w:hyperlink>
      <w:r w:rsidR="0057706F">
        <w:rPr>
          <w:noProof/>
        </w:rPr>
        <w:t>)</w:t>
      </w:r>
      <w:r>
        <w:fldChar w:fldCharType="end"/>
      </w:r>
      <w:r>
        <w:t xml:space="preserve"> which has become favored for </w:t>
      </w:r>
      <w:r w:rsidR="007B53BB">
        <w:t xml:space="preserve">wetland inventory </w:t>
      </w:r>
      <w:r>
        <w:t xml:space="preserve">applications over </w:t>
      </w:r>
      <w:r w:rsidR="00721E55">
        <w:t>very</w:t>
      </w:r>
      <w:r>
        <w:t xml:space="preserve"> large scales</w:t>
      </w:r>
      <w:r w:rsidR="00721E55">
        <w:t xml:space="preserve"> (&gt;1000 km</w:t>
      </w:r>
      <w:r w:rsidR="00721E55" w:rsidRPr="00721E55">
        <w:rPr>
          <w:vertAlign w:val="superscript"/>
        </w:rPr>
        <w:t>2</w:t>
      </w:r>
      <w:r w:rsidR="00721E55">
        <w:t>)</w:t>
      </w:r>
      <w:r w:rsidR="004014D7">
        <w:t xml:space="preserve"> due to wide geographic coverage</w:t>
      </w:r>
      <w:r>
        <w:t xml:space="preserve">. </w:t>
      </w:r>
      <w:r w:rsidR="004014D7">
        <w:t xml:space="preserve">Landsat has been the favored system for </w:t>
      </w:r>
      <w:r w:rsidR="003C2DEC">
        <w:t>such</w:t>
      </w:r>
      <w:r w:rsidR="004014D7">
        <w:t xml:space="preserve"> applications due to its relatively high resolution (30 m), spectral diversity</w:t>
      </w:r>
      <w:r w:rsidR="003C2DEC">
        <w:t xml:space="preserve"> (up to 8 bands)</w:t>
      </w:r>
      <w:r w:rsidR="004014D7">
        <w:t>, it’s temporal archive depth</w:t>
      </w:r>
      <w:r w:rsidR="003C2DEC">
        <w:t xml:space="preserve"> (back to 1972)</w:t>
      </w:r>
      <w:r w:rsidR="004014D7">
        <w:t xml:space="preserve">, and freely available data (since 2008) </w:t>
      </w:r>
      <w:r w:rsidR="004014D7">
        <w:fldChar w:fldCharType="begin"/>
      </w:r>
      <w:r w:rsidR="00A26468">
        <w:instrText xml:space="preserve"> ADDIN EN.CITE &lt;EndNote&gt;&lt;Cite&gt;&lt;Author&gt;Klemas&lt;/Author&gt;&lt;Year&gt;2013&lt;/Year&gt;&lt;RecNum&gt;441&lt;/RecNum&gt;&lt;DisplayText&gt;(Klemas 2013a)&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4014D7">
        <w:fldChar w:fldCharType="separate"/>
      </w:r>
      <w:r w:rsidR="00A26468">
        <w:rPr>
          <w:noProof/>
        </w:rPr>
        <w:t>(</w:t>
      </w:r>
      <w:hyperlink w:anchor="_ENREF_102" w:tooltip="Klemas, 2013 #441" w:history="1">
        <w:r w:rsidR="00A26468">
          <w:rPr>
            <w:noProof/>
          </w:rPr>
          <w:t>Klemas 2013a</w:t>
        </w:r>
      </w:hyperlink>
      <w:r w:rsidR="00A26468">
        <w:rPr>
          <w:noProof/>
        </w:rPr>
        <w:t>)</w:t>
      </w:r>
      <w:r w:rsidR="004014D7">
        <w:fldChar w:fldCharType="end"/>
      </w:r>
      <w:r w:rsidR="004014D7">
        <w:t xml:space="preserve">. </w:t>
      </w:r>
      <w:r w:rsidR="003C2DEC">
        <w:t>For small scale inventories</w:t>
      </w:r>
      <w:r>
        <w:t xml:space="preserve"> the use of aerial photographs remain dominant</w:t>
      </w:r>
      <w:r w:rsidR="003C2DEC">
        <w:t xml:space="preserve"> as Landsat’s 30 m resolution is deemed too coarse for certain applications, whilst the cost associated with higher</w:t>
      </w:r>
      <w:r w:rsidR="00D83E0C">
        <w:t xml:space="preserve"> resolution imagery (i.e. Worldv</w:t>
      </w:r>
      <w:r w:rsidR="003C2DEC">
        <w:t>iew at 0.5 m) is considerable</w:t>
      </w:r>
      <w:r>
        <w:t>.</w:t>
      </w:r>
    </w:p>
    <w:p w:rsidR="00465E95" w:rsidRDefault="003C2DEC" w:rsidP="00811720">
      <w:r>
        <w:t xml:space="preserve">Landsat </w:t>
      </w:r>
      <w:r w:rsidR="00225A77">
        <w:t>has demonstrated success in</w:t>
      </w:r>
      <w:r w:rsidR="00755D02">
        <w:t xml:space="preserve"> map</w:t>
      </w:r>
      <w:r w:rsidR="00225A77">
        <w:t>ping</w:t>
      </w:r>
      <w:r w:rsidR="00755D02">
        <w:t xml:space="preserve"> wetlands within coastal,</w:t>
      </w:r>
      <w:r>
        <w:t xml:space="preserve"> </w:t>
      </w:r>
      <w:r w:rsidR="00755D02">
        <w:t>prairie,</w:t>
      </w:r>
      <w:r>
        <w:t xml:space="preserve"> and </w:t>
      </w:r>
      <w:r w:rsidR="00755D02">
        <w:t>boreal</w:t>
      </w:r>
      <w:r>
        <w:t xml:space="preserve"> </w:t>
      </w:r>
      <w:r w:rsidR="001878B2">
        <w:t>eco</w:t>
      </w:r>
      <w:r>
        <w:t xml:space="preserve">zones with variable success </w:t>
      </w:r>
      <w:r w:rsidR="001F7E99">
        <w:t xml:space="preserve"> </w:t>
      </w:r>
      <w:r w:rsidR="00792FF3">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DATA </w:instrText>
      </w:r>
      <w:r w:rsidR="00E32ACD">
        <w:fldChar w:fldCharType="end"/>
      </w:r>
      <w:r w:rsidR="00792FF3">
        <w:fldChar w:fldCharType="separate"/>
      </w:r>
      <w:r w:rsidR="0057706F">
        <w:rPr>
          <w:noProof/>
        </w:rPr>
        <w:t>(</w:t>
      </w:r>
      <w:hyperlink w:anchor="_ENREF_219" w:tooltip="Work, 1976 #425" w:history="1">
        <w:r w:rsidR="00A26468">
          <w:rPr>
            <w:noProof/>
          </w:rPr>
          <w:t>Work et al. 1976</w:t>
        </w:r>
      </w:hyperlink>
      <w:r w:rsidR="0057706F">
        <w:rPr>
          <w:noProof/>
        </w:rPr>
        <w:t xml:space="preserve">, </w:t>
      </w:r>
      <w:hyperlink w:anchor="_ENREF_180" w:tooltip="Sethre, 2005 #413" w:history="1">
        <w:r w:rsidR="00A26468">
          <w:rPr>
            <w:noProof/>
          </w:rPr>
          <w:t>Sethre et al. 2005</w:t>
        </w:r>
      </w:hyperlink>
      <w:r w:rsidR="0057706F">
        <w:rPr>
          <w:noProof/>
        </w:rPr>
        <w:t xml:space="preserve">, </w:t>
      </w:r>
      <w:hyperlink w:anchor="_ENREF_15" w:tooltip="Baker, 2006 #442" w:history="1">
        <w:r w:rsidR="00A26468">
          <w:rPr>
            <w:noProof/>
          </w:rPr>
          <w:t>Baker et al. 2006</w:t>
        </w:r>
      </w:hyperlink>
      <w:r w:rsidR="0057706F">
        <w:rPr>
          <w:noProof/>
        </w:rPr>
        <w:t xml:space="preserve">, </w:t>
      </w:r>
      <w:hyperlink w:anchor="_ENREF_167" w:tooltip="Riordan, 2006 #418" w:history="1">
        <w:r w:rsidR="00A26468">
          <w:rPr>
            <w:noProof/>
          </w:rPr>
          <w:t>Riordan et al. 2006</w:t>
        </w:r>
      </w:hyperlink>
      <w:r w:rsidR="0057706F">
        <w:rPr>
          <w:noProof/>
        </w:rPr>
        <w:t xml:space="preserve">, </w:t>
      </w:r>
      <w:hyperlink w:anchor="_ENREF_175" w:tooltip="Sass, 2007 #445" w:history="1">
        <w:r w:rsidR="00A26468">
          <w:rPr>
            <w:noProof/>
          </w:rPr>
          <w:t>Sass et al. 2007</w:t>
        </w:r>
      </w:hyperlink>
      <w:r w:rsidR="0057706F">
        <w:rPr>
          <w:noProof/>
        </w:rPr>
        <w:t xml:space="preserve">, </w:t>
      </w:r>
      <w:hyperlink w:anchor="_ENREF_59" w:tooltip="Frohn, 2009 #443" w:history="1">
        <w:r w:rsidR="00A26468">
          <w:rPr>
            <w:noProof/>
          </w:rPr>
          <w:t>Frohn et al. 2009</w:t>
        </w:r>
      </w:hyperlink>
      <w:r w:rsidR="0057706F">
        <w:rPr>
          <w:noProof/>
        </w:rPr>
        <w:t>)</w:t>
      </w:r>
      <w:r w:rsidR="00792FF3">
        <w:fldChar w:fldCharType="end"/>
      </w:r>
      <w:r w:rsidR="00792FF3">
        <w:t xml:space="preserve">. </w:t>
      </w:r>
      <w:r w:rsidR="00E7110A">
        <w:t xml:space="preserve">Although in general, satellite sensors have been applied for mapping coastal wetlands more frequently than their inland counterparts </w:t>
      </w:r>
      <w:r w:rsidR="00E7110A">
        <w:fldChar w:fldCharType="begin"/>
      </w:r>
      <w:r w:rsidR="00A26468">
        <w:instrText xml:space="preserve"> ADDIN EN.CITE &lt;EndNote&gt;&lt;Cite&gt;&lt;Author&gt;Klemas&lt;/Author&gt;&lt;Year&gt;2013&lt;/Year&gt;&lt;RecNum&gt;441&lt;/RecNum&gt;&lt;DisplayText&gt;(Klemas 2013a)&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E7110A">
        <w:fldChar w:fldCharType="separate"/>
      </w:r>
      <w:r w:rsidR="00A26468">
        <w:rPr>
          <w:noProof/>
        </w:rPr>
        <w:t>(</w:t>
      </w:r>
      <w:hyperlink w:anchor="_ENREF_102" w:tooltip="Klemas, 2013 #441" w:history="1">
        <w:r w:rsidR="00A26468">
          <w:rPr>
            <w:noProof/>
          </w:rPr>
          <w:t>Klemas 2013a</w:t>
        </w:r>
      </w:hyperlink>
      <w:r w:rsidR="00A26468">
        <w:rPr>
          <w:noProof/>
        </w:rPr>
        <w:t>)</w:t>
      </w:r>
      <w:r w:rsidR="00E7110A">
        <w:fldChar w:fldCharType="end"/>
      </w:r>
      <w:r w:rsidR="00E7110A">
        <w:t xml:space="preserve">. It is important to note that </w:t>
      </w:r>
      <w:r w:rsidR="00465E95">
        <w:t xml:space="preserve">Landsat is one of many satellite imaging sensors that have been utilized in wetland mapping; </w:t>
      </w:r>
      <w:r w:rsidR="00D83E0C">
        <w:t>SPOT (</w:t>
      </w:r>
      <w:r w:rsidR="00D83E0C" w:rsidRPr="00D83E0C">
        <w:t>Satellite Pour l’Observation de la Terre</w:t>
      </w:r>
      <w:r w:rsidR="00D83E0C">
        <w:t>) Worldview, Quickbird, and MODIS (Moderate Resolution Imaging Spectroradiometer)</w:t>
      </w:r>
      <w:r w:rsidR="00465E95">
        <w:t xml:space="preserve"> </w:t>
      </w:r>
      <w:r w:rsidR="00D83E0C">
        <w:t xml:space="preserve">have also been </w:t>
      </w:r>
      <w:r w:rsidR="00225A77">
        <w:t>successfully utilized</w:t>
      </w:r>
      <w:r w:rsidR="001878B2">
        <w:t xml:space="preserve"> </w:t>
      </w:r>
      <w:r w:rsidR="00465E95">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 </w:instrText>
      </w:r>
      <w:r w:rsidR="00E32ACD">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DATA </w:instrText>
      </w:r>
      <w:r w:rsidR="00E32ACD">
        <w:fldChar w:fldCharType="end"/>
      </w:r>
      <w:r w:rsidR="00465E95">
        <w:fldChar w:fldCharType="separate"/>
      </w:r>
      <w:r w:rsidR="0057706F">
        <w:rPr>
          <w:noProof/>
        </w:rPr>
        <w:t>(</w:t>
      </w:r>
      <w:hyperlink w:anchor="_ENREF_70" w:tooltip="Grenier, 2008 #450" w:history="1">
        <w:r w:rsidR="00A26468">
          <w:rPr>
            <w:noProof/>
          </w:rPr>
          <w:t>Grenier et al. 2008</w:t>
        </w:r>
      </w:hyperlink>
      <w:r w:rsidR="0057706F">
        <w:rPr>
          <w:noProof/>
        </w:rPr>
        <w:t xml:space="preserve">, </w:t>
      </w:r>
      <w:hyperlink w:anchor="_ENREF_109" w:tooltip="Laba, 2008 #447" w:history="1">
        <w:r w:rsidR="00A26468">
          <w:rPr>
            <w:noProof/>
          </w:rPr>
          <w:t>Laba et al. 2008</w:t>
        </w:r>
      </w:hyperlink>
      <w:r w:rsidR="0057706F">
        <w:rPr>
          <w:noProof/>
        </w:rPr>
        <w:t xml:space="preserve">, </w:t>
      </w:r>
      <w:hyperlink w:anchor="_ENREF_31" w:tooltip="Carle, 2014 #446" w:history="1">
        <w:r w:rsidR="00A26468">
          <w:rPr>
            <w:noProof/>
          </w:rPr>
          <w:t>Carle et al. 2014</w:t>
        </w:r>
      </w:hyperlink>
      <w:r w:rsidR="0057706F">
        <w:rPr>
          <w:noProof/>
        </w:rPr>
        <w:t xml:space="preserve">, </w:t>
      </w:r>
      <w:hyperlink w:anchor="_ENREF_89" w:tooltip="Hu, 2015 #448" w:history="1">
        <w:r w:rsidR="00A26468">
          <w:rPr>
            <w:noProof/>
          </w:rPr>
          <w:t>Hu et al. 2015</w:t>
        </w:r>
      </w:hyperlink>
      <w:r w:rsidR="0057706F">
        <w:rPr>
          <w:noProof/>
        </w:rPr>
        <w:t>)</w:t>
      </w:r>
      <w:r w:rsidR="00465E95">
        <w:fldChar w:fldCharType="end"/>
      </w:r>
      <w:r w:rsidR="00D83E0C">
        <w:t>.</w:t>
      </w:r>
      <w:r w:rsidR="001878B2">
        <w:t xml:space="preserve"> </w:t>
      </w:r>
      <w:r w:rsidR="00F722C7">
        <w:t>The utility of a particular satellite sensor</w:t>
      </w:r>
      <w:r w:rsidR="001023E6">
        <w:t xml:space="preserve"> is application dependent</w:t>
      </w:r>
      <w:r w:rsidR="00F722C7">
        <w:t>,</w:t>
      </w:r>
      <w:r w:rsidR="00253217">
        <w:t xml:space="preserve"> for example, MODIS may be preferable</w:t>
      </w:r>
      <w:r w:rsidR="00F722C7">
        <w:t xml:space="preserve"> for </w:t>
      </w:r>
      <w:r w:rsidR="00253217">
        <w:t>coastal purposes due to its larger spatial resolution, whereas SPOT will be</w:t>
      </w:r>
      <w:r w:rsidR="001023E6">
        <w:t xml:space="preserve"> better suited</w:t>
      </w:r>
      <w:r w:rsidR="00253217">
        <w:t xml:space="preserve"> </w:t>
      </w:r>
      <w:r w:rsidR="001023E6">
        <w:t>for the mapping of</w:t>
      </w:r>
      <w:r w:rsidR="00253217">
        <w:t xml:space="preserve"> smaller basins.</w:t>
      </w:r>
    </w:p>
    <w:p w:rsidR="00BB0DEE" w:rsidRDefault="00A86E4D" w:rsidP="0049444B">
      <w:r>
        <w:t>Whilst some of the disadvantages of aerial photography apply to satellite imagery, technological advancements associated with the latter have enabled global data acquisitions across multiple wavebands at spatial resolutions approaching those of aerial photographs.</w:t>
      </w:r>
      <w:r w:rsidR="00AD293C">
        <w:t xml:space="preserve"> This makes satellite imagery an attractive option for large-scale applications,</w:t>
      </w:r>
      <w:r w:rsidR="00362EFE">
        <w:t xml:space="preserve"> especially those with spectral diversity.</w:t>
      </w:r>
      <w:r w:rsidR="00AD293C">
        <w:t xml:space="preserve"> </w:t>
      </w:r>
      <w:r w:rsidR="00362EFE">
        <w:t>H</w:t>
      </w:r>
      <w:r w:rsidR="00AD293C">
        <w:t xml:space="preserve">owever, </w:t>
      </w:r>
      <w:r w:rsidR="00F373AF">
        <w:t xml:space="preserve">key </w:t>
      </w:r>
      <w:r w:rsidR="00AD293C">
        <w:t>disadvantages</w:t>
      </w:r>
      <w:r w:rsidR="00F373AF">
        <w:t xml:space="preserve"> associated with satellite images surround the inability to control when acquisitions take place. As a result images can be cloud contaminated (variable with geographic location) which can render them unusable. Some locations (i.e. mountainous and/or tropical regions) can exhibit very few cloud free images throughout the year. </w:t>
      </w:r>
      <w:r w:rsidR="00AD293C">
        <w:t xml:space="preserve"> </w:t>
      </w:r>
      <w:r w:rsidR="00F373AF">
        <w:t xml:space="preserve">Due to the inherent challenges associated with working with satellite imagery </w:t>
      </w:r>
      <w:r w:rsidR="00AD293C">
        <w:t>in isolation</w:t>
      </w:r>
      <w:r w:rsidR="00F373AF">
        <w:t>,</w:t>
      </w:r>
      <w:r w:rsidR="00AD293C">
        <w:t xml:space="preserve"> </w:t>
      </w:r>
      <w:r w:rsidR="00F373AF">
        <w:t xml:space="preserve">the use of such data in conjunction with </w:t>
      </w:r>
      <w:r w:rsidR="00AD293C">
        <w:t>other sources in so called data fusion approaches</w:t>
      </w:r>
      <w:r w:rsidR="00F373AF">
        <w:t xml:space="preserve"> </w:t>
      </w:r>
      <w:r w:rsidR="004C115A">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 </w:instrText>
      </w:r>
      <w:r w:rsidR="00E32ACD">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DATA </w:instrText>
      </w:r>
      <w:r w:rsidR="00E32ACD">
        <w:fldChar w:fldCharType="end"/>
      </w:r>
      <w:r w:rsidR="004C115A">
        <w:fldChar w:fldCharType="separate"/>
      </w:r>
      <w:r w:rsidR="0057706F">
        <w:rPr>
          <w:noProof/>
        </w:rPr>
        <w:t>(</w:t>
      </w:r>
      <w:hyperlink w:anchor="_ENREF_117" w:tooltip="Li, 2005 #435" w:history="1">
        <w:r w:rsidR="00A26468">
          <w:rPr>
            <w:noProof/>
          </w:rPr>
          <w:t>Li et al. 2005</w:t>
        </w:r>
      </w:hyperlink>
      <w:r w:rsidR="0057706F">
        <w:rPr>
          <w:noProof/>
        </w:rPr>
        <w:t xml:space="preserve">, </w:t>
      </w:r>
      <w:hyperlink w:anchor="_ENREF_22" w:tooltip="Bourgeau-Chavez, 2009 #436" w:history="1">
        <w:r w:rsidR="00A26468">
          <w:rPr>
            <w:noProof/>
          </w:rPr>
          <w:t>Bourgeau-Chavez et al. 2009</w:t>
        </w:r>
      </w:hyperlink>
      <w:r w:rsidR="0057706F">
        <w:rPr>
          <w:noProof/>
        </w:rPr>
        <w:t xml:space="preserve">, </w:t>
      </w:r>
      <w:hyperlink w:anchor="_ENREF_136" w:tooltip="Maxa, 2009 #437" w:history="1">
        <w:r w:rsidR="00A26468">
          <w:rPr>
            <w:noProof/>
          </w:rPr>
          <w:t>Maxa et al. 2009</w:t>
        </w:r>
      </w:hyperlink>
      <w:r w:rsidR="0057706F">
        <w:rPr>
          <w:noProof/>
        </w:rPr>
        <w:t xml:space="preserve">, </w:t>
      </w:r>
      <w:hyperlink w:anchor="_ENREF_141" w:tooltip="Millard, 2013 #438" w:history="1">
        <w:r w:rsidR="00A26468">
          <w:rPr>
            <w:noProof/>
          </w:rPr>
          <w:t>Millard et al. 2013</w:t>
        </w:r>
      </w:hyperlink>
      <w:r w:rsidR="0057706F">
        <w:rPr>
          <w:noProof/>
        </w:rPr>
        <w:t>)</w:t>
      </w:r>
      <w:r w:rsidR="004C115A">
        <w:fldChar w:fldCharType="end"/>
      </w:r>
      <w:r w:rsidR="00F373AF">
        <w:t xml:space="preserve"> has been adopted to improve classification accuracy </w:t>
      </w:r>
      <w:r w:rsidR="00F373AF">
        <w:fldChar w:fldCharType="begin"/>
      </w:r>
      <w:r w:rsidR="00A26468">
        <w:instrText xml:space="preserve"> ADDIN EN.CITE &lt;EndNote&gt;&lt;Cite&gt;&lt;Author&gt;Klemas&lt;/Author&gt;&lt;Year&gt;2013&lt;/Year&gt;&lt;RecNum&gt;441&lt;/RecNum&gt;&lt;DisplayText&gt;(Klemas 2013a, Government of Alberta 2017)&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Cite&gt;&lt;Author&gt;Government of Alberta&lt;/Author&gt;&lt;Year&gt;2017&lt;/Year&gt;&lt;RecNum&gt;493&lt;/RecNum&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F373AF">
        <w:fldChar w:fldCharType="separate"/>
      </w:r>
      <w:r w:rsidR="00A26468">
        <w:rPr>
          <w:noProof/>
        </w:rPr>
        <w:t>(</w:t>
      </w:r>
      <w:hyperlink w:anchor="_ENREF_102" w:tooltip="Klemas, 2013 #441" w:history="1">
        <w:r w:rsidR="00A26468">
          <w:rPr>
            <w:noProof/>
          </w:rPr>
          <w:t>Klemas 2013a</w:t>
        </w:r>
      </w:hyperlink>
      <w:r w:rsidR="00A26468">
        <w:rPr>
          <w:noProof/>
        </w:rPr>
        <w:t xml:space="preserve">, </w:t>
      </w:r>
      <w:hyperlink w:anchor="_ENREF_68" w:tooltip="Government of Alberta, 2017 #493" w:history="1">
        <w:r w:rsidR="00A26468">
          <w:rPr>
            <w:noProof/>
          </w:rPr>
          <w:t>Government of Alberta 2017</w:t>
        </w:r>
      </w:hyperlink>
      <w:r w:rsidR="00A26468">
        <w:rPr>
          <w:noProof/>
        </w:rPr>
        <w:t>)</w:t>
      </w:r>
      <w:r w:rsidR="00F373AF">
        <w:fldChar w:fldCharType="end"/>
      </w:r>
      <w:r w:rsidR="00AD293C">
        <w:t>.</w:t>
      </w:r>
    </w:p>
    <w:p w:rsidR="00DA487A" w:rsidRDefault="00DA487A" w:rsidP="001D2463">
      <w:pPr>
        <w:pStyle w:val="Heading2"/>
      </w:pPr>
      <w:bookmarkStart w:id="30" w:name="_Toc493074545"/>
      <w:r>
        <w:lastRenderedPageBreak/>
        <w:t>Hyperspectral sensors</w:t>
      </w:r>
      <w:bookmarkEnd w:id="30"/>
    </w:p>
    <w:p w:rsidR="006358D2" w:rsidRDefault="00DA487A" w:rsidP="001278F9">
      <w:r>
        <w:t>Hyperspectral imaging spectrometers are available in airborne and satellite forms and operate in much the same way as optical sensors (discussed above), but acquire data reflected and emitted in at least 20 narrow wavebands, typically between 400 nm to 2,500 nm.</w:t>
      </w:r>
      <w:r w:rsidR="001D2AAB">
        <w:t xml:space="preserve"> The large number of spectral signatures allows for detailed analysis to be performed on each pixel within an acquired image enabling the determination of atmospheric column constituents, surface compositions, and biogeochemical elements </w:t>
      </w:r>
      <w:r w:rsidR="00B232CF">
        <w:t xml:space="preserve">(ideal for wetland vegetation discrimination) </w:t>
      </w:r>
      <w:r w:rsidR="00927273">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 </w:instrText>
      </w:r>
      <w:r w:rsidR="00E32ACD">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DATA </w:instrText>
      </w:r>
      <w:r w:rsidR="00E32ACD">
        <w:fldChar w:fldCharType="end"/>
      </w:r>
      <w:r w:rsidR="00927273">
        <w:fldChar w:fldCharType="separate"/>
      </w:r>
      <w:r w:rsidR="0057706F">
        <w:rPr>
          <w:noProof/>
        </w:rPr>
        <w:t>(</w:t>
      </w:r>
      <w:hyperlink w:anchor="_ENREF_66" w:tooltip="Govender, 2007 #433" w:history="1">
        <w:r w:rsidR="00A26468">
          <w:rPr>
            <w:noProof/>
          </w:rPr>
          <w:t>Govender et al. 2007</w:t>
        </w:r>
      </w:hyperlink>
      <w:r w:rsidR="0057706F">
        <w:rPr>
          <w:noProof/>
        </w:rPr>
        <w:t xml:space="preserve">, </w:t>
      </w:r>
      <w:hyperlink w:anchor="_ENREF_2" w:tooltip="Adam, 2010 #434" w:history="1">
        <w:r w:rsidR="00A26468">
          <w:rPr>
            <w:noProof/>
          </w:rPr>
          <w:t>Adam et al. 2010</w:t>
        </w:r>
      </w:hyperlink>
      <w:r w:rsidR="0057706F">
        <w:rPr>
          <w:noProof/>
        </w:rPr>
        <w:t>)</w:t>
      </w:r>
      <w:r w:rsidR="00927273">
        <w:fldChar w:fldCharType="end"/>
      </w:r>
      <w:r w:rsidR="001D2AAB">
        <w:t>.</w:t>
      </w:r>
      <w:r w:rsidR="001D41D8">
        <w:t xml:space="preserve"> </w:t>
      </w:r>
      <w:r w:rsidR="006358D2">
        <w:t>The handling of hyperspectral data differs slightly to that of multispectral information, where the former typically occupies much larger volumes and is often conceptualized as a ‘data cube’ to accommodate the large number of available bands.</w:t>
      </w:r>
      <w:r w:rsidR="00B54634">
        <w:t xml:space="preserve"> This very fine spectral resolution enables distinct variations associated with different land cover types to be identified, including different vegetation characteristics </w:t>
      </w:r>
      <w:r w:rsidR="00B54634">
        <w:fldChar w:fldCharType="begin"/>
      </w:r>
      <w:r w:rsidR="00E32ACD">
        <w:instrText xml:space="preserve"> ADDIN EN.CITE &lt;EndNote&gt;&lt;Cite&gt;&lt;Author&gt;Erwin&lt;/Author&gt;&lt;Year&gt;2008&lt;/Year&gt;&lt;RecNum&gt;486&lt;/RecNum&gt;&lt;DisplayText&gt;(Erwin 2008)&lt;/DisplayText&gt;&lt;record&gt;&lt;rec-number&gt;486&lt;/rec-number&gt;&lt;foreign-keys&gt;&lt;key app="EN" db-id="25teddewsvepe9e5faxptreqrptrz95ftz5d" timestamp="1504630256"&gt;486&lt;/key&gt;&lt;/foreign-keys&gt;&lt;ref-type name="Journal Article"&gt;17&lt;/ref-type&gt;&lt;contributors&gt;&lt;authors&gt;&lt;author&gt;Erwin, Kevin L.&lt;/author&gt;&lt;/authors&gt;&lt;/contributors&gt;&lt;titles&gt;&lt;title&gt;Wetlands and global climate change: the role of wetland restoration in a changing world&lt;/title&gt;&lt;secondary-title&gt;Wetlands Ecology and Management&lt;/secondary-title&gt;&lt;/titles&gt;&lt;periodical&gt;&lt;full-title&gt;Wetlands Ecology and Management&lt;/full-title&gt;&lt;/periodical&gt;&lt;pages&gt;71&lt;/pages&gt;&lt;volume&gt;17&lt;/volume&gt;&lt;number&gt;1&lt;/number&gt;&lt;dates&gt;&lt;year&gt;2008&lt;/year&gt;&lt;pub-dates&gt;&lt;date&gt;November 07&lt;/date&gt;&lt;/pub-dates&gt;&lt;/dates&gt;&lt;isbn&gt;1572-9834&lt;/isbn&gt;&lt;label&gt;Erwin2008&lt;/label&gt;&lt;work-type&gt;journal article&lt;/work-type&gt;&lt;urls&gt;&lt;related-urls&gt;&lt;url&gt;https://doi.org/10.1007/s11273-008-9119-1&lt;/url&gt;&lt;/related-urls&gt;&lt;/urls&gt;&lt;electronic-resource-num&gt;10.1007/s11273-008-9119-1&lt;/electronic-resource-num&gt;&lt;/record&gt;&lt;/Cite&gt;&lt;/EndNote&gt;</w:instrText>
      </w:r>
      <w:r w:rsidR="00B54634">
        <w:fldChar w:fldCharType="separate"/>
      </w:r>
      <w:r w:rsidR="0011571B">
        <w:rPr>
          <w:noProof/>
        </w:rPr>
        <w:t>(</w:t>
      </w:r>
      <w:hyperlink w:anchor="_ENREF_54" w:tooltip="Erwin, 2008 #486" w:history="1">
        <w:r w:rsidR="00A26468">
          <w:rPr>
            <w:noProof/>
          </w:rPr>
          <w:t>Erwin 2008</w:t>
        </w:r>
      </w:hyperlink>
      <w:r w:rsidR="0011571B">
        <w:rPr>
          <w:noProof/>
        </w:rPr>
        <w:t>)</w:t>
      </w:r>
      <w:r w:rsidR="00B54634">
        <w:fldChar w:fldCharType="end"/>
      </w:r>
      <w:r w:rsidR="00B54634">
        <w:t xml:space="preserve"> that are important in aiding the identification of wetland class </w:t>
      </w:r>
      <w:r w:rsidR="00B54634">
        <w:fldChar w:fldCharType="begin"/>
      </w:r>
      <w:r w:rsidR="00E32ACD">
        <w:instrText xml:space="preserve"> ADDIN EN.CITE &lt;EndNote&gt;&lt;Cite&gt;&lt;Author&gt;Adam&lt;/Author&gt;&lt;Year&gt;2010&lt;/Year&gt;&lt;RecNum&gt;434&lt;/RecNum&gt;&lt;DisplayText&gt;(Adam et al. 2010)&lt;/DisplayText&gt;&lt;record&gt;&lt;rec-number&gt;434&lt;/rec-number&gt;&lt;foreign-keys&gt;&lt;key app="EN" db-id="25teddewsvepe9e5faxptreqrptrz95ftz5d" timestamp="1497285147"&gt;434&lt;/key&gt;&lt;/foreign-keys&gt;&lt;ref-type name="Journal Article"&gt;17&lt;/ref-type&gt;&lt;contributors&gt;&lt;authors&gt;&lt;author&gt;Adam, Elhadi&lt;/author&gt;&lt;author&gt;Mutanga, Onisimo&lt;/author&gt;&lt;author&gt;Rugege, Denis&lt;/author&gt;&lt;/authors&gt;&lt;/contributors&gt;&lt;titles&gt;&lt;title&gt;Multispectral and hyperspectral remote sensing for identification and mapping of wetland vegetation: a review&lt;/title&gt;&lt;secondary-title&gt;Wetlands Ecology and Management&lt;/secondary-title&gt;&lt;/titles&gt;&lt;periodical&gt;&lt;full-title&gt;Wetlands Ecology and Management&lt;/full-title&gt;&lt;/periodical&gt;&lt;pages&gt;281-296&lt;/pages&gt;&lt;volume&gt;18&lt;/volume&gt;&lt;number&gt;3&lt;/number&gt;&lt;dates&gt;&lt;year&gt;2010&lt;/year&gt;&lt;/dates&gt;&lt;isbn&gt;1572-9834&lt;/isbn&gt;&lt;label&gt;Adam2010&lt;/label&gt;&lt;work-type&gt;journal article&lt;/work-type&gt;&lt;urls&gt;&lt;related-urls&gt;&lt;url&gt;http://dx.doi.org/10.1007/s11273-009-9169-z&lt;/url&gt;&lt;/related-urls&gt;&lt;/urls&gt;&lt;electronic-resource-num&gt;10.1007/s11273-009-9169-z&lt;/electronic-resource-num&gt;&lt;/record&gt;&lt;/Cite&gt;&lt;/EndNote&gt;</w:instrText>
      </w:r>
      <w:r w:rsidR="00B54634">
        <w:fldChar w:fldCharType="separate"/>
      </w:r>
      <w:r w:rsidR="00B54634">
        <w:rPr>
          <w:noProof/>
        </w:rPr>
        <w:t>(</w:t>
      </w:r>
      <w:hyperlink w:anchor="_ENREF_2" w:tooltip="Adam, 2010 #434" w:history="1">
        <w:r w:rsidR="00A26468">
          <w:rPr>
            <w:noProof/>
          </w:rPr>
          <w:t>Adam et al. 2010</w:t>
        </w:r>
      </w:hyperlink>
      <w:r w:rsidR="00B54634">
        <w:rPr>
          <w:noProof/>
        </w:rPr>
        <w:t>)</w:t>
      </w:r>
      <w:r w:rsidR="00B54634">
        <w:fldChar w:fldCharType="end"/>
      </w:r>
      <w:r w:rsidR="00B54634">
        <w:t>. Such</w:t>
      </w:r>
      <w:r w:rsidR="006358D2">
        <w:t xml:space="preserve"> great data dimensionality</w:t>
      </w:r>
      <w:r w:rsidR="00B54634">
        <w:t xml:space="preserve"> has led to the development of</w:t>
      </w:r>
      <w:r w:rsidR="006358D2">
        <w:t xml:space="preserve"> different image processing techniques </w:t>
      </w:r>
      <w:r w:rsidR="00B54634">
        <w:t>that focussed on</w:t>
      </w:r>
      <w:r w:rsidR="0057706F">
        <w:t xml:space="preserve"> spectral-</w:t>
      </w:r>
      <w:r w:rsidR="00B54634">
        <w:t>un</w:t>
      </w:r>
      <w:r w:rsidR="0057706F">
        <w:t>mixing</w:t>
      </w:r>
      <w:r w:rsidR="00B232CF">
        <w:t xml:space="preserve">, useful </w:t>
      </w:r>
      <w:r w:rsidR="00213CA7">
        <w:t>for</w:t>
      </w:r>
      <w:r w:rsidR="00B54634">
        <w:t xml:space="preserve"> better delineating </w:t>
      </w:r>
      <w:r w:rsidR="00B232CF">
        <w:t>wetland boundar</w:t>
      </w:r>
      <w:r w:rsidR="00B54634">
        <w:t>ies</w:t>
      </w:r>
      <w:r w:rsidR="00810E7A">
        <w:t xml:space="preserve"> </w:t>
      </w:r>
      <w:r w:rsidR="00810E7A">
        <w:fldChar w:fldCharType="begin"/>
      </w:r>
      <w:r w:rsidR="00E32ACD">
        <w:instrText xml:space="preserve"> ADDIN EN.CITE &lt;EndNote&gt;&lt;Cite&gt;&lt;Author&gt;Hirano&lt;/Author&gt;&lt;Year&gt;2003&lt;/Year&gt;&lt;RecNum&gt;453&lt;/RecNum&gt;&lt;DisplayText&gt;(Hirano et al. 2003)&lt;/DisplayText&gt;&lt;record&gt;&lt;rec-number&gt;453&lt;/rec-number&gt;&lt;foreign-keys&gt;&lt;key app="EN" db-id="25teddewsvepe9e5faxptreqrptrz95ftz5d" timestamp="1497460377"&gt;453&lt;/key&gt;&lt;/foreign-keys&gt;&lt;ref-type name="Journal Article"&gt;17&lt;/ref-type&gt;&lt;contributors&gt;&lt;authors&gt;&lt;author&gt;Hirano, Akira&lt;/author&gt;&lt;author&gt;Madden, Marguerite&lt;/author&gt;&lt;author&gt;Welch, Roy&lt;/author&gt;&lt;/authors&gt;&lt;/contributors&gt;&lt;titles&gt;&lt;title&gt;Hyperspectral image data for mapping wetland vegetation&lt;/title&gt;&lt;secondary-title&gt;Wetlands&lt;/secondary-title&gt;&lt;/titles&gt;&lt;periodical&gt;&lt;full-title&gt;Wetlands&lt;/full-title&gt;&lt;/periodical&gt;&lt;pages&gt;436-448&lt;/pages&gt;&lt;volume&gt;23&lt;/volume&gt;&lt;number&gt;2&lt;/number&gt;&lt;dates&gt;&lt;year&gt;2003&lt;/year&gt;&lt;/dates&gt;&lt;isbn&gt;1943-6246&lt;/isbn&gt;&lt;label&gt;Hirano2003&lt;/label&gt;&lt;work-type&gt;journal article&lt;/work-type&gt;&lt;urls&gt;&lt;related-urls&gt;&lt;url&gt;http://dx.doi.org/10.1672/18-20&lt;/url&gt;&lt;/related-urls&gt;&lt;/urls&gt;&lt;electronic-resource-num&gt;10.1672/18-20&lt;/electronic-resource-num&gt;&lt;/record&gt;&lt;/Cite&gt;&lt;/EndNote&gt;</w:instrText>
      </w:r>
      <w:r w:rsidR="00810E7A">
        <w:fldChar w:fldCharType="separate"/>
      </w:r>
      <w:r w:rsidR="001D41D8">
        <w:rPr>
          <w:noProof/>
        </w:rPr>
        <w:t>(</w:t>
      </w:r>
      <w:hyperlink w:anchor="_ENREF_80" w:tooltip="Hirano, 2003 #453" w:history="1">
        <w:r w:rsidR="00A26468">
          <w:rPr>
            <w:noProof/>
          </w:rPr>
          <w:t>Hirano et al. 2003</w:t>
        </w:r>
      </w:hyperlink>
      <w:r w:rsidR="001D41D8">
        <w:rPr>
          <w:noProof/>
        </w:rPr>
        <w:t>)</w:t>
      </w:r>
      <w:r w:rsidR="00810E7A">
        <w:fldChar w:fldCharType="end"/>
      </w:r>
      <w:r w:rsidR="00080C68">
        <w:t>.</w:t>
      </w:r>
    </w:p>
    <w:p w:rsidR="00DA487A" w:rsidRDefault="001D41D8" w:rsidP="001278F9">
      <w:r>
        <w:t xml:space="preserve">Airborne hyperspectral sensors such as NASA’s Airborne Visible and Infra-red Imaging Spectrometer (AVIRIS) sensor, and the Itres Inc. Compact Airborne Spectrographic Imager (CASI) have been utilized most commonly in wetland applications </w:t>
      </w:r>
      <w:r w:rsidR="00760DE4">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 </w:instrText>
      </w:r>
      <w:r w:rsidR="00DF00D8">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DATA </w:instrText>
      </w:r>
      <w:r w:rsidR="00DF00D8">
        <w:fldChar w:fldCharType="end"/>
      </w:r>
      <w:r w:rsidR="00760DE4">
        <w:fldChar w:fldCharType="separate"/>
      </w:r>
      <w:r w:rsidR="00DF00D8">
        <w:rPr>
          <w:noProof/>
        </w:rPr>
        <w:t>(</w:t>
      </w:r>
      <w:hyperlink w:anchor="_ENREF_69" w:tooltip="Government of Canada, 1991 #491" w:history="1">
        <w:r w:rsidR="00A26468">
          <w:rPr>
            <w:noProof/>
          </w:rPr>
          <w:t>Government of Canada 1991</w:t>
        </w:r>
      </w:hyperlink>
      <w:r w:rsidR="00DF00D8">
        <w:rPr>
          <w:noProof/>
        </w:rPr>
        <w:t xml:space="preserve">, </w:t>
      </w:r>
      <w:hyperlink w:anchor="_ENREF_80" w:tooltip="Hirano, 2003 #453" w:history="1">
        <w:r w:rsidR="00A26468">
          <w:rPr>
            <w:noProof/>
          </w:rPr>
          <w:t>Hirano et al. 2003</w:t>
        </w:r>
      </w:hyperlink>
      <w:r w:rsidR="00DF00D8">
        <w:rPr>
          <w:noProof/>
        </w:rPr>
        <w:t xml:space="preserve">, </w:t>
      </w:r>
      <w:hyperlink w:anchor="_ENREF_88" w:tooltip="Howard, 2017 #489" w:history="1">
        <w:r w:rsidR="00A26468">
          <w:rPr>
            <w:noProof/>
          </w:rPr>
          <w:t>Howard et al. 2017</w:t>
        </w:r>
      </w:hyperlink>
      <w:r w:rsidR="00DF00D8">
        <w:rPr>
          <w:noProof/>
        </w:rPr>
        <w:t>)</w:t>
      </w:r>
      <w:r w:rsidR="00760DE4">
        <w:fldChar w:fldCharType="end"/>
      </w:r>
      <w:r w:rsidR="00760DE4">
        <w:t>. However, the acquisition of such data remains expensive and can be expensive and time consuming to process due to the large d</w:t>
      </w:r>
      <w:r w:rsidR="002B006E">
        <w:t>ata volumes typically acquired.</w:t>
      </w:r>
      <w:r w:rsidR="00C93EA6">
        <w:t xml:space="preserve"> With regards to the availability of s</w:t>
      </w:r>
      <w:r w:rsidR="002B006E">
        <w:t>atellite hyperspectral data</w:t>
      </w:r>
      <w:r w:rsidR="00C93EA6">
        <w:t>,</w:t>
      </w:r>
      <w:r w:rsidR="002B006E">
        <w:t xml:space="preserve"> </w:t>
      </w:r>
      <w:r w:rsidR="00C93EA6">
        <w:t>NASA’s Hyperion sensor onboard the Earth Observing (EO)-1 satellite offers limited spatial coverage</w:t>
      </w:r>
      <w:r w:rsidR="00433A6D">
        <w:t xml:space="preserve"> (especially in norther regions)</w:t>
      </w:r>
      <w:r w:rsidR="00C93EA6">
        <w:t>, the European Space Agency’s PROBA sensor has somewhat restricted access, whereas Indian Microsatellite hyperspectral data is cost restricted.</w:t>
      </w:r>
      <w:r w:rsidR="00433A6D">
        <w:t xml:space="preserve"> </w:t>
      </w:r>
      <w:r w:rsidR="00C93EA6">
        <w:t>As a result</w:t>
      </w:r>
      <w:r w:rsidR="00433A6D">
        <w:t>,</w:t>
      </w:r>
      <w:r w:rsidR="00C93EA6">
        <w:t xml:space="preserve"> </w:t>
      </w:r>
      <w:r w:rsidR="00243ACB">
        <w:t xml:space="preserve">the use of </w:t>
      </w:r>
      <w:r w:rsidR="006358D2">
        <w:t xml:space="preserve">hyperspectral imagery </w:t>
      </w:r>
      <w:r w:rsidR="00DB5ED1">
        <w:t xml:space="preserve">for wetland mapping </w:t>
      </w:r>
      <w:r w:rsidR="00243ACB">
        <w:t>remains somewhat uncommon relative to other forms of remote sensing</w:t>
      </w:r>
      <w:r w:rsidR="00433A6D">
        <w:t xml:space="preserve">, hence, </w:t>
      </w:r>
      <w:r w:rsidR="00B232CF">
        <w:t>the depth of literature to draw from regarding hyperspectral-based wetland mapping is limited</w:t>
      </w:r>
      <w:r w:rsidR="00C93EA6">
        <w:t>.</w:t>
      </w:r>
    </w:p>
    <w:p w:rsidR="001D2463" w:rsidRDefault="001D2463" w:rsidP="001D2463">
      <w:pPr>
        <w:pStyle w:val="Heading2"/>
      </w:pPr>
      <w:bookmarkStart w:id="31" w:name="_Toc493074546"/>
      <w:r>
        <w:t>LiDAR</w:t>
      </w:r>
      <w:bookmarkEnd w:id="31"/>
    </w:p>
    <w:p w:rsidR="00687A7E" w:rsidRDefault="001D6CAF" w:rsidP="001278F9">
      <w:r>
        <w:t xml:space="preserve">Light Detection And Ranging (LiDAR) is an active (emits its own energy source </w:t>
      </w:r>
      <w:r w:rsidR="00481B33">
        <w:t>for</w:t>
      </w:r>
      <w:r>
        <w:t xml:space="preserve"> later re-measurement) remote sensing technology</w:t>
      </w:r>
      <w:r w:rsidR="00481B33">
        <w:t xml:space="preserve">, and has been acquired from onboard airborne and satellite platforms. </w:t>
      </w:r>
      <w:r w:rsidR="000317D9">
        <w:t xml:space="preserve">LiDAR </w:t>
      </w:r>
      <w:r w:rsidR="00687A7E">
        <w:t xml:space="preserve">emits a laser pulse and records the reflected pulse from an intersected target on or near the Earth’s surface; thus, LiDAR </w:t>
      </w:r>
      <w:r w:rsidR="000317D9">
        <w:t>data represents the location of</w:t>
      </w:r>
      <w:r w:rsidR="00687A7E">
        <w:t xml:space="preserve"> the</w:t>
      </w:r>
      <w:r w:rsidR="000317D9">
        <w:t xml:space="preserve"> intersected targets in three dimension</w:t>
      </w:r>
      <w:r w:rsidR="00687A7E">
        <w:t>al space.</w:t>
      </w:r>
      <w:r w:rsidR="00765374">
        <w:t xml:space="preserve"> Furthermore, the active nature of the technology allows for sub-surface penetration of some land surface features such as waterbodies and vegetation canopies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86" w:tooltip="Hopkinson, 2005 #422" w:history="1">
        <w:r w:rsidR="00A26468">
          <w:rPr>
            <w:noProof/>
          </w:rPr>
          <w:t>Hopkinson et al. 2005</w:t>
        </w:r>
      </w:hyperlink>
      <w:r w:rsidR="00765374">
        <w:rPr>
          <w:noProof/>
        </w:rPr>
        <w:t>)</w:t>
      </w:r>
      <w:r w:rsidR="00765374">
        <w:fldChar w:fldCharType="end"/>
      </w:r>
      <w:r w:rsidR="00765374">
        <w:t>.</w:t>
      </w:r>
    </w:p>
    <w:p w:rsidR="001D47B2" w:rsidRDefault="00481B33" w:rsidP="001278F9">
      <w:r>
        <w:t>A</w:t>
      </w:r>
      <w:r w:rsidR="00433A6D">
        <w:t>irborne LiDAR, commonly referred to as airborne laser scanning (ALS), is the most common form of the technology and has been applied across a multitude of disciplines</w:t>
      </w:r>
      <w:r w:rsidR="00B90341">
        <w:t xml:space="preserve"> </w:t>
      </w:r>
      <w:r w:rsidR="001D6CAF">
        <w:t>within</w:t>
      </w:r>
      <w:r w:rsidR="00B90341">
        <w:t>: forest</w:t>
      </w:r>
      <w:r w:rsidR="001D6CAF">
        <w:t>ry</w:t>
      </w:r>
      <w:r w:rsidR="000317D9">
        <w:t xml:space="preserve"> </w:t>
      </w:r>
      <w:r w:rsidR="000317D9">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 </w:instrText>
      </w:r>
      <w:r w:rsidR="00E32ACD">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DATA </w:instrText>
      </w:r>
      <w:r w:rsidR="00E32ACD">
        <w:fldChar w:fldCharType="end"/>
      </w:r>
      <w:r w:rsidR="000317D9">
        <w:fldChar w:fldCharType="separate"/>
      </w:r>
      <w:r w:rsidR="00CB6CD4">
        <w:rPr>
          <w:noProof/>
        </w:rPr>
        <w:t>(</w:t>
      </w:r>
      <w:hyperlink w:anchor="_ENREF_138" w:tooltip="Means, 2000 #118" w:history="1">
        <w:r w:rsidR="00A26468">
          <w:rPr>
            <w:noProof/>
          </w:rPr>
          <w:t>Means et al. 2000</w:t>
        </w:r>
      </w:hyperlink>
      <w:r w:rsidR="00CB6CD4">
        <w:rPr>
          <w:noProof/>
        </w:rPr>
        <w:t xml:space="preserve">, </w:t>
      </w:r>
      <w:hyperlink w:anchor="_ENREF_115" w:tooltip="Lefsky, 2002 #57" w:history="1">
        <w:r w:rsidR="00A26468">
          <w:rPr>
            <w:noProof/>
          </w:rPr>
          <w:t>Lefsky et al. 2002</w:t>
        </w:r>
      </w:hyperlink>
      <w:r w:rsidR="00CB6CD4">
        <w:rPr>
          <w:noProof/>
        </w:rPr>
        <w:t>)</w:t>
      </w:r>
      <w:r w:rsidR="000317D9">
        <w:fldChar w:fldCharType="end"/>
      </w:r>
      <w:r w:rsidR="00B90341">
        <w:t xml:space="preserve">, </w:t>
      </w:r>
      <w:r w:rsidR="001D6CAF">
        <w:t xml:space="preserve">bathymetry </w:t>
      </w:r>
      <w:r w:rsidR="001D6CAF">
        <w:fldChar w:fldCharType="begin"/>
      </w:r>
      <w:r w:rsidR="00E32ACD">
        <w:instrText xml:space="preserve"> ADDIN EN.CITE &lt;EndNote&gt;&lt;Cite&gt;&lt;Author&gt;Ramsar&lt;/Author&gt;&lt;Year&gt;2015&lt;/Year&gt;&lt;RecNum&gt;488&lt;/RecNum&gt;&lt;DisplayText&gt;(Ramsar 2015)&lt;/DisplayText&gt;&lt;record&gt;&lt;rec-number&gt;488&lt;/rec-number&gt;&lt;foreign-keys&gt;&lt;key app="EN" db-id="25teddewsvepe9e5faxptreqrptrz95ftz5d" timestamp="1504630619"&gt;488&lt;/key&gt;&lt;/foreign-keys&gt;&lt;ref-type name="Web Page"&gt;12&lt;/ref-type&gt;&lt;contributors&gt;&lt;authors&gt;&lt;author&gt;Ramsar&lt;/author&gt;&lt;/authors&gt;&lt;/contributors&gt;&lt;titles&gt;&lt;title&gt;Wetlands: The Hidden Resource for Climate Mitigation and Adaptation.&lt;/title&gt;&lt;/titles&gt;&lt;number&gt;June 2017&lt;/number&gt;&lt;dates&gt;&lt;year&gt;2015&lt;/year&gt;&lt;/dates&gt;&lt;pub-location&gt;[online]&lt;/pub-location&gt;&lt;urls&gt;&lt;related-urls&gt;&lt;url&gt;http://www.ramsar.org/news/wetlands-the-hidden-resource-for-climate-mitigation-and-adaptation&lt;/url&gt;&lt;/related-urls&gt;&lt;/urls&gt;&lt;/record&gt;&lt;/Cite&gt;&lt;/EndNote&gt;</w:instrText>
      </w:r>
      <w:r w:rsidR="001D6CAF">
        <w:fldChar w:fldCharType="separate"/>
      </w:r>
      <w:r w:rsidR="00E32ACD">
        <w:rPr>
          <w:noProof/>
        </w:rPr>
        <w:t>(</w:t>
      </w:r>
      <w:hyperlink w:anchor="_ENREF_162" w:tooltip="Ramsar, 2015 #488" w:history="1">
        <w:r w:rsidR="00A26468">
          <w:rPr>
            <w:noProof/>
          </w:rPr>
          <w:t>Ramsar 2015</w:t>
        </w:r>
      </w:hyperlink>
      <w:r w:rsidR="00E32ACD">
        <w:rPr>
          <w:noProof/>
        </w:rPr>
        <w:t>)</w:t>
      </w:r>
      <w:r w:rsidR="001D6CAF">
        <w:fldChar w:fldCharType="end"/>
      </w:r>
      <w:r w:rsidR="001D6CAF">
        <w:t xml:space="preserve">, and the cryosphere </w:t>
      </w:r>
      <w:r w:rsidR="001D6CAF">
        <w:fldChar w:fldCharType="begin"/>
      </w:r>
      <w:r w:rsidR="00E32ACD">
        <w:instrText xml:space="preserve"> ADDIN EN.CITE &lt;EndNote&gt;&lt;Cite&gt;&lt;Author&gt;Crooks&lt;/Author&gt;&lt;Year&gt;2011&lt;/Year&gt;&lt;RecNum&gt;487&lt;/RecNum&gt;&lt;DisplayText&gt;(Crooks et al. 2011)&lt;/DisplayText&gt;&lt;record&gt;&lt;rec-number&gt;487&lt;/rec-number&gt;&lt;foreign-keys&gt;&lt;key app="EN" db-id="25teddewsvepe9e5faxptreqrptrz95ftz5d" timestamp="1504630511"&gt;487&lt;/key&gt;&lt;/foreign-keys&gt;&lt;ref-type name="Generic"&gt;13&lt;/ref-type&gt;&lt;contributors&gt;&lt;authors&gt;&lt;author&gt;Crooks, S.&lt;/author&gt;&lt;author&gt;Herr, D.&lt;/author&gt;&lt;author&gt;Tamelander, J.&lt;/author&gt;&lt;author&gt;Laffoley, D.&lt;/author&gt;&lt;author&gt;Vandever, J.&lt;/author&gt;&lt;/authors&gt;&lt;/contributors&gt;&lt;titles&gt;&lt;title&gt;Mitigating Climate Change through Restoration and Management of Coastal Wetlands and Near-shore Marine Ecosystems: Challenges and Opportunities&lt;/title&gt;&lt;/titles&gt;&lt;dates&gt;&lt;year&gt;2011&lt;/year&gt;&lt;/dates&gt;&lt;pub-location&gt;World Bank, Washington D.C., USA&lt;/pub-location&gt;&lt;publisher&gt;Environment Department Paper 121&lt;/publisher&gt;&lt;urls&gt;&lt;related-urls&gt;&lt;url&gt;http://siteresources.worldbank.org/ENVIRONMENT/Resources/MtgtnCCthruMgtofCoastalWetlands.pdf&lt;/url&gt;&lt;/related-urls&gt;&lt;/urls&gt;&lt;/record&gt;&lt;/Cite&gt;&lt;/EndNote&gt;</w:instrText>
      </w:r>
      <w:r w:rsidR="001D6CAF">
        <w:fldChar w:fldCharType="separate"/>
      </w:r>
      <w:r w:rsidR="00E32ACD">
        <w:rPr>
          <w:noProof/>
        </w:rPr>
        <w:t>(</w:t>
      </w:r>
      <w:hyperlink w:anchor="_ENREF_46" w:tooltip="Crooks, 2011 #487" w:history="1">
        <w:r w:rsidR="00A26468">
          <w:rPr>
            <w:noProof/>
          </w:rPr>
          <w:t>Crooks et al. 2011</w:t>
        </w:r>
      </w:hyperlink>
      <w:r w:rsidR="00E32ACD">
        <w:rPr>
          <w:noProof/>
        </w:rPr>
        <w:t>)</w:t>
      </w:r>
      <w:r w:rsidR="001D6CAF">
        <w:fldChar w:fldCharType="end"/>
      </w:r>
      <w:r w:rsidR="000317D9">
        <w:t>.</w:t>
      </w:r>
      <w:r w:rsidR="00687A7E">
        <w:t xml:space="preserve"> </w:t>
      </w:r>
      <w:r w:rsidR="000317D9">
        <w:t>In general, ALS data will be recorded in one of two formats: a discrete multiple return point</w:t>
      </w:r>
      <w:r w:rsidR="00277894">
        <w:t xml:space="preserve"> </w:t>
      </w:r>
      <w:r w:rsidR="000317D9">
        <w:t>cloud, or a continuous waveform profile. The former is a synthesized representation of the latter and has histor</w:t>
      </w:r>
      <w:r w:rsidR="00687A7E">
        <w:t xml:space="preserve">ically been </w:t>
      </w:r>
      <w:r w:rsidR="000317D9">
        <w:t>more commonly</w:t>
      </w:r>
      <w:r w:rsidR="00687A7E">
        <w:t xml:space="preserve"> utilized</w:t>
      </w:r>
      <w:r w:rsidR="000317D9">
        <w:t xml:space="preserve"> due to ease of processing, but</w:t>
      </w:r>
      <w:r w:rsidR="001D47B2">
        <w:t xml:space="preserve"> typically</w:t>
      </w:r>
      <w:r w:rsidR="000317D9">
        <w:t xml:space="preserve"> does not </w:t>
      </w:r>
      <w:r w:rsidR="001D47B2">
        <w:t>impart as much knowledge about the intersected target as waveforms</w:t>
      </w:r>
      <w:r w:rsidR="001278F9">
        <w:t xml:space="preserve"> </w:t>
      </w:r>
      <w:r w:rsidR="001278F9">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 </w:instrText>
      </w:r>
      <w:r w:rsidR="00E32ACD">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DATA </w:instrText>
      </w:r>
      <w:r w:rsidR="00E32ACD">
        <w:fldChar w:fldCharType="end"/>
      </w:r>
      <w:r w:rsidR="001278F9">
        <w:fldChar w:fldCharType="separate"/>
      </w:r>
      <w:r w:rsidR="001278F9">
        <w:rPr>
          <w:noProof/>
        </w:rPr>
        <w:t>(</w:t>
      </w:r>
      <w:hyperlink w:anchor="_ENREF_186" w:tooltip="Sun, 2008 #136" w:history="1">
        <w:r w:rsidR="00A26468">
          <w:rPr>
            <w:noProof/>
          </w:rPr>
          <w:t>Sun et al. 2008</w:t>
        </w:r>
      </w:hyperlink>
      <w:r w:rsidR="001278F9">
        <w:rPr>
          <w:noProof/>
        </w:rPr>
        <w:t>)</w:t>
      </w:r>
      <w:r w:rsidR="001278F9">
        <w:fldChar w:fldCharType="end"/>
      </w:r>
      <w:r w:rsidR="001D47B2">
        <w:t>.</w:t>
      </w:r>
      <w:r w:rsidR="001278F9">
        <w:t xml:space="preserve"> </w:t>
      </w:r>
      <w:r w:rsidR="001D47B2">
        <w:t xml:space="preserve">Waveform LiDAR data were historically recorded (from 2003 to 2009) by the Geoscience Laser Altimeter System (GLAS) previously onboard NASA’s Ice, Cloud, and land Elevation Satellite (ICESat) </w:t>
      </w:r>
      <w:r w:rsidR="001D47B2">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 </w:instrText>
      </w:r>
      <w:r w:rsidR="00E32ACD">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DATA </w:instrText>
      </w:r>
      <w:r w:rsidR="00E32ACD">
        <w:fldChar w:fldCharType="end"/>
      </w:r>
      <w:r w:rsidR="001D47B2">
        <w:fldChar w:fldCharType="separate"/>
      </w:r>
      <w:r w:rsidR="001D47B2">
        <w:rPr>
          <w:noProof/>
        </w:rPr>
        <w:t>(</w:t>
      </w:r>
      <w:hyperlink w:anchor="_ENREF_231" w:tooltip="Zwally, 2002 #4" w:history="1">
        <w:r w:rsidR="00A26468">
          <w:rPr>
            <w:noProof/>
          </w:rPr>
          <w:t>Zwally et al. 2002</w:t>
        </w:r>
      </w:hyperlink>
      <w:r w:rsidR="001D47B2">
        <w:rPr>
          <w:noProof/>
        </w:rPr>
        <w:t xml:space="preserve">, </w:t>
      </w:r>
      <w:hyperlink w:anchor="_ENREF_1" w:tooltip="Abshire, 2005 #75" w:history="1">
        <w:r w:rsidR="00A26468">
          <w:rPr>
            <w:noProof/>
          </w:rPr>
          <w:t>Abshire et al. 2005</w:t>
        </w:r>
      </w:hyperlink>
      <w:r w:rsidR="001D47B2">
        <w:rPr>
          <w:noProof/>
        </w:rPr>
        <w:t>)</w:t>
      </w:r>
      <w:r w:rsidR="001D47B2">
        <w:fldChar w:fldCharType="end"/>
      </w:r>
      <w:r w:rsidR="001D47B2">
        <w:t xml:space="preserve">. Data proved </w:t>
      </w:r>
      <w:r w:rsidR="00CB6CD4">
        <w:t xml:space="preserve">useful in </w:t>
      </w:r>
      <w:r w:rsidR="00CB6CD4">
        <w:lastRenderedPageBreak/>
        <w:t>biosphere and cryosphere applications</w:t>
      </w:r>
      <w:r w:rsidR="001278F9">
        <w:t xml:space="preserve"> </w:t>
      </w:r>
      <w:r w:rsidR="001278F9">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 </w:instrText>
      </w:r>
      <w:r w:rsidR="00E32ACD">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DATA </w:instrText>
      </w:r>
      <w:r w:rsidR="00E32ACD">
        <w:fldChar w:fldCharType="end"/>
      </w:r>
      <w:r w:rsidR="001278F9">
        <w:fldChar w:fldCharType="separate"/>
      </w:r>
      <w:r w:rsidR="001278F9">
        <w:rPr>
          <w:noProof/>
        </w:rPr>
        <w:t>(</w:t>
      </w:r>
      <w:hyperlink w:anchor="_ENREF_144" w:tooltip="Molijn, 2011 #8" w:history="1">
        <w:r w:rsidR="00A26468">
          <w:rPr>
            <w:noProof/>
          </w:rPr>
          <w:t>Molijn et al. 2011</w:t>
        </w:r>
      </w:hyperlink>
      <w:r w:rsidR="001278F9">
        <w:rPr>
          <w:noProof/>
        </w:rPr>
        <w:t xml:space="preserve">, </w:t>
      </w:r>
      <w:hyperlink w:anchor="_ENREF_120" w:tooltip="Los, 2012 #172" w:history="1">
        <w:r w:rsidR="00A26468">
          <w:rPr>
            <w:noProof/>
          </w:rPr>
          <w:t>Los et al. 2012</w:t>
        </w:r>
      </w:hyperlink>
      <w:r w:rsidR="001278F9">
        <w:rPr>
          <w:noProof/>
        </w:rPr>
        <w:t xml:space="preserve">, </w:t>
      </w:r>
      <w:hyperlink w:anchor="_ENREF_129" w:tooltip="Mahoney, 2016 #349" w:history="1">
        <w:r w:rsidR="00A26468">
          <w:rPr>
            <w:noProof/>
          </w:rPr>
          <w:t>Mahoney et al. 2016</w:t>
        </w:r>
      </w:hyperlink>
      <w:r w:rsidR="001278F9">
        <w:rPr>
          <w:noProof/>
        </w:rPr>
        <w:t>)</w:t>
      </w:r>
      <w:r w:rsidR="001278F9">
        <w:fldChar w:fldCharType="end"/>
      </w:r>
      <w:r w:rsidR="00CB6CD4">
        <w:t>, but the spatially coarse nature (along orbital track separation of approximately 170 m, and between track separation of up to 10’s km) of the data were unsuitable for applications</w:t>
      </w:r>
      <w:r w:rsidR="00687A7E">
        <w:t xml:space="preserve"> that required high data density’s</w:t>
      </w:r>
      <w:r w:rsidR="00CB6CD4">
        <w:t xml:space="preserve"> </w:t>
      </w:r>
      <w:r w:rsidR="00CB6CD4">
        <w:fldChar w:fldCharType="begin"/>
      </w:r>
      <w:r w:rsidR="00E32ACD">
        <w:instrText xml:space="preserve"> ADDIN EN.CITE &lt;EndNote&gt;&lt;Cite&gt;&lt;Author&gt;Harding&lt;/Author&gt;&lt;Year&gt;2005&lt;/Year&gt;&lt;RecNum&gt;97&lt;/RecNum&gt;&lt;DisplayText&gt;(Harding et al. 2005)&lt;/DisplayText&gt;&lt;record&gt;&lt;rec-number&gt;97&lt;/rec-number&gt;&lt;foreign-keys&gt;&lt;key app="EN" db-id="25teddewsvepe9e5faxptreqrptrz95ftz5d" timestamp="1469107307"&gt;97&lt;/key&gt;&lt;/foreign-keys&gt;&lt;ref-type name="Journal Article"&gt;17&lt;/ref-type&gt;&lt;contributors&gt;&lt;authors&gt;&lt;author&gt;Harding, D. J.&lt;/author&gt;&lt;author&gt;Carabajal, C. C.&lt;/author&gt;&lt;/authors&gt;&lt;/contributors&gt;&lt;auth-address&gt;Harding, DJ&amp;#xD;NASA, Planetary Geodynam Lab, Goddard Space Flight Ctr, Code 698, Greenbelt, MD 20771 USA&amp;#xD;NASA, Planetary Geodynam Lab, Goddard Space Flight Ctr, Code 698, Greenbelt, MD 20771 USA&amp;#xD;NASA, Planetary Geodynam Lab, Goddard Space Flight Ctr, Greenbelt, MD 20771 USA&amp;#xD;NASA, NVI Inc, Space Geodesy Lab, Goddard Space Flight Ctr, Greenbelt, MD 20771 USA&lt;/auth-address&gt;&lt;titles&gt;&lt;title&gt;ICESat waveform measurements of within-footprint topographic relief and vegetation vertical structure&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10.1029/2005GL023471&lt;/pages&gt;&lt;volume&gt;32&lt;/volume&gt;&lt;number&gt;L21S10&lt;/number&gt;&lt;dates&gt;&lt;year&gt;2005&lt;/year&gt;&lt;pub-dates&gt;&lt;date&gt;Oct 15&lt;/date&gt;&lt;/pub-dates&gt;&lt;/dates&gt;&lt;isbn&gt;0094-8276&lt;/isbn&gt;&lt;accession-num&gt;WOS:000232686400001&lt;/accession-num&gt;&lt;urls&gt;&lt;related-urls&gt;&lt;url&gt;&amp;lt;Go to ISI&amp;gt;://WOS:000232686400001&lt;/url&gt;&lt;/related-urls&gt;&lt;/urls&gt;&lt;electronic-resource-num&gt;10.1029/2005gl023471&lt;/electronic-resource-num&gt;&lt;language&gt;English&lt;/language&gt;&lt;/record&gt;&lt;/Cite&gt;&lt;/EndNote&gt;</w:instrText>
      </w:r>
      <w:r w:rsidR="00CB6CD4">
        <w:fldChar w:fldCharType="separate"/>
      </w:r>
      <w:r w:rsidR="00CB6CD4">
        <w:rPr>
          <w:noProof/>
        </w:rPr>
        <w:t>(</w:t>
      </w:r>
      <w:hyperlink w:anchor="_ENREF_76" w:tooltip="Harding, 2005 #97" w:history="1">
        <w:r w:rsidR="00A26468">
          <w:rPr>
            <w:noProof/>
          </w:rPr>
          <w:t>Harding et al. 2005</w:t>
        </w:r>
      </w:hyperlink>
      <w:r w:rsidR="00CB6CD4">
        <w:rPr>
          <w:noProof/>
        </w:rPr>
        <w:t>)</w:t>
      </w:r>
      <w:r w:rsidR="00CB6CD4">
        <w:fldChar w:fldCharType="end"/>
      </w:r>
      <w:r w:rsidR="001278F9">
        <w:t>, including wetland mapping</w:t>
      </w:r>
      <w:r w:rsidR="00CB6CD4">
        <w:t>.</w:t>
      </w:r>
      <w:r w:rsidR="001278F9">
        <w:t xml:space="preserve"> </w:t>
      </w:r>
      <w:r w:rsidR="00C6770C">
        <w:t xml:space="preserve">Therefore any application of LiDAR for wetland </w:t>
      </w:r>
      <w:r w:rsidR="00710573">
        <w:t>mapping should be done so by</w:t>
      </w:r>
      <w:r w:rsidR="00C6770C">
        <w:t xml:space="preserve"> the </w:t>
      </w:r>
      <w:r w:rsidR="00670A25">
        <w:t>use</w:t>
      </w:r>
      <w:r w:rsidR="00C6770C">
        <w:t xml:space="preserve"> of ALS, only.</w:t>
      </w:r>
    </w:p>
    <w:p w:rsidR="003F34F6" w:rsidRDefault="00687A7E" w:rsidP="001278F9">
      <w:r>
        <w:t xml:space="preserve">Historically </w:t>
      </w:r>
      <w:r w:rsidR="00604DCB">
        <w:t>ALS</w:t>
      </w:r>
      <w:r>
        <w:t xml:space="preserve"> pulses were </w:t>
      </w:r>
      <w:r w:rsidR="00765374">
        <w:t>(</w:t>
      </w:r>
      <w:r>
        <w:t>and still are</w:t>
      </w:r>
      <w:r w:rsidR="00765374">
        <w:t>)</w:t>
      </w:r>
      <w:r>
        <w:t xml:space="preserve"> emitted and re-detected </w:t>
      </w:r>
      <w:r w:rsidR="00765374">
        <w:t>at the 1064 nm waveband in</w:t>
      </w:r>
      <w:r>
        <w:t xml:space="preserve"> the near infra-red portion of the electromagnetic </w:t>
      </w:r>
      <w:r w:rsidR="00670A25">
        <w:t xml:space="preserve">radiation (EMR) </w:t>
      </w:r>
      <w:r>
        <w:t xml:space="preserve">spectrum. </w:t>
      </w:r>
      <w:r w:rsidR="00765374">
        <w:t>T</w:t>
      </w:r>
      <w:r>
        <w:t>his single channel has demonstrated ability for mapping terrain elevation</w:t>
      </w:r>
      <w:r w:rsidR="00765374">
        <w:t xml:space="preserve"> </w:t>
      </w:r>
      <w:r>
        <w:t xml:space="preserve">and </w:t>
      </w:r>
      <w:r w:rsidR="00765374">
        <w:t>determining canopy structure attributes across a diversity of ecosystems, including a boreal wetland ecosystem in Alberta</w:t>
      </w:r>
      <w:r w:rsidR="00765374" w:rsidRPr="00765374">
        <w:t xml:space="preserve">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86" w:tooltip="Hopkinson, 2005 #422" w:history="1">
        <w:r w:rsidR="00A26468">
          <w:rPr>
            <w:noProof/>
          </w:rPr>
          <w:t>Hopkinson et al. 2005</w:t>
        </w:r>
      </w:hyperlink>
      <w:r w:rsidR="00765374">
        <w:rPr>
          <w:noProof/>
        </w:rPr>
        <w:t>)</w:t>
      </w:r>
      <w:r w:rsidR="00765374">
        <w:fldChar w:fldCharType="end"/>
      </w:r>
      <w:r w:rsidR="00765374">
        <w:t xml:space="preserve">. </w:t>
      </w:r>
      <w:r w:rsidR="00604DCB">
        <w:t>In fact a number of</w:t>
      </w:r>
      <w:r w:rsidR="00CB0FD4">
        <w:t xml:space="preserve"> studie</w:t>
      </w:r>
      <w:r w:rsidR="00604DCB">
        <w:t>s have demonstrated the utility</w:t>
      </w:r>
      <w:r w:rsidR="00CB0FD4">
        <w:t xml:space="preserve"> of </w:t>
      </w:r>
      <w:r w:rsidR="00604DCB">
        <w:t>ALS</w:t>
      </w:r>
      <w:r w:rsidR="001278F9">
        <w:t xml:space="preserve"> data</w:t>
      </w:r>
      <w:r w:rsidR="00CB0FD4">
        <w:t xml:space="preserve"> for automat</w:t>
      </w:r>
      <w:r w:rsidR="00604DCB">
        <w:t>ically</w:t>
      </w:r>
      <w:r w:rsidR="00CB0FD4">
        <w:t xml:space="preserve"> delineatin</w:t>
      </w:r>
      <w:r w:rsidR="00604DCB">
        <w:t>g</w:t>
      </w:r>
      <w:r w:rsidR="00CB0FD4">
        <w:t xml:space="preserve"> wetland edges</w:t>
      </w:r>
      <w:r w:rsidR="00604DCB">
        <w:t>,</w:t>
      </w:r>
      <w:r w:rsidR="00CB0FD4">
        <w:t xml:space="preserve"> classes, and </w:t>
      </w:r>
      <w:r w:rsidR="00D85ABA">
        <w:t xml:space="preserve">morphological and </w:t>
      </w:r>
      <w:r w:rsidR="00604DCB">
        <w:t>vegetation</w:t>
      </w:r>
      <w:r w:rsidR="00CB0FD4">
        <w:t xml:space="preserve"> characteristics </w:t>
      </w:r>
      <w:r w:rsidR="00B547FD">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 </w:instrText>
      </w:r>
      <w:r w:rsidR="00D85ABA">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DATA </w:instrText>
      </w:r>
      <w:r w:rsidR="00D85ABA">
        <w:fldChar w:fldCharType="end"/>
      </w:r>
      <w:r w:rsidR="00B547FD">
        <w:fldChar w:fldCharType="separate"/>
      </w:r>
      <w:r w:rsidR="00D85ABA">
        <w:rPr>
          <w:noProof/>
        </w:rPr>
        <w:t>(</w:t>
      </w:r>
      <w:hyperlink w:anchor="_ENREF_230" w:tooltip="Zoltai, 1975 #483" w:history="1">
        <w:r w:rsidR="00A26468">
          <w:rPr>
            <w:noProof/>
          </w:rPr>
          <w:t>Zoltai et al. 1975</w:t>
        </w:r>
      </w:hyperlink>
      <w:r w:rsidR="00D85ABA">
        <w:rPr>
          <w:noProof/>
        </w:rPr>
        <w:t xml:space="preserve">, </w:t>
      </w:r>
      <w:hyperlink w:anchor="_ENREF_151" w:tooltip="Nico, 2004 #496" w:history="1">
        <w:r w:rsidR="00A26468">
          <w:rPr>
            <w:noProof/>
          </w:rPr>
          <w:t>Nico et al. 2004</w:t>
        </w:r>
      </w:hyperlink>
      <w:r w:rsidR="00D85ABA">
        <w:rPr>
          <w:noProof/>
        </w:rPr>
        <w:t xml:space="preserve">, </w:t>
      </w:r>
      <w:hyperlink w:anchor="_ENREF_161" w:tooltip="Quinton, 2009 #492" w:history="1">
        <w:r w:rsidR="00A26468">
          <w:rPr>
            <w:noProof/>
          </w:rPr>
          <w:t>Quinton et al. 2009</w:t>
        </w:r>
      </w:hyperlink>
      <w:r w:rsidR="00D85ABA">
        <w:rPr>
          <w:noProof/>
        </w:rPr>
        <w:t xml:space="preserve">, </w:t>
      </w:r>
      <w:hyperlink w:anchor="_ENREF_164" w:tooltip="Richardson, 2009 #462" w:history="1">
        <w:r w:rsidR="00A26468">
          <w:rPr>
            <w:noProof/>
          </w:rPr>
          <w:t>Richardson et al. 2009</w:t>
        </w:r>
      </w:hyperlink>
      <w:r w:rsidR="00D85ABA">
        <w:rPr>
          <w:noProof/>
        </w:rPr>
        <w:t xml:space="preserve">, </w:t>
      </w:r>
      <w:hyperlink w:anchor="_ENREF_165" w:tooltip="Richardson, 2010 #461" w:history="1">
        <w:r w:rsidR="00A26468">
          <w:rPr>
            <w:noProof/>
          </w:rPr>
          <w:t>Richardson et al. 2010</w:t>
        </w:r>
      </w:hyperlink>
      <w:r w:rsidR="00D85ABA">
        <w:rPr>
          <w:noProof/>
        </w:rPr>
        <w:t xml:space="preserve">, </w:t>
      </w:r>
      <w:hyperlink w:anchor="_ENREF_53" w:tooltip="Ducks Unlimited Canada, 2011 #495" w:history="1">
        <w:r w:rsidR="00A26468">
          <w:rPr>
            <w:noProof/>
          </w:rPr>
          <w:t>Ducks Unlimited Canada 2011</w:t>
        </w:r>
      </w:hyperlink>
      <w:r w:rsidR="00D85ABA">
        <w:rPr>
          <w:noProof/>
        </w:rPr>
        <w:t xml:space="preserve">, </w:t>
      </w:r>
      <w:hyperlink w:anchor="_ENREF_34" w:tooltip="Chasmer, 2016 #460" w:history="1">
        <w:r w:rsidR="00A26468">
          <w:rPr>
            <w:noProof/>
          </w:rPr>
          <w:t>Chasmer et al. 2016b</w:t>
        </w:r>
      </w:hyperlink>
      <w:r w:rsidR="00D85ABA">
        <w:rPr>
          <w:noProof/>
        </w:rPr>
        <w:t xml:space="preserve">, </w:t>
      </w:r>
      <w:hyperlink w:anchor="_ENREF_114" w:tooltip="Langlois, 2017 #590" w:history="1">
        <w:r w:rsidR="00A26468">
          <w:rPr>
            <w:noProof/>
          </w:rPr>
          <w:t>Langlois et al. 2017</w:t>
        </w:r>
      </w:hyperlink>
      <w:r w:rsidR="00D85ABA">
        <w:rPr>
          <w:noProof/>
        </w:rPr>
        <w:t>)</w:t>
      </w:r>
      <w:r w:rsidR="00B547FD">
        <w:fldChar w:fldCharType="end"/>
      </w:r>
      <w:r w:rsidR="00604DCB">
        <w:t>.</w:t>
      </w:r>
      <w:r w:rsidR="007A3295">
        <w:t xml:space="preserve"> In addition, the benefit of utilizing multiple LiDAR acquisitions to monitor wetland dynamics and extent over time have been noted </w:t>
      </w:r>
      <w:r w:rsidR="007A3295">
        <w:fldChar w:fldCharType="begin"/>
      </w:r>
      <w:r w:rsidR="007A3295">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7A3295">
        <w:fldChar w:fldCharType="separate"/>
      </w:r>
      <w:r w:rsidR="007A3295">
        <w:rPr>
          <w:noProof/>
        </w:rPr>
        <w:t>(</w:t>
      </w:r>
      <w:hyperlink w:anchor="_ENREF_113" w:tooltip="Lang, 2009 #588" w:history="1">
        <w:r w:rsidR="00A26468">
          <w:rPr>
            <w:noProof/>
          </w:rPr>
          <w:t>Lang et al. 2009</w:t>
        </w:r>
      </w:hyperlink>
      <w:r w:rsidR="007A3295">
        <w:rPr>
          <w:noProof/>
        </w:rPr>
        <w:t>)</w:t>
      </w:r>
      <w:r w:rsidR="007A3295">
        <w:fldChar w:fldCharType="end"/>
      </w:r>
      <w:r w:rsidR="007A3295">
        <w:t xml:space="preserve">, however, such an approach is often cost-prohibitive </w:t>
      </w:r>
      <w:r w:rsidR="007A3295">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 </w:instrText>
      </w:r>
      <w:r w:rsidR="00F2418A">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DATA </w:instrText>
      </w:r>
      <w:r w:rsidR="00F2418A">
        <w:fldChar w:fldCharType="end"/>
      </w:r>
      <w:r w:rsidR="007A3295">
        <w:fldChar w:fldCharType="separate"/>
      </w:r>
      <w:r w:rsidR="00F2418A">
        <w:rPr>
          <w:noProof/>
        </w:rPr>
        <w:t>(</w:t>
      </w:r>
      <w:hyperlink w:anchor="_ENREF_110" w:tooltip="Lang, 2013 #587" w:history="1">
        <w:r w:rsidR="00A26468">
          <w:rPr>
            <w:noProof/>
          </w:rPr>
          <w:t>Lang et al. 2013</w:t>
        </w:r>
      </w:hyperlink>
      <w:r w:rsidR="00F2418A">
        <w:rPr>
          <w:noProof/>
        </w:rPr>
        <w:t xml:space="preserve">, </w:t>
      </w:r>
      <w:hyperlink w:anchor="_ENREF_166" w:tooltip="Riley, 2017 #589" w:history="1">
        <w:r w:rsidR="00A26468">
          <w:rPr>
            <w:noProof/>
          </w:rPr>
          <w:t>Riley et al. 2017</w:t>
        </w:r>
      </w:hyperlink>
      <w:r w:rsidR="00F2418A">
        <w:rPr>
          <w:noProof/>
        </w:rPr>
        <w:t>)</w:t>
      </w:r>
      <w:r w:rsidR="007A3295">
        <w:fldChar w:fldCharType="end"/>
      </w:r>
      <w:r w:rsidR="007A3295">
        <w:t>.</w:t>
      </w:r>
    </w:p>
    <w:p w:rsidR="00604DCB" w:rsidRDefault="00604DCB" w:rsidP="001278F9">
      <w:r>
        <w:t xml:space="preserve">LiDAR provides a clear advantage over optical technologies as it characterizes the landscape in three dimensions, however, it lacks spectral diversity relative to most optical sensors. As a result, single channel </w:t>
      </w:r>
      <w:r w:rsidR="00C6770C">
        <w:t xml:space="preserve">(1064 nm) </w:t>
      </w:r>
      <w:r>
        <w:t xml:space="preserve">systems often </w:t>
      </w:r>
      <w:r w:rsidR="00C6770C">
        <w:t>get absorbed by</w:t>
      </w:r>
      <w:r>
        <w:t xml:space="preserve"> water</w:t>
      </w:r>
      <w:r w:rsidR="00C6770C">
        <w:t xml:space="preserve"> and are never re-detected by the sensor, unless emitted at or near nadir </w:t>
      </w:r>
      <w:r w:rsidR="00B33AE9">
        <w:fldChar w:fldCharType="begin"/>
      </w:r>
      <w:r w:rsidR="00E32ACD">
        <w:instrText xml:space="preserve"> ADDIN EN.CITE &lt;EndNote&gt;&lt;Cite&gt;&lt;Author&gt;Brisco&lt;/Author&gt;&lt;Year&gt;2011&lt;/Year&gt;&lt;RecNum&gt;505&lt;/RecNum&gt;&lt;DisplayText&gt;(Brisco et al. 2011)&lt;/DisplayText&gt;&lt;record&gt;&lt;rec-number&gt;505&lt;/rec-number&gt;&lt;foreign-keys&gt;&lt;key app="EN" db-id="25teddewsvepe9e5faxptreqrptrz95ftz5d" timestamp="1504634055"&gt;505&lt;/key&gt;&lt;/foreign-keys&gt;&lt;ref-type name="Journal Article"&gt;17&lt;/ref-type&gt;&lt;contributors&gt;&lt;authors&gt;&lt;author&gt;Brisco, B.&lt;/author&gt;&lt;author&gt;Kapfer, M.&lt;/author&gt;&lt;author&gt;Hirose, T.&lt;/author&gt;&lt;author&gt;Tedford, B.&lt;/author&gt;&lt;author&gt;Liu, J.&lt;/author&gt;&lt;/authors&gt;&lt;/contributors&gt;&lt;titles&gt;&lt;title&gt;Evaluation of C-band polarization diversity and polarimetry for wetland mapping&lt;/title&gt;&lt;secondary-title&gt;Canadian Journal of Remote Sensing&lt;/secondary-title&gt;&lt;/titles&gt;&lt;periodical&gt;&lt;full-title&gt;Canadian Journal of Remote Sensing&lt;/full-title&gt;&lt;abbr-1&gt;Can J Remote Sens&lt;/abbr-1&gt;&lt;/periodical&gt;&lt;pages&gt;82-92&lt;/pages&gt;&lt;volume&gt;37&lt;/volume&gt;&lt;number&gt;1&lt;/number&gt;&lt;dates&gt;&lt;year&gt;2011&lt;/year&gt;&lt;pub-dates&gt;&lt;date&gt;2011/02/01&lt;/date&gt;&lt;/pub-dates&gt;&lt;/dates&gt;&lt;publisher&gt;Canadian Aeronautics and Space Institute&lt;/publisher&gt;&lt;urls&gt;&lt;related-urls&gt;&lt;url&gt;https://doi.org/10.5589/m11-017&lt;/url&gt;&lt;/related-urls&gt;&lt;/urls&gt;&lt;electronic-resource-num&gt;10.5589/m11-017&lt;/electronic-resource-num&gt;&lt;access-date&gt;2017/09/05&lt;/access-date&gt;&lt;/record&gt;&lt;/Cite&gt;&lt;/EndNote&gt;</w:instrText>
      </w:r>
      <w:r w:rsidR="00B33AE9">
        <w:fldChar w:fldCharType="separate"/>
      </w:r>
      <w:r w:rsidR="00DA6F7B">
        <w:rPr>
          <w:noProof/>
        </w:rPr>
        <w:t>(</w:t>
      </w:r>
      <w:hyperlink w:anchor="_ENREF_25" w:tooltip="Brisco, 2011 #505" w:history="1">
        <w:r w:rsidR="00A26468">
          <w:rPr>
            <w:noProof/>
          </w:rPr>
          <w:t>Brisco et al. 2011</w:t>
        </w:r>
      </w:hyperlink>
      <w:r w:rsidR="00DA6F7B">
        <w:rPr>
          <w:noProof/>
        </w:rPr>
        <w:t>)</w:t>
      </w:r>
      <w:r w:rsidR="00B33AE9">
        <w:fldChar w:fldCharType="end"/>
      </w:r>
      <w:r>
        <w:t>.</w:t>
      </w:r>
      <w:r w:rsidR="00490386">
        <w:t xml:space="preserve"> However, </w:t>
      </w:r>
      <w:r w:rsidR="00C6770C">
        <w:t>even with such an inherent limitation, ALS is capable of discriminating numerous wetland vegetation types including those at the water surface.</w:t>
      </w:r>
    </w:p>
    <w:p w:rsidR="00C6770C" w:rsidRDefault="00C6770C" w:rsidP="001278F9">
      <w:r>
        <w:t xml:space="preserve">Similarly to aerial photography, ALS data </w:t>
      </w:r>
      <w:r w:rsidR="002F71D9">
        <w:t xml:space="preserve">can be costly, </w:t>
      </w:r>
      <w:r>
        <w:t>ar</w:t>
      </w:r>
      <w:r w:rsidR="002F71D9">
        <w:t>e</w:t>
      </w:r>
      <w:r>
        <w:t xml:space="preserve"> often spatially limited</w:t>
      </w:r>
      <w:r w:rsidR="002F71D9">
        <w:t>,</w:t>
      </w:r>
      <w:r>
        <w:t xml:space="preserve"> and are not always practical to acquire at very large-scales. However, the unique capabilities of ALS (and LiDAR in general) have prompted multiple governments across the globe to invest in the acquisition of national ALS datasets </w:t>
      </w:r>
      <w:r w:rsidR="006D2990">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 </w:instrText>
      </w:r>
      <w:r w:rsidR="00E32ACD">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DATA </w:instrText>
      </w:r>
      <w:r w:rsidR="00E32ACD">
        <w:fldChar w:fldCharType="end"/>
      </w:r>
      <w:r w:rsidR="006D2990">
        <w:fldChar w:fldCharType="separate"/>
      </w:r>
      <w:r w:rsidR="0011514A">
        <w:rPr>
          <w:noProof/>
        </w:rPr>
        <w:t>(</w:t>
      </w:r>
      <w:hyperlink w:anchor="_ENREF_77" w:tooltip="Henderson, 2008 #504" w:history="1">
        <w:r w:rsidR="00A26468">
          <w:rPr>
            <w:noProof/>
          </w:rPr>
          <w:t>Henderson et al. 2008</w:t>
        </w:r>
      </w:hyperlink>
      <w:r w:rsidR="0011514A">
        <w:rPr>
          <w:noProof/>
        </w:rPr>
        <w:t xml:space="preserve">, </w:t>
      </w:r>
      <w:hyperlink w:anchor="_ENREF_210" w:tooltip="White, 2015 #476" w:history="1">
        <w:r w:rsidR="00A26468">
          <w:rPr>
            <w:noProof/>
          </w:rPr>
          <w:t>White et al. 2015</w:t>
        </w:r>
      </w:hyperlink>
      <w:r w:rsidR="0011514A">
        <w:rPr>
          <w:noProof/>
        </w:rPr>
        <w:t>)</w:t>
      </w:r>
      <w:r w:rsidR="006D2990">
        <w:fldChar w:fldCharType="end"/>
      </w:r>
      <w:r>
        <w:t xml:space="preserve">. </w:t>
      </w:r>
      <w:r w:rsidR="002F71D9">
        <w:t>This also applies within Alberta, where a provincial ALS dataset was acquired between 2006 and 2015</w:t>
      </w:r>
      <w:r w:rsidR="00650A00">
        <w:t>, although some access restrictions apply to the public. Given the Alberta-centric nature of the proposed project, the use of the provincial ALS data is encouraged.</w:t>
      </w:r>
    </w:p>
    <w:p w:rsidR="00776BED" w:rsidRDefault="00776BED" w:rsidP="00776BED">
      <w:pPr>
        <w:pStyle w:val="Heading2"/>
      </w:pPr>
      <w:bookmarkStart w:id="32" w:name="_Toc493074547"/>
      <w:r>
        <w:t>SAR</w:t>
      </w:r>
      <w:bookmarkEnd w:id="32"/>
    </w:p>
    <w:p w:rsidR="00776BED" w:rsidRDefault="00BD3116" w:rsidP="00B03728">
      <w:r>
        <w:t xml:space="preserve">Synthetic </w:t>
      </w:r>
      <w:r w:rsidR="000E7586">
        <w:t>Aperture</w:t>
      </w:r>
      <w:r>
        <w:t xml:space="preserve"> Radar</w:t>
      </w:r>
      <w:r w:rsidR="000E7586">
        <w:t xml:space="preserve"> (SAR) is another form of active remote sensing technology, similar to LiDAR, but </w:t>
      </w:r>
      <w:r w:rsidR="00DA3A3F">
        <w:t>emits pulses in the mi</w:t>
      </w:r>
      <w:r w:rsidR="006D3EA6">
        <w:t>c</w:t>
      </w:r>
      <w:r w:rsidR="00DA3A3F">
        <w:t xml:space="preserve">rowave portion of the </w:t>
      </w:r>
      <w:r w:rsidR="0011514A">
        <w:t xml:space="preserve">electromagnetic </w:t>
      </w:r>
      <w:r w:rsidR="00DA3A3F">
        <w:t>spectrum</w:t>
      </w:r>
      <w:r w:rsidR="0011514A">
        <w:t xml:space="preserv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77" w:tooltip="Henderson, 2008 #504" w:history="1">
        <w:r w:rsidR="00A26468">
          <w:rPr>
            <w:noProof/>
          </w:rPr>
          <w:t>Henderson et al. 2008</w:t>
        </w:r>
      </w:hyperlink>
      <w:r w:rsidR="0011514A">
        <w:rPr>
          <w:noProof/>
        </w:rPr>
        <w:t>)</w:t>
      </w:r>
      <w:r w:rsidR="0011514A">
        <w:fldChar w:fldCharType="end"/>
      </w:r>
      <w:r w:rsidR="00DA3A3F">
        <w:t>.</w:t>
      </w:r>
      <w:r w:rsidR="00A32838">
        <w:t xml:space="preserve"> </w:t>
      </w:r>
      <w:r w:rsidR="00DA6F7B">
        <w:t>SAR</w:t>
      </w:r>
      <w:r w:rsidR="00A32838">
        <w:t xml:space="preserve"> has </w:t>
      </w:r>
      <w:r w:rsidR="00033E8B">
        <w:t>greater lineage within the scientific</w:t>
      </w:r>
      <w:r w:rsidR="00204BD4">
        <w:t xml:space="preserve"> </w:t>
      </w:r>
      <w:r w:rsidR="00033E8B">
        <w:t>community</w:t>
      </w:r>
      <w:r w:rsidR="007E0512">
        <w:t xml:space="preserve"> (</w:t>
      </w:r>
      <w:r w:rsidR="00DA6F7B">
        <w:t>first established in 1951 for terrain imaging</w:t>
      </w:r>
      <w:r w:rsidR="007E0512">
        <w:t>)</w:t>
      </w:r>
      <w:r w:rsidR="00033E8B">
        <w:t xml:space="preserve"> and has</w:t>
      </w:r>
      <w:r w:rsidR="00E2544B">
        <w:t xml:space="preserve"> since</w:t>
      </w:r>
      <w:r w:rsidR="00033E8B">
        <w:t xml:space="preserve"> been utilized to map</w:t>
      </w:r>
      <w:r w:rsidR="00944A37">
        <w:t xml:space="preserve"> environmental features such as, but not limited to</w:t>
      </w:r>
      <w:r w:rsidR="00C12FD9">
        <w:t>,</w:t>
      </w:r>
      <w:r w:rsidR="00033E8B">
        <w:t xml:space="preserve"> t</w:t>
      </w:r>
      <w:r w:rsidR="001E64AA">
        <w:t>opogr</w:t>
      </w:r>
      <w:r w:rsidR="00DA0B09">
        <w:t xml:space="preserve">aphic relief </w:t>
      </w:r>
      <w:r w:rsidR="001E64AA">
        <w:t>and water bodie</w:t>
      </w:r>
      <w:r w:rsidR="00944A37">
        <w:t>s</w:t>
      </w:r>
      <w:r w:rsidR="00DA6F7B">
        <w:t xml:space="preserve"> </w:t>
      </w:r>
      <w:r w:rsidR="00DA6F7B">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 </w:instrText>
      </w:r>
      <w:r w:rsidR="00E32ACD">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DATA </w:instrText>
      </w:r>
      <w:r w:rsidR="00E32ACD">
        <w:fldChar w:fldCharType="end"/>
      </w:r>
      <w:r w:rsidR="00DA6F7B">
        <w:fldChar w:fldCharType="separate"/>
      </w:r>
      <w:r w:rsidR="00DA6F7B">
        <w:rPr>
          <w:noProof/>
        </w:rPr>
        <w:t>(</w:t>
      </w:r>
      <w:hyperlink w:anchor="_ENREF_151" w:tooltip="Nico, 2004 #496" w:history="1">
        <w:r w:rsidR="00A26468">
          <w:rPr>
            <w:noProof/>
          </w:rPr>
          <w:t>Nico et al. 2004</w:t>
        </w:r>
      </w:hyperlink>
      <w:r w:rsidR="00DA6F7B">
        <w:rPr>
          <w:noProof/>
        </w:rPr>
        <w:t xml:space="preserve">, </w:t>
      </w:r>
      <w:hyperlink w:anchor="_ENREF_25" w:tooltip="Brisco, 2011 #505" w:history="1">
        <w:r w:rsidR="00A26468">
          <w:rPr>
            <w:noProof/>
          </w:rPr>
          <w:t>Brisco et al. 2011</w:t>
        </w:r>
      </w:hyperlink>
      <w:r w:rsidR="00DA6F7B">
        <w:rPr>
          <w:noProof/>
        </w:rPr>
        <w:t xml:space="preserve">, </w:t>
      </w:r>
      <w:hyperlink w:anchor="_ENREF_210" w:tooltip="White, 2015 #476" w:history="1">
        <w:r w:rsidR="00A26468">
          <w:rPr>
            <w:noProof/>
          </w:rPr>
          <w:t>White et al. 2015</w:t>
        </w:r>
      </w:hyperlink>
      <w:r w:rsidR="00DA6F7B">
        <w:rPr>
          <w:noProof/>
        </w:rPr>
        <w:t>)</w:t>
      </w:r>
      <w:r w:rsidR="00DA6F7B">
        <w:fldChar w:fldCharType="end"/>
      </w:r>
      <w:r w:rsidR="00C12FD9">
        <w:t>.</w:t>
      </w:r>
      <w:r w:rsidR="00176743">
        <w:t xml:space="preserve"> SAR has been utilised in both airborne and spaceborne settings, where the latter is far more common</w:t>
      </w:r>
      <w:r w:rsidR="004F1D31">
        <w:t xml:space="preserve">ly used for broad-scale wetland mapping </w:t>
      </w:r>
      <w:r w:rsidR="004F1D31">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 </w:instrText>
      </w:r>
      <w:r w:rsidR="00E32ACD">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DATA </w:instrText>
      </w:r>
      <w:r w:rsidR="00E32ACD">
        <w:fldChar w:fldCharType="end"/>
      </w:r>
      <w:r w:rsidR="004F1D31">
        <w:fldChar w:fldCharType="separate"/>
      </w:r>
      <w:r w:rsidR="004F1D31">
        <w:rPr>
          <w:noProof/>
        </w:rPr>
        <w:t>(</w:t>
      </w:r>
      <w:hyperlink w:anchor="_ENREF_193" w:tooltip="Touzi, 2007 #506" w:history="1">
        <w:r w:rsidR="00A26468">
          <w:rPr>
            <w:noProof/>
          </w:rPr>
          <w:t>Touzi et al. 2007</w:t>
        </w:r>
      </w:hyperlink>
      <w:r w:rsidR="004F1D31">
        <w:rPr>
          <w:noProof/>
        </w:rPr>
        <w:t xml:space="preserve">, </w:t>
      </w:r>
      <w:hyperlink w:anchor="_ENREF_25" w:tooltip="Brisco, 2011 #505" w:history="1">
        <w:r w:rsidR="00A26468">
          <w:rPr>
            <w:noProof/>
          </w:rPr>
          <w:t>Brisco et al. 2011</w:t>
        </w:r>
      </w:hyperlink>
      <w:r w:rsidR="004F1D31">
        <w:rPr>
          <w:noProof/>
        </w:rPr>
        <w:t xml:space="preserve">, </w:t>
      </w:r>
      <w:hyperlink w:anchor="_ENREF_133" w:tooltip="Martinis, 2015 #507" w:history="1">
        <w:r w:rsidR="00A26468">
          <w:rPr>
            <w:noProof/>
          </w:rPr>
          <w:t>Martinis et al. 2015</w:t>
        </w:r>
      </w:hyperlink>
      <w:r w:rsidR="004F1D31">
        <w:rPr>
          <w:noProof/>
        </w:rPr>
        <w:t>)</w:t>
      </w:r>
      <w:r w:rsidR="004F1D31">
        <w:fldChar w:fldCharType="end"/>
      </w:r>
      <w:r w:rsidR="00176743">
        <w:t xml:space="preserve">. </w:t>
      </w:r>
      <w:r w:rsidR="00E2544B">
        <w:t>Airborne acquisitions suffer the same</w:t>
      </w:r>
      <w:r w:rsidR="00682725">
        <w:t xml:space="preserve"> impracticalities with respect to large-scale acquisitions </w:t>
      </w:r>
      <w:r w:rsidR="00E2544B">
        <w:t xml:space="preserve">as those associated with aerial imagery and ALS. </w:t>
      </w:r>
      <w:r w:rsidR="00176743">
        <w:t>Spaceborne data are favoured due to their</w:t>
      </w:r>
      <w:r w:rsidR="00E2544B">
        <w:t xml:space="preserve"> broad coverage and</w:t>
      </w:r>
      <w:r w:rsidR="00176743">
        <w:t xml:space="preserve"> cap</w:t>
      </w:r>
      <w:r w:rsidR="00E2544B">
        <w:t>ability to acquire ‘repeat pass</w:t>
      </w:r>
      <w:r w:rsidR="00682725">
        <w:t>’</w:t>
      </w:r>
      <w:r w:rsidR="00176743">
        <w:t xml:space="preserve"> data i.e. acquire data at the same location at different points in time</w:t>
      </w:r>
      <w:r w:rsidR="005A761F">
        <w:t>.</w:t>
      </w:r>
      <w:r w:rsidR="00176743">
        <w:t xml:space="preserve"> </w:t>
      </w:r>
      <w:r w:rsidR="005A761F">
        <w:t>D</w:t>
      </w:r>
      <w:r w:rsidR="00176743">
        <w:t>ata acquisitions are separated by discrete time intervals that vary by platform</w:t>
      </w:r>
      <w:r w:rsidR="005A761F">
        <w:t>;</w:t>
      </w:r>
      <w:r w:rsidR="00176743">
        <w:t xml:space="preserve"> </w:t>
      </w:r>
      <w:r w:rsidR="005A761F">
        <w:t>f</w:t>
      </w:r>
      <w:r w:rsidR="00176743">
        <w:t>or example, Radarsat-1 had a</w:t>
      </w:r>
      <w:r w:rsidR="005A761F">
        <w:t xml:space="preserve"> 24 day repeat cycle which is mimicked by </w:t>
      </w:r>
      <w:r w:rsidR="00A65095">
        <w:t>R</w:t>
      </w:r>
      <w:r w:rsidR="005A761F">
        <w:t xml:space="preserve">adarsat-2, but the upcoming Radarsat constellation mission (RCM) is anticipated to </w:t>
      </w:r>
      <w:r w:rsidR="004F1D31">
        <w:t xml:space="preserve">exhibit a 4 day repeat cycle </w:t>
      </w:r>
      <w:r w:rsidR="004F1D31">
        <w:fldChar w:fldCharType="begin"/>
      </w:r>
      <w:r w:rsidR="003E0C5E">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F1D31">
        <w:fldChar w:fldCharType="separate"/>
      </w:r>
      <w:r w:rsidR="003E0C5E">
        <w:rPr>
          <w:noProof/>
        </w:rPr>
        <w:t>(</w:t>
      </w:r>
      <w:hyperlink w:anchor="_ENREF_191" w:tooltip="Thompson, 2015 #508" w:history="1">
        <w:r w:rsidR="00A26468">
          <w:rPr>
            <w:noProof/>
          </w:rPr>
          <w:t>Thompson 2015</w:t>
        </w:r>
      </w:hyperlink>
      <w:r w:rsidR="003E0C5E">
        <w:rPr>
          <w:noProof/>
        </w:rPr>
        <w:t>)</w:t>
      </w:r>
      <w:r w:rsidR="004F1D31">
        <w:fldChar w:fldCharType="end"/>
      </w:r>
      <w:r w:rsidR="005A761F">
        <w:t>.</w:t>
      </w:r>
      <w:r w:rsidR="00444534">
        <w:t xml:space="preserve"> </w:t>
      </w:r>
      <w:r w:rsidR="00E2544B">
        <w:t xml:space="preserve">From here on in, </w:t>
      </w:r>
      <w:r w:rsidR="00444534">
        <w:t xml:space="preserve">SAR </w:t>
      </w:r>
      <w:r w:rsidR="00E2544B">
        <w:t>is referred to in its</w:t>
      </w:r>
      <w:r w:rsidR="00444534">
        <w:t xml:space="preserve"> spaceborne</w:t>
      </w:r>
      <w:r w:rsidR="00E2544B">
        <w:t xml:space="preserve"> form only</w:t>
      </w:r>
      <w:r w:rsidR="00444534">
        <w:t>.</w:t>
      </w:r>
    </w:p>
    <w:p w:rsidR="00C16D27" w:rsidRDefault="00444534" w:rsidP="005A761F">
      <w:r>
        <w:lastRenderedPageBreak/>
        <w:t>SAR</w:t>
      </w:r>
      <w:r w:rsidR="0011514A">
        <w:t xml:space="preserve"> backscatter are sensitive to dielectric properties (soil and moisture contents), and geometric (surface roughness) attributes of the illuminated surfac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77" w:tooltip="Henderson, 2008 #504" w:history="1">
        <w:r w:rsidR="00A26468">
          <w:rPr>
            <w:noProof/>
          </w:rPr>
          <w:t>Henderson et al. 2008</w:t>
        </w:r>
      </w:hyperlink>
      <w:r w:rsidR="0011514A">
        <w:rPr>
          <w:noProof/>
        </w:rPr>
        <w:t>)</w:t>
      </w:r>
      <w:r w:rsidR="0011514A">
        <w:fldChar w:fldCharType="end"/>
      </w:r>
      <w:r w:rsidR="00D23D70">
        <w:t>, thus making the technology ideal for water detection</w:t>
      </w:r>
      <w:r w:rsidR="0011514A">
        <w:t>.</w:t>
      </w:r>
      <w:r w:rsidR="004D5062">
        <w:t xml:space="preserve"> </w:t>
      </w:r>
      <w:r w:rsidR="008C2049">
        <w:t xml:space="preserve">In particular, reflected backscatter amplitude sensitivity is function of sensor geometry, wavelength (or band), polarization, and illuminated target electric properties. Platforms </w:t>
      </w:r>
      <w:r w:rsidR="00C16D27">
        <w:t xml:space="preserve">are often </w:t>
      </w:r>
      <w:r w:rsidR="00A65095">
        <w:t>configured</w:t>
      </w:r>
      <w:r w:rsidR="008C2049">
        <w:t xml:space="preserve"> </w:t>
      </w:r>
      <w:r w:rsidR="00A65095">
        <w:t>with</w:t>
      </w:r>
      <w:r w:rsidR="008C2049">
        <w:t xml:space="preserve"> distinct geometry, wavelength, and polarization characteristics; where </w:t>
      </w:r>
      <w:r w:rsidR="00A65095">
        <w:t xml:space="preserve">unique </w:t>
      </w:r>
      <w:r w:rsidR="00C16D27">
        <w:t>combinations of each</w:t>
      </w:r>
      <w:r w:rsidR="008C2049">
        <w:t xml:space="preserve"> are best suited to </w:t>
      </w:r>
      <w:r w:rsidR="00A62450">
        <w:t>specific</w:t>
      </w:r>
      <w:r w:rsidR="008C2049">
        <w:t xml:space="preserve"> </w:t>
      </w:r>
      <w:r w:rsidR="00A62450">
        <w:t xml:space="preserve">wetland identification and monitoring </w:t>
      </w:r>
      <w:r w:rsidR="008C2049">
        <w:t>applications.</w:t>
      </w:r>
      <w:r w:rsidR="00A62450">
        <w:t xml:space="preserve"> A key advantage of SAR over optical sensors in particular (similar to LiDAR) is its ability to penetrate vegetation canopies </w:t>
      </w:r>
      <w:r w:rsidR="00A62450">
        <w:fldChar w:fldCharType="begin"/>
      </w:r>
      <w:r w:rsidR="00E32ACD">
        <w:instrText xml:space="preserve"> ADDIN EN.CITE &lt;EndNote&gt;&lt;Cite&gt;&lt;Author&gt;Martinez&lt;/Author&gt;&lt;Year&gt;2007&lt;/Year&gt;&lt;RecNum&gt;475&lt;/RecNum&gt;&lt;DisplayText&gt;(Martinez et al. 2007)&lt;/DisplayText&gt;&lt;record&gt;&lt;rec-number&gt;475&lt;/rec-number&gt;&lt;foreign-keys&gt;&lt;key app="EN" db-id="25teddewsvepe9e5faxptreqrptrz95ftz5d" timestamp="1501616216"&gt;475&lt;/key&gt;&lt;/foreign-keys&gt;&lt;ref-type name="Journal Article"&gt;17&lt;/ref-type&gt;&lt;contributors&gt;&lt;authors&gt;&lt;author&gt;Martinez, Jean-Michel&lt;/author&gt;&lt;author&gt;Le Toan, Thuy&lt;/author&gt;&lt;/authors&gt;&lt;/contributors&gt;&lt;titles&gt;&lt;title&gt;Mapping of flood dynamics and spatial distribution of vegetation in the Amazon floodplain using multitemporal SAR data&lt;/title&gt;&lt;secondary-title&gt;Remote Sensing of Environment&lt;/secondary-title&gt;&lt;/titles&gt;&lt;periodical&gt;&lt;full-title&gt;Remote Sensing of Environment&lt;/full-title&gt;&lt;abbr-1&gt;Remote Sens Environ&lt;/abbr-1&gt;&lt;/periodical&gt;&lt;pages&gt;209-223&lt;/pages&gt;&lt;volume&gt;108&lt;/volume&gt;&lt;number&gt;3&lt;/number&gt;&lt;keywords&gt;&lt;keyword&gt;Wetland&lt;/keyword&gt;&lt;keyword&gt;Floodplain&lt;/keyword&gt;&lt;keyword&gt;Vegetation&lt;/keyword&gt;&lt;keyword&gt;Flood&lt;/keyword&gt;&lt;keyword&gt;Temporal dynamic&lt;/keyword&gt;&lt;keyword&gt;Radar&lt;/keyword&gt;&lt;keyword&gt;Classification&lt;/keyword&gt;&lt;/keywords&gt;&lt;dates&gt;&lt;year&gt;2007&lt;/year&gt;&lt;pub-dates&gt;&lt;date&gt;2007/06/15/&lt;/date&gt;&lt;/pub-dates&gt;&lt;/dates&gt;&lt;isbn&gt;0034-4257&lt;/isbn&gt;&lt;urls&gt;&lt;related-urls&gt;&lt;url&gt;http://www.sciencedirect.com/science/article/pii/S0034425706004585&lt;/url&gt;&lt;/related-urls&gt;&lt;/urls&gt;&lt;electronic-resource-num&gt;http://dx.doi.org/10.1016/j.rse.2006.11.012&lt;/electronic-resource-num&gt;&lt;/record&gt;&lt;/Cite&gt;&lt;/EndNote&gt;</w:instrText>
      </w:r>
      <w:r w:rsidR="00A62450">
        <w:fldChar w:fldCharType="separate"/>
      </w:r>
      <w:r w:rsidR="00A62450">
        <w:rPr>
          <w:noProof/>
        </w:rPr>
        <w:t>(</w:t>
      </w:r>
      <w:hyperlink w:anchor="_ENREF_132" w:tooltip="Martinez, 2007 #475" w:history="1">
        <w:r w:rsidR="00A26468">
          <w:rPr>
            <w:noProof/>
          </w:rPr>
          <w:t>Martinez et al. 2007</w:t>
        </w:r>
      </w:hyperlink>
      <w:r w:rsidR="00A62450">
        <w:rPr>
          <w:noProof/>
        </w:rPr>
        <w:t>)</w:t>
      </w:r>
      <w:r w:rsidR="00A62450">
        <w:fldChar w:fldCharType="end"/>
      </w:r>
      <w:r w:rsidR="00A62450">
        <w:t>.</w:t>
      </w:r>
      <w:r w:rsidR="00D25695">
        <w:t xml:space="preserve"> However, penetration can be limited depending on vegetation density parameters </w:t>
      </w:r>
      <w:r w:rsidR="00D25695">
        <w:fldChar w:fldCharType="begin"/>
      </w:r>
      <w:r w:rsidR="00E32ACD">
        <w:instrText xml:space="preserve"> ADDIN EN.CITE &lt;EndNote&gt;&lt;Cite&gt;&lt;Author&gt;Miliaresis&lt;/Author&gt;&lt;Year&gt;2009&lt;/Year&gt;&lt;RecNum&gt;509&lt;/RecNum&gt;&lt;DisplayText&gt;(Miliaresis et al. 2009)&lt;/DisplayText&gt;&lt;record&gt;&lt;rec-number&gt;509&lt;/rec-number&gt;&lt;foreign-keys&gt;&lt;key app="EN" db-id="25teddewsvepe9e5faxptreqrptrz95ftz5d" timestamp="1504634250"&gt;509&lt;/key&gt;&lt;/foreign-keys&gt;&lt;ref-type name="Journal Article"&gt;17&lt;/ref-type&gt;&lt;contributors&gt;&lt;authors&gt;&lt;author&gt;Miliaresis, George&lt;/author&gt;&lt;author&gt;Delikaraoglou, Demitris&lt;/author&gt;&lt;/authors&gt;&lt;/contributors&gt;&lt;titles&gt;&lt;title&gt;Effects of Percent Tree Canopy Density and DEM Misregistration on SRTM/NED Vegetation Height Estimates&lt;/title&gt;&lt;secondary-title&gt;Remote Sensing&lt;/secondary-title&gt;&lt;/titles&gt;&lt;periodical&gt;&lt;full-title&gt;Remote Sensing&lt;/full-title&gt;&lt;abbr-1&gt;Remote Sens-Basel&lt;/abbr-1&gt;&lt;/periodical&gt;&lt;pages&gt;36&lt;/pages&gt;&lt;volume&gt;1&lt;/volume&gt;&lt;number&gt;2&lt;/number&gt;&lt;dates&gt;&lt;year&gt;2009&lt;/year&gt;&lt;/dates&gt;&lt;isbn&gt;2072-4292&lt;/isbn&gt;&lt;accession-num&gt;doi:10.3390/rs1020036&lt;/accession-num&gt;&lt;urls&gt;&lt;related-urls&gt;&lt;url&gt;http://www.mdpi.com/2072-4292/1/2/36&lt;/url&gt;&lt;/related-urls&gt;&lt;/urls&gt;&lt;/record&gt;&lt;/Cite&gt;&lt;/EndNote&gt;</w:instrText>
      </w:r>
      <w:r w:rsidR="00D25695">
        <w:fldChar w:fldCharType="separate"/>
      </w:r>
      <w:r w:rsidR="00D25695">
        <w:rPr>
          <w:noProof/>
        </w:rPr>
        <w:t>(</w:t>
      </w:r>
      <w:hyperlink w:anchor="_ENREF_140" w:tooltip="Miliaresis, 2009 #509" w:history="1">
        <w:r w:rsidR="00A26468">
          <w:rPr>
            <w:noProof/>
          </w:rPr>
          <w:t>Miliaresis et al. 2009</w:t>
        </w:r>
      </w:hyperlink>
      <w:r w:rsidR="00D25695">
        <w:rPr>
          <w:noProof/>
        </w:rPr>
        <w:t>)</w:t>
      </w:r>
      <w:r w:rsidR="00D25695">
        <w:fldChar w:fldCharType="end"/>
      </w:r>
      <w:r w:rsidR="00D25695">
        <w:t>. The unique electromagnetic properties of SAR also means that it is capable of acquiring data in regions where cloud-cover and/or low light conditions may be otherwise be problematic for optical and thermal sensors.</w:t>
      </w:r>
    </w:p>
    <w:p w:rsidR="0063536A" w:rsidRDefault="00D66F77" w:rsidP="005A761F">
      <w:r>
        <w:t>Due to the relatively broad range of the microwave portion of the electromagnetic spectrum</w:t>
      </w:r>
      <w:r w:rsidR="00A62450">
        <w:t>,</w:t>
      </w:r>
      <w:r>
        <w:t xml:space="preserve"> SAR data have been acquired across a range of different wavelengths (or bands), including: X-, C-, and L-bands. </w:t>
      </w:r>
      <w:r w:rsidR="00B72710">
        <w:t>Although</w:t>
      </w:r>
      <w:r>
        <w:t xml:space="preserve"> more SAR bands exist, these bands have demonstrated most success in wetland applications to date </w:t>
      </w:r>
      <w:r>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 </w:instrText>
      </w:r>
      <w:r w:rsidR="00670AFE">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DATA </w:instrText>
      </w:r>
      <w:r w:rsidR="00670AFE">
        <w:fldChar w:fldCharType="end"/>
      </w:r>
      <w:r>
        <w:fldChar w:fldCharType="separate"/>
      </w:r>
      <w:r w:rsidR="00670AFE">
        <w:rPr>
          <w:noProof/>
        </w:rPr>
        <w:t>(</w:t>
      </w:r>
      <w:hyperlink w:anchor="_ENREF_123" w:tooltip="Lucas, 2007 #471" w:history="1">
        <w:r w:rsidR="00A26468">
          <w:rPr>
            <w:noProof/>
          </w:rPr>
          <w:t>Lucas et al. 2007</w:t>
        </w:r>
      </w:hyperlink>
      <w:r w:rsidR="00670AFE">
        <w:rPr>
          <w:noProof/>
        </w:rPr>
        <w:t xml:space="preserve">, </w:t>
      </w:r>
      <w:hyperlink w:anchor="_ENREF_209" w:tooltip="Wdowinski, 2008 #472" w:history="1">
        <w:r w:rsidR="00A26468">
          <w:rPr>
            <w:noProof/>
          </w:rPr>
          <w:t>Wdowinski et al. 2008b</w:t>
        </w:r>
      </w:hyperlink>
      <w:r w:rsidR="00670AFE">
        <w:rPr>
          <w:noProof/>
        </w:rPr>
        <w:t xml:space="preserve">, </w:t>
      </w:r>
      <w:hyperlink w:anchor="_ENREF_84" w:tooltip="Hong, 2010 #473" w:history="1">
        <w:r w:rsidR="00A26468">
          <w:rPr>
            <w:noProof/>
          </w:rPr>
          <w:t>Hong et al. 2010b</w:t>
        </w:r>
      </w:hyperlink>
      <w:r w:rsidR="00670AFE">
        <w:rPr>
          <w:noProof/>
        </w:rPr>
        <w:t xml:space="preserve">, </w:t>
      </w:r>
      <w:hyperlink w:anchor="_ENREF_25" w:tooltip="Brisco, 2011 #505" w:history="1">
        <w:r w:rsidR="00A26468">
          <w:rPr>
            <w:noProof/>
          </w:rPr>
          <w:t>Brisco et al. 2011</w:t>
        </w:r>
      </w:hyperlink>
      <w:r w:rsidR="00670AFE">
        <w:rPr>
          <w:noProof/>
        </w:rPr>
        <w:t xml:space="preserve">, </w:t>
      </w:r>
      <w:hyperlink w:anchor="_ENREF_139" w:tooltip="Merchant, 2017 #470" w:history="1">
        <w:r w:rsidR="00A26468">
          <w:rPr>
            <w:noProof/>
          </w:rPr>
          <w:t>Merchant et al. 2017</w:t>
        </w:r>
      </w:hyperlink>
      <w:r w:rsidR="00670AFE">
        <w:rPr>
          <w:noProof/>
        </w:rPr>
        <w:t>)</w:t>
      </w:r>
      <w:r>
        <w:fldChar w:fldCharType="end"/>
      </w:r>
      <w:r>
        <w:t>.</w:t>
      </w:r>
      <w:r w:rsidR="0063536A">
        <w:t xml:space="preserve"> Certain bands are favoured for use in certain environments, for example, longer wavelengths are often utilized in regions dominated by forest land cover types as they can more readily penetrate the canopy than their shorter </w:t>
      </w:r>
      <w:r w:rsidR="000B6BA8">
        <w:t xml:space="preserve">wavelength </w:t>
      </w:r>
      <w:r w:rsidR="0063536A">
        <w:t>counterparts</w:t>
      </w:r>
      <w:r w:rsidR="003E0C5E">
        <w:t xml:space="preserve"> </w:t>
      </w:r>
      <w:r w:rsidR="003E0C5E">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 </w:instrText>
      </w:r>
      <w:r w:rsidR="003421C3">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DATA </w:instrText>
      </w:r>
      <w:r w:rsidR="003421C3">
        <w:fldChar w:fldCharType="end"/>
      </w:r>
      <w:r w:rsidR="003E0C5E">
        <w:fldChar w:fldCharType="separate"/>
      </w:r>
      <w:r w:rsidR="003421C3">
        <w:rPr>
          <w:noProof/>
        </w:rPr>
        <w:t>(</w:t>
      </w:r>
      <w:hyperlink w:anchor="_ENREF_74" w:tooltip="Hall, 1996 #527" w:history="1">
        <w:r w:rsidR="00A26468">
          <w:rPr>
            <w:noProof/>
          </w:rPr>
          <w:t>Hall 1996</w:t>
        </w:r>
      </w:hyperlink>
      <w:r w:rsidR="003421C3">
        <w:rPr>
          <w:noProof/>
        </w:rPr>
        <w:t xml:space="preserve">, </w:t>
      </w:r>
      <w:hyperlink w:anchor="_ENREF_155" w:tooltip="Ouchi, 2013 #522" w:history="1">
        <w:r w:rsidR="00A26468">
          <w:rPr>
            <w:noProof/>
          </w:rPr>
          <w:t>Ouchi 2013</w:t>
        </w:r>
      </w:hyperlink>
      <w:r w:rsidR="003421C3">
        <w:rPr>
          <w:noProof/>
        </w:rPr>
        <w:t xml:space="preserve">, </w:t>
      </w:r>
      <w:hyperlink w:anchor="_ENREF_26" w:tooltip="Brisco, 2015 #520" w:history="1">
        <w:r w:rsidR="00A26468">
          <w:rPr>
            <w:noProof/>
          </w:rPr>
          <w:t>Brisco et al. 2015</w:t>
        </w:r>
      </w:hyperlink>
      <w:r w:rsidR="003421C3">
        <w:rPr>
          <w:noProof/>
        </w:rPr>
        <w:t xml:space="preserve">, </w:t>
      </w:r>
      <w:hyperlink w:anchor="_ENREF_130" w:tooltip="Manavalan, 2017 #521" w:history="1">
        <w:r w:rsidR="00A26468">
          <w:rPr>
            <w:noProof/>
          </w:rPr>
          <w:t>Manavalan et al. 2017</w:t>
        </w:r>
      </w:hyperlink>
      <w:r w:rsidR="003421C3">
        <w:rPr>
          <w:noProof/>
        </w:rPr>
        <w:t>)</w:t>
      </w:r>
      <w:r w:rsidR="003E0C5E">
        <w:fldChar w:fldCharType="end"/>
      </w:r>
      <w:r w:rsidR="0063536A">
        <w:t xml:space="preserve">. It is for this reason that L-band SAR is often favoured for work in boreal biomes where </w:t>
      </w:r>
      <w:r w:rsidR="001B3B32">
        <w:t xml:space="preserve">various </w:t>
      </w:r>
      <w:r w:rsidR="0063536A">
        <w:t xml:space="preserve">vegetation </w:t>
      </w:r>
      <w:r w:rsidR="001B3B32">
        <w:t xml:space="preserve">types </w:t>
      </w:r>
      <w:r w:rsidR="000B6BA8">
        <w:t xml:space="preserve">and densities </w:t>
      </w:r>
      <w:r w:rsidR="001B3B32">
        <w:t>are</w:t>
      </w:r>
      <w:r w:rsidR="0063536A">
        <w:t xml:space="preserve"> present, however, </w:t>
      </w:r>
      <w:r w:rsidR="001B3B32">
        <w:t xml:space="preserve">it must be noted that </w:t>
      </w:r>
      <w:r w:rsidR="0063536A">
        <w:t xml:space="preserve">C-band data have also demonstrated success in this region </w:t>
      </w:r>
      <w:r w:rsidR="0063536A">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 </w:instrText>
      </w:r>
      <w:r w:rsidR="00E32ACD">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DATA </w:instrText>
      </w:r>
      <w:r w:rsidR="00E32ACD">
        <w:fldChar w:fldCharType="end"/>
      </w:r>
      <w:r w:rsidR="0063536A">
        <w:fldChar w:fldCharType="separate"/>
      </w:r>
      <w:r w:rsidR="001B3B32">
        <w:rPr>
          <w:noProof/>
        </w:rPr>
        <w:t>(</w:t>
      </w:r>
      <w:hyperlink w:anchor="_ENREF_210" w:tooltip="White, 2015 #476" w:history="1">
        <w:r w:rsidR="00A26468">
          <w:rPr>
            <w:noProof/>
          </w:rPr>
          <w:t>White et al. 2015</w:t>
        </w:r>
      </w:hyperlink>
      <w:r w:rsidR="001B3B32">
        <w:rPr>
          <w:noProof/>
        </w:rPr>
        <w:t xml:space="preserve">, </w:t>
      </w:r>
      <w:hyperlink w:anchor="_ENREF_139" w:tooltip="Merchant, 2017 #470" w:history="1">
        <w:r w:rsidR="00A26468">
          <w:rPr>
            <w:noProof/>
          </w:rPr>
          <w:t>Merchant et al. 2017</w:t>
        </w:r>
      </w:hyperlink>
      <w:r w:rsidR="001B3B32">
        <w:rPr>
          <w:noProof/>
        </w:rPr>
        <w:t>)</w:t>
      </w:r>
      <w:r w:rsidR="0063536A">
        <w:fldChar w:fldCharType="end"/>
      </w:r>
      <w:r w:rsidR="0063536A">
        <w:t>.</w:t>
      </w:r>
      <w:r w:rsidR="00171095">
        <w:t xml:space="preserve"> </w:t>
      </w:r>
    </w:p>
    <w:p w:rsidR="00AC14B0" w:rsidRDefault="00876275" w:rsidP="005A761F">
      <w:r>
        <w:t xml:space="preserve">For any incident SAR signal there are </w:t>
      </w:r>
      <w:r w:rsidR="00065900">
        <w:t>three</w:t>
      </w:r>
      <w:r>
        <w:t xml:space="preserve"> </w:t>
      </w:r>
      <w:r w:rsidR="00065900">
        <w:t>major</w:t>
      </w:r>
      <w:r>
        <w:t xml:space="preserve"> scattering mechanisms, these are:</w:t>
      </w:r>
    </w:p>
    <w:p w:rsidR="00AC14B0" w:rsidRDefault="00065900" w:rsidP="00AC14B0">
      <w:pPr>
        <w:pStyle w:val="ListParagraph"/>
        <w:numPr>
          <w:ilvl w:val="0"/>
          <w:numId w:val="9"/>
        </w:numPr>
      </w:pPr>
      <w:r>
        <w:t>Surface</w:t>
      </w:r>
      <w:r w:rsidR="00AC14B0">
        <w:t xml:space="preserve"> – </w:t>
      </w:r>
      <w:r>
        <w:t xml:space="preserve">specular or diffuse scattering of </w:t>
      </w:r>
      <w:r w:rsidR="00AC14B0">
        <w:t>incident radiation</w:t>
      </w:r>
      <w:r>
        <w:t xml:space="preserve"> from the water surface</w:t>
      </w:r>
      <w:r w:rsidR="00662148">
        <w:t xml:space="preserve"> where scattering type is dependent on wavelength and surface roughness.</w:t>
      </w:r>
    </w:p>
    <w:p w:rsidR="00AC14B0" w:rsidRDefault="00316E42" w:rsidP="00AC14B0">
      <w:pPr>
        <w:pStyle w:val="ListParagraph"/>
        <w:numPr>
          <w:ilvl w:val="0"/>
          <w:numId w:val="9"/>
        </w:numPr>
      </w:pPr>
      <w:r>
        <w:t>D</w:t>
      </w:r>
      <w:r w:rsidR="00876275">
        <w:t>ouble-bounce</w:t>
      </w:r>
      <w:r w:rsidR="00AC14B0">
        <w:t xml:space="preserve"> – </w:t>
      </w:r>
      <w:r>
        <w:t>the subsequent imaging of 2 surfaces, that is, the incident radiation is reflected twice before reception at the detector</w:t>
      </w:r>
    </w:p>
    <w:p w:rsidR="00AC14B0" w:rsidRDefault="00316E42" w:rsidP="00AC14B0">
      <w:pPr>
        <w:pStyle w:val="ListParagraph"/>
        <w:numPr>
          <w:ilvl w:val="0"/>
          <w:numId w:val="9"/>
        </w:numPr>
      </w:pPr>
      <w:r>
        <w:t>V</w:t>
      </w:r>
      <w:r w:rsidR="00AC14B0">
        <w:t>olumetric</w:t>
      </w:r>
      <w:r>
        <w:t xml:space="preserve"> – a diffuse scattering mechanism that occurs as the incident radiation interacts with multiple targets (&gt; 2)</w:t>
      </w:r>
    </w:p>
    <w:p w:rsidR="00BA55FC" w:rsidRDefault="00876275" w:rsidP="005A761F">
      <w:r>
        <w:t>The first mechanism</w:t>
      </w:r>
      <w:r w:rsidR="00662148">
        <w:t>(</w:t>
      </w:r>
      <w:r>
        <w:t>s</w:t>
      </w:r>
      <w:r w:rsidR="00662148">
        <w:t>)</w:t>
      </w:r>
      <w:r>
        <w:t xml:space="preserve"> </w:t>
      </w:r>
      <w:r w:rsidR="00316E42">
        <w:t xml:space="preserve">are common from open </w:t>
      </w:r>
      <w:r>
        <w:t>water surface</w:t>
      </w:r>
      <w:r w:rsidR="00316E42">
        <w:t>s, where specular scattering occurs</w:t>
      </w:r>
      <w:r>
        <w:t xml:space="preserve"> </w:t>
      </w:r>
      <w:r w:rsidR="00316E42">
        <w:t>over</w:t>
      </w:r>
      <w:r>
        <w:t xml:space="preserve"> </w:t>
      </w:r>
      <w:r w:rsidR="00AC14B0">
        <w:t xml:space="preserve">near </w:t>
      </w:r>
      <w:r>
        <w:t>still water</w:t>
      </w:r>
      <w:r w:rsidR="00316E42">
        <w:t xml:space="preserve"> (i.e. incident radiation wavelength &gt;&gt; water roughness features)</w:t>
      </w:r>
      <w:r>
        <w:t>, whereas the latter becomes more common as the water surface is increasingly disturbed (</w:t>
      </w:r>
      <w:r w:rsidR="00316E42">
        <w:t>i.e. surface roughness is promoted</w:t>
      </w:r>
      <w:r>
        <w:t xml:space="preserve">) </w:t>
      </w:r>
      <w:r w:rsidR="00316E42">
        <w:t xml:space="preserve">typically </w:t>
      </w:r>
      <w:r>
        <w:t xml:space="preserve">by wind </w:t>
      </w:r>
      <w:r>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 </w:instrText>
      </w:r>
      <w:r w:rsidR="00E32ACD">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DATA </w:instrText>
      </w:r>
      <w:r w:rsidR="00E32ACD">
        <w:fldChar w:fldCharType="end"/>
      </w:r>
      <w:r>
        <w:fldChar w:fldCharType="separate"/>
      </w:r>
      <w:r>
        <w:rPr>
          <w:noProof/>
        </w:rPr>
        <w:t>(</w:t>
      </w:r>
      <w:hyperlink w:anchor="_ENREF_131" w:tooltip="Marechal, 2012 #510" w:history="1">
        <w:r w:rsidR="00A26468">
          <w:rPr>
            <w:noProof/>
          </w:rPr>
          <w:t>Marechal et al. 2012</w:t>
        </w:r>
      </w:hyperlink>
      <w:r>
        <w:rPr>
          <w:noProof/>
        </w:rPr>
        <w:t xml:space="preserve">, </w:t>
      </w:r>
      <w:hyperlink w:anchor="_ENREF_108" w:tooltip="Kuenzer, 2013 #511" w:history="1">
        <w:r w:rsidR="00A26468">
          <w:rPr>
            <w:noProof/>
          </w:rPr>
          <w:t>Kuenzer et al. 2013</w:t>
        </w:r>
      </w:hyperlink>
      <w:r>
        <w:rPr>
          <w:noProof/>
        </w:rPr>
        <w:t xml:space="preserve">, </w:t>
      </w:r>
      <w:hyperlink w:anchor="_ENREF_20" w:tooltip="Bolanos, 2016 #512" w:history="1">
        <w:r w:rsidR="00A26468">
          <w:rPr>
            <w:noProof/>
          </w:rPr>
          <w:t>Bolanos et al. 2016</w:t>
        </w:r>
      </w:hyperlink>
      <w:r>
        <w:rPr>
          <w:noProof/>
        </w:rPr>
        <w:t>)</w:t>
      </w:r>
      <w:r>
        <w:fldChar w:fldCharType="end"/>
      </w:r>
      <w:r>
        <w:t>.</w:t>
      </w:r>
      <w:r w:rsidR="000073DB">
        <w:t xml:space="preserve"> The</w:t>
      </w:r>
      <w:r w:rsidR="00FB64C1">
        <w:t xml:space="preserve"> first backscatter mechanism </w:t>
      </w:r>
      <w:r w:rsidR="000073DB">
        <w:t>result</w:t>
      </w:r>
      <w:r w:rsidR="00FB64C1">
        <w:t>s</w:t>
      </w:r>
      <w:r w:rsidR="000073DB">
        <w:t xml:space="preserve"> in a weak to non-existent return signal</w:t>
      </w:r>
      <w:r w:rsidR="009C00A7">
        <w:t xml:space="preserve"> from water surfaces</w:t>
      </w:r>
      <w:r w:rsidR="000073DB">
        <w:t xml:space="preserve">, </w:t>
      </w:r>
      <w:r w:rsidR="007331D5">
        <w:t>that is,</w:t>
      </w:r>
      <w:r w:rsidR="000073DB">
        <w:t xml:space="preserve"> water surfaces appear darker than other terrestrial surfaces </w:t>
      </w:r>
      <w:r w:rsidR="000073DB">
        <w:fldChar w:fldCharType="begin"/>
      </w:r>
      <w:r w:rsidR="00A26468">
        <w:instrText xml:space="preserve"> ADDIN EN.CITE &lt;EndNote&gt;&lt;Cite&gt;&lt;Author&gt;Klemas&lt;/Author&gt;&lt;Year&gt;2013&lt;/Year&gt;&lt;RecNum&gt;474&lt;/RecNum&gt;&lt;DisplayText&gt;(Klemas 2013b)&lt;/DisplayText&gt;&lt;record&gt;&lt;rec-number&gt;474&lt;/rec-number&gt;&lt;foreign-keys&gt;&lt;key app="EN" db-id="25teddewsvepe9e5faxptreqrptrz95ftz5d" timestamp="1501615008"&gt;474&lt;/key&gt;&lt;/foreign-keys&gt;&lt;ref-type name="Journal Article"&gt;17&lt;/ref-type&gt;&lt;contributors&gt;&lt;authors&gt;&lt;author&gt;Klemas, V.&lt;/author&gt;&lt;/authors&gt;&lt;/contributors&gt;&lt;titles&gt;&lt;title&gt;Remote sensing of emergent and submerged wetlands: an overview&lt;/title&gt;&lt;secondary-title&gt;International Journal of Remote Sensing&lt;/secondary-title&gt;&lt;/titles&gt;&lt;periodical&gt;&lt;full-title&gt;International Journal of Remote Sensing&lt;/full-title&gt;&lt;abbr-1&gt;Int J Remote Sens&lt;/abbr-1&gt;&lt;/periodical&gt;&lt;pages&gt;6286-6320&lt;/pages&gt;&lt;volume&gt;34&lt;/volume&gt;&lt;number&gt;18&lt;/number&gt;&lt;dates&gt;&lt;year&gt;2013&lt;/year&gt;&lt;pub-dates&gt;&lt;date&gt;2013/09/20&lt;/date&gt;&lt;/pub-dates&gt;&lt;/dates&gt;&lt;publisher&gt;Taylor &amp;amp; Francis&lt;/publisher&gt;&lt;isbn&gt;0143-1161&lt;/isbn&gt;&lt;urls&gt;&lt;related-urls&gt;&lt;url&gt;http://dx.doi.org/10.1080/01431161.2013.800656&lt;/url&gt;&lt;/related-urls&gt;&lt;/urls&gt;&lt;electronic-resource-num&gt;10.1080/01431161.2013.800656&lt;/electronic-resource-num&gt;&lt;/record&gt;&lt;/Cite&gt;&lt;/EndNote&gt;</w:instrText>
      </w:r>
      <w:r w:rsidR="000073DB">
        <w:fldChar w:fldCharType="separate"/>
      </w:r>
      <w:r w:rsidR="00A26468">
        <w:rPr>
          <w:noProof/>
        </w:rPr>
        <w:t>(</w:t>
      </w:r>
      <w:hyperlink w:anchor="_ENREF_103" w:tooltip="Klemas, 2013 #474" w:history="1">
        <w:r w:rsidR="00A26468">
          <w:rPr>
            <w:noProof/>
          </w:rPr>
          <w:t>Klemas 2013b</w:t>
        </w:r>
      </w:hyperlink>
      <w:r w:rsidR="00A26468">
        <w:rPr>
          <w:noProof/>
        </w:rPr>
        <w:t>)</w:t>
      </w:r>
      <w:r w:rsidR="000073DB">
        <w:fldChar w:fldCharType="end"/>
      </w:r>
      <w:r w:rsidR="00703471">
        <w:t>. However, it should be noted that specular scattering often exhibits high intensities, but radiation is reflected away from the detector.</w:t>
      </w:r>
      <w:r w:rsidR="00FB64C1">
        <w:t xml:space="preserve"> Diffuse scattering often produces a bright signal which can lead to water surfaces being misidentified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210" w:tooltip="White, 2015 #476" w:history="1">
        <w:r w:rsidR="00A26468">
          <w:rPr>
            <w:noProof/>
          </w:rPr>
          <w:t>White et al. 2015</w:t>
        </w:r>
      </w:hyperlink>
      <w:r w:rsidR="00FB64C1">
        <w:rPr>
          <w:noProof/>
        </w:rPr>
        <w:t>)</w:t>
      </w:r>
      <w:r w:rsidR="00FB64C1">
        <w:fldChar w:fldCharType="end"/>
      </w:r>
      <w:r w:rsidR="00FB64C1">
        <w:t>.</w:t>
      </w:r>
      <w:r w:rsidR="00516811">
        <w:t xml:space="preserve"> </w:t>
      </w:r>
      <w:r w:rsidR="00AC14B0">
        <w:t xml:space="preserve">Double-bounce scattering </w:t>
      </w:r>
      <w:r w:rsidR="00316E42">
        <w:t>is co</w:t>
      </w:r>
      <w:r w:rsidR="000073DB">
        <w:t>mmon over wetlands</w:t>
      </w:r>
      <w:r w:rsidR="007331D5">
        <w:t xml:space="preserve"> with emergent vegetation</w:t>
      </w:r>
      <w:r w:rsidR="000073DB">
        <w:t xml:space="preserve"> as incident radiation is </w:t>
      </w:r>
      <w:r w:rsidR="00516811">
        <w:t>first specularly</w:t>
      </w:r>
      <w:r w:rsidR="000073DB">
        <w:t xml:space="preserve"> reflected from the water surface and is subsequently </w:t>
      </w:r>
      <w:r w:rsidR="00516811">
        <w:t xml:space="preserve">brightly </w:t>
      </w:r>
      <w:r w:rsidR="000073DB">
        <w:t xml:space="preserve">reflected from nearby vegetation </w:t>
      </w:r>
      <w:r w:rsidR="00AC14B0">
        <w:fldChar w:fldCharType="begin">
          <w:fldData xml:space="preserve">PEVuZE5vdGU+PENpdGU+PEF1dGhvcj5CcmlzY288L0F1dGhvcj48WWVhcj4yMDExPC9ZZWFyPjxS
ZWNOdW0+NTA1PC9SZWNOdW0+PERpc3BsYXlUZXh0PihEb2Jzb24gZXQgYWwuIDE5OTIsIEJyaXNj
byBldCBhbC4gMjAxMSwgS2xlbWFzIDIwMTNi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A26468">
        <w:instrText xml:space="preserve"> ADDIN EN.CITE </w:instrText>
      </w:r>
      <w:r w:rsidR="00A26468">
        <w:fldChar w:fldCharType="begin">
          <w:fldData xml:space="preserve">PEVuZE5vdGU+PENpdGU+PEF1dGhvcj5CcmlzY288L0F1dGhvcj48WWVhcj4yMDExPC9ZZWFyPjxS
ZWNOdW0+NTA1PC9SZWNOdW0+PERpc3BsYXlUZXh0PihEb2Jzb24gZXQgYWwuIDE5OTIsIEJyaXNj
byBldCBhbC4gMjAxMSwgS2xlbWFzIDIwMTNi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A26468">
        <w:instrText xml:space="preserve"> ADDIN EN.CITE.DATA </w:instrText>
      </w:r>
      <w:r w:rsidR="00A26468">
        <w:fldChar w:fldCharType="end"/>
      </w:r>
      <w:r w:rsidR="00AC14B0">
        <w:fldChar w:fldCharType="separate"/>
      </w:r>
      <w:r w:rsidR="00A26468">
        <w:rPr>
          <w:noProof/>
        </w:rPr>
        <w:t>(</w:t>
      </w:r>
      <w:hyperlink w:anchor="_ENREF_52" w:tooltip="Dobson, 1992 #513" w:history="1">
        <w:r w:rsidR="00A26468">
          <w:rPr>
            <w:noProof/>
          </w:rPr>
          <w:t>Dobson et al. 1992</w:t>
        </w:r>
      </w:hyperlink>
      <w:r w:rsidR="00A26468">
        <w:rPr>
          <w:noProof/>
        </w:rPr>
        <w:t xml:space="preserve">, </w:t>
      </w:r>
      <w:hyperlink w:anchor="_ENREF_25" w:tooltip="Brisco, 2011 #505" w:history="1">
        <w:r w:rsidR="00A26468">
          <w:rPr>
            <w:noProof/>
          </w:rPr>
          <w:t>Brisco et al. 2011</w:t>
        </w:r>
      </w:hyperlink>
      <w:r w:rsidR="00A26468">
        <w:rPr>
          <w:noProof/>
        </w:rPr>
        <w:t xml:space="preserve">, </w:t>
      </w:r>
      <w:hyperlink w:anchor="_ENREF_103" w:tooltip="Klemas, 2013 #474" w:history="1">
        <w:r w:rsidR="00A26468">
          <w:rPr>
            <w:noProof/>
          </w:rPr>
          <w:t>Klemas 2013b</w:t>
        </w:r>
      </w:hyperlink>
      <w:r w:rsidR="00A26468">
        <w:rPr>
          <w:noProof/>
        </w:rPr>
        <w:t xml:space="preserve">, </w:t>
      </w:r>
      <w:hyperlink w:anchor="_ENREF_127" w:tooltip="Mahdianpari, 2017 #514" w:history="1">
        <w:r w:rsidR="00A26468">
          <w:rPr>
            <w:noProof/>
          </w:rPr>
          <w:t>Mahdianpari et al. 2017</w:t>
        </w:r>
      </w:hyperlink>
      <w:r w:rsidR="00A26468">
        <w:rPr>
          <w:noProof/>
        </w:rPr>
        <w:t>)</w:t>
      </w:r>
      <w:r w:rsidR="00AC14B0">
        <w:fldChar w:fldCharType="end"/>
      </w:r>
      <w:r w:rsidR="00AC14B0">
        <w:t>.</w:t>
      </w:r>
      <w:r w:rsidR="00516811">
        <w:t xml:space="preserve"> In caution to this mechanism the use of small incidence angles has been noted to enhance the ability to map sub-canopy hydrological features through greater canopy penetration, thus probabilistically reducing the prominence </w:t>
      </w:r>
      <w:r w:rsidR="00516811">
        <w:lastRenderedPageBreak/>
        <w:t xml:space="preserve">of double-bounce scattering </w:t>
      </w:r>
      <w:r w:rsidR="0051681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 </w:instrText>
      </w:r>
      <w:r w:rsidR="0075367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DATA </w:instrText>
      </w:r>
      <w:r w:rsidR="00753671">
        <w:fldChar w:fldCharType="end"/>
      </w:r>
      <w:r w:rsidR="00516811">
        <w:fldChar w:fldCharType="separate"/>
      </w:r>
      <w:r w:rsidR="00753671">
        <w:rPr>
          <w:noProof/>
        </w:rPr>
        <w:t>(</w:t>
      </w:r>
      <w:hyperlink w:anchor="_ENREF_79" w:tooltip="Hess, 1990 #477" w:history="1">
        <w:r w:rsidR="00A26468">
          <w:rPr>
            <w:noProof/>
          </w:rPr>
          <w:t>Hess et al. 1990</w:t>
        </w:r>
      </w:hyperlink>
      <w:r w:rsidR="00753671">
        <w:rPr>
          <w:noProof/>
        </w:rPr>
        <w:t xml:space="preserve">, </w:t>
      </w:r>
      <w:hyperlink w:anchor="_ENREF_45" w:tooltip="Crevier, 1996 #525" w:history="1">
        <w:r w:rsidR="00A26468">
          <w:rPr>
            <w:noProof/>
          </w:rPr>
          <w:t>Crevier et al. 1996</w:t>
        </w:r>
      </w:hyperlink>
      <w:r w:rsidR="00753671">
        <w:rPr>
          <w:noProof/>
        </w:rPr>
        <w:t xml:space="preserve">, </w:t>
      </w:r>
      <w:hyperlink w:anchor="_ENREF_3" w:tooltip="Adam, 1998 #526" w:history="1">
        <w:r w:rsidR="00A26468">
          <w:rPr>
            <w:noProof/>
          </w:rPr>
          <w:t>Adam et al. 1998</w:t>
        </w:r>
      </w:hyperlink>
      <w:r w:rsidR="00753671">
        <w:rPr>
          <w:noProof/>
        </w:rPr>
        <w:t xml:space="preserve">, </w:t>
      </w:r>
      <w:hyperlink w:anchor="_ENREF_112" w:tooltip="Lang, 2008 #515" w:history="1">
        <w:r w:rsidR="00A26468">
          <w:rPr>
            <w:noProof/>
          </w:rPr>
          <w:t>Lang et al. 2008b</w:t>
        </w:r>
      </w:hyperlink>
      <w:r w:rsidR="00753671">
        <w:rPr>
          <w:noProof/>
        </w:rPr>
        <w:t>)</w:t>
      </w:r>
      <w:r w:rsidR="00516811">
        <w:fldChar w:fldCharType="end"/>
      </w:r>
      <w:r w:rsidR="00516811">
        <w:t>.</w:t>
      </w:r>
      <w:r w:rsidR="00037BB0">
        <w:t xml:space="preserve"> Volumetric scattering typically occurs within forest canopies as the within canopy structure presents a highly heterogeneous surface to scatter incident radiation multiple times </w:t>
      </w:r>
      <w:r w:rsidR="00037BB0">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 </w:instrText>
      </w:r>
      <w:r w:rsidR="00E32ACD">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DATA </w:instrText>
      </w:r>
      <w:r w:rsidR="00E32ACD">
        <w:fldChar w:fldCharType="end"/>
      </w:r>
      <w:r w:rsidR="00037BB0">
        <w:fldChar w:fldCharType="separate"/>
      </w:r>
      <w:r w:rsidR="00037BB0">
        <w:rPr>
          <w:noProof/>
        </w:rPr>
        <w:t>(</w:t>
      </w:r>
      <w:hyperlink w:anchor="_ENREF_25" w:tooltip="Brisco, 2011 #505" w:history="1">
        <w:r w:rsidR="00A26468">
          <w:rPr>
            <w:noProof/>
          </w:rPr>
          <w:t>Brisco et al. 2011</w:t>
        </w:r>
      </w:hyperlink>
      <w:r w:rsidR="00037BB0">
        <w:rPr>
          <w:noProof/>
        </w:rPr>
        <w:t xml:space="preserve">, </w:t>
      </w:r>
      <w:hyperlink w:anchor="_ENREF_177" w:tooltip="Schmitt, 2013 #516" w:history="1">
        <w:r w:rsidR="00A26468">
          <w:rPr>
            <w:noProof/>
          </w:rPr>
          <w:t>Schmitt et al. 2013</w:t>
        </w:r>
      </w:hyperlink>
      <w:r w:rsidR="00037BB0">
        <w:rPr>
          <w:noProof/>
        </w:rPr>
        <w:t>)</w:t>
      </w:r>
      <w:r w:rsidR="00037BB0">
        <w:fldChar w:fldCharType="end"/>
      </w:r>
      <w:r w:rsidR="00037BB0">
        <w:t>.</w:t>
      </w:r>
    </w:p>
    <w:p w:rsidR="007B5364" w:rsidRDefault="007B5364" w:rsidP="007B5364">
      <w:pPr>
        <w:pStyle w:val="Heading3"/>
      </w:pPr>
      <w:bookmarkStart w:id="33" w:name="_Toc493074548"/>
      <w:r>
        <w:t>Polarimetry</w:t>
      </w:r>
      <w:bookmarkEnd w:id="33"/>
    </w:p>
    <w:p w:rsidR="0087386D" w:rsidRDefault="00B67D9F" w:rsidP="005A761F">
      <w:r>
        <w:t>The high utility of SAR data for water detection is in part</w:t>
      </w:r>
      <w:r w:rsidR="00195E7D">
        <w:t xml:space="preserve"> due</w:t>
      </w:r>
      <w:r>
        <w:t xml:space="preserve"> to its ability to </w:t>
      </w:r>
      <w:r w:rsidR="00195E7D">
        <w:t>polarimetrically discriminate signal information, where the definition of polarization follows the strict physics definition (i.e. restricting the</w:t>
      </w:r>
      <w:r w:rsidR="00FB64C1">
        <w:t xml:space="preserve"> </w:t>
      </w:r>
      <w:r w:rsidR="00195E7D">
        <w:t>transverse vibration of an electromagnetic wave to one direction)</w:t>
      </w:r>
      <w:r>
        <w:t>.</w:t>
      </w:r>
      <w:r w:rsidR="00195E7D">
        <w:t xml:space="preserve"> </w:t>
      </w:r>
      <w:r w:rsidR="00250B85">
        <w:t>The most common SAR polarizations are</w:t>
      </w:r>
      <w:r w:rsidR="00BC12BE">
        <w:t xml:space="preserve"> </w:t>
      </w:r>
      <w:r w:rsidR="00195E7D">
        <w:t xml:space="preserve">‘horizontal’ (i.e. 0° from the horizontal plane perpendicular to the direction of travel of the emitted radiation) </w:t>
      </w:r>
      <w:r w:rsidR="00BC12BE">
        <w:t>and</w:t>
      </w:r>
      <w:r w:rsidR="00195E7D">
        <w:t xml:space="preserve"> ‘vertical’</w:t>
      </w:r>
      <w:r w:rsidR="00726471">
        <w:t xml:space="preserve"> (</w:t>
      </w:r>
      <w:r w:rsidR="006452E7">
        <w:t xml:space="preserve">i.e. </w:t>
      </w:r>
      <w:r w:rsidR="00726471">
        <w:t>90° from the horizontal plane perpendicular to radiation travel</w:t>
      </w:r>
      <w:r w:rsidR="00250B85">
        <w:t>; orthogonal to horizontal plane</w:t>
      </w:r>
      <w:r w:rsidR="00726471">
        <w:t>)</w:t>
      </w:r>
      <w:r w:rsidR="00772F3F">
        <w:t xml:space="preserve"> </w:t>
      </w:r>
      <w:r w:rsidR="00772F3F">
        <w:fldChar w:fldCharType="begin"/>
      </w:r>
      <w:r w:rsidR="00DD5D76">
        <w:instrText xml:space="preserve"> ADDIN EN.CITE &lt;EndNote&gt;&lt;Cite&gt;&lt;Author&gt;Boerner&lt;/Author&gt;&lt;Year&gt;1998&lt;/Year&gt;&lt;RecNum&gt;595&lt;/RecNum&gt;&lt;DisplayText&gt;(Boerner et al. 1998)&lt;/DisplayText&gt;&lt;record&gt;&lt;rec-number&gt;595&lt;/rec-number&gt;&lt;foreign-keys&gt;&lt;key app="EN" db-id="25teddewsvepe9e5faxptreqrptrz95ftz5d" timestamp="1505754187"&gt;595&lt;/key&gt;&lt;/foreign-keys&gt;&lt;ref-type name="Book Section"&gt;5&lt;/ref-type&gt;&lt;contributors&gt;&lt;authors&gt;&lt;author&gt;Boerner, W-M.&lt;/author&gt;&lt;author&gt;Mott, H.&lt;/author&gt;&lt;author&gt;Luneburg, E.&lt;/author&gt;&lt;author&gt;Livingstone, C.&lt;/author&gt;&lt;author&gt;Brisco, B.&lt;/author&gt;&lt;author&gt;Brown, R. J.&lt;/author&gt;&lt;author&gt;Patterson, J. S.&lt;/author&gt;&lt;/authors&gt;&lt;secondary-authors&gt;&lt;author&gt;Henderson, F. M.&lt;/author&gt;&lt;author&gt;Lewis, A. J.&lt;/author&gt;&lt;/secondary-authors&gt;&lt;/contributors&gt;&lt;titles&gt;&lt;title&gt;Polarimetry in Radar Remote Sensing: Basic and Applied Concepts&lt;/title&gt;&lt;secondary-title&gt;Principles and Applications of Imaging Radar, Manual of Remote Sensing, Third Edition, Volume 2&lt;/secondary-title&gt;&lt;/titles&gt;&lt;pages&gt;271-356&lt;/pages&gt;&lt;section&gt;5&lt;/section&gt;&lt;dates&gt;&lt;year&gt;1998&lt;/year&gt;&lt;/dates&gt;&lt;pub-location&gt;Toronto, Ontario, Canada&lt;/pub-location&gt;&lt;publisher&gt;John Wiley &amp;amp; Sons, Inc.&lt;/publisher&gt;&lt;urls&gt;&lt;/urls&gt;&lt;/record&gt;&lt;/Cite&gt;&lt;/EndNote&gt;</w:instrText>
      </w:r>
      <w:r w:rsidR="00772F3F">
        <w:fldChar w:fldCharType="separate"/>
      </w:r>
      <w:r w:rsidR="00772F3F">
        <w:rPr>
          <w:noProof/>
        </w:rPr>
        <w:t>(</w:t>
      </w:r>
      <w:hyperlink w:anchor="_ENREF_19" w:tooltip="Boerner, 1998 #595" w:history="1">
        <w:r w:rsidR="00A26468">
          <w:rPr>
            <w:noProof/>
          </w:rPr>
          <w:t>Boerner et al. 1998</w:t>
        </w:r>
      </w:hyperlink>
      <w:r w:rsidR="00772F3F">
        <w:rPr>
          <w:noProof/>
        </w:rPr>
        <w:t>)</w:t>
      </w:r>
      <w:r w:rsidR="00772F3F">
        <w:fldChar w:fldCharType="end"/>
      </w:r>
      <w:r w:rsidR="00726471">
        <w:t>.</w:t>
      </w:r>
      <w:r w:rsidR="0087386D">
        <w:t xml:space="preserve"> </w:t>
      </w:r>
      <w:r w:rsidR="00250B85">
        <w:t>The h</w:t>
      </w:r>
      <w:r w:rsidR="0087386D">
        <w:t xml:space="preserve">orizontal (H) and vertical (V) signal components are recorded by unique </w:t>
      </w:r>
      <w:r w:rsidR="00250B85">
        <w:t>antenna components</w:t>
      </w:r>
      <w:r w:rsidR="0087386D">
        <w:t xml:space="preserve"> and stored in isolation by the systems electronics. </w:t>
      </w:r>
      <w:r w:rsidR="00250B85">
        <w:t>A SAR</w:t>
      </w:r>
      <w:r w:rsidR="0087386D">
        <w:t xml:space="preserve"> system with H and V polarizations can </w:t>
      </w:r>
      <w:r w:rsidR="00250B85">
        <w:t>provide</w:t>
      </w:r>
      <w:r w:rsidR="0087386D">
        <w:t xml:space="preserve"> the following</w:t>
      </w:r>
      <w:r w:rsidR="00250B85">
        <w:t xml:space="preserve"> data</w:t>
      </w:r>
      <w:r w:rsidR="0087386D">
        <w:t xml:space="preserve"> channels:</w:t>
      </w:r>
    </w:p>
    <w:p w:rsidR="0087386D" w:rsidRDefault="0087386D" w:rsidP="0087386D">
      <w:pPr>
        <w:pStyle w:val="ListParagraph"/>
        <w:numPr>
          <w:ilvl w:val="0"/>
          <w:numId w:val="10"/>
        </w:numPr>
      </w:pPr>
      <w:r>
        <w:t>HH – horizontal transmission and detection</w:t>
      </w:r>
    </w:p>
    <w:p w:rsidR="0087386D" w:rsidRDefault="0087386D" w:rsidP="0087386D">
      <w:pPr>
        <w:pStyle w:val="ListParagraph"/>
        <w:numPr>
          <w:ilvl w:val="0"/>
          <w:numId w:val="10"/>
        </w:numPr>
      </w:pPr>
      <w:r>
        <w:t>VV – vertical transmission and detection</w:t>
      </w:r>
    </w:p>
    <w:p w:rsidR="0087386D" w:rsidRDefault="0087386D" w:rsidP="0087386D">
      <w:pPr>
        <w:pStyle w:val="ListParagraph"/>
        <w:numPr>
          <w:ilvl w:val="0"/>
          <w:numId w:val="10"/>
        </w:numPr>
      </w:pPr>
      <w:r>
        <w:t>HV – horizontal transmission and vertical detection</w:t>
      </w:r>
    </w:p>
    <w:p w:rsidR="0087386D" w:rsidRDefault="0087386D" w:rsidP="0087386D">
      <w:pPr>
        <w:pStyle w:val="ListParagraph"/>
        <w:numPr>
          <w:ilvl w:val="0"/>
          <w:numId w:val="10"/>
        </w:numPr>
      </w:pPr>
      <w:r>
        <w:t>VH – vertical transmission and horizontal detection</w:t>
      </w:r>
    </w:p>
    <w:p w:rsidR="0087386D" w:rsidRDefault="0087386D" w:rsidP="005A761F">
      <w:r>
        <w:t>Both HH and VV are known as like-polarized as the transmi</w:t>
      </w:r>
      <w:r w:rsidR="001E064C">
        <w:t xml:space="preserve">tted </w:t>
      </w:r>
      <w:r>
        <w:t>and detect</w:t>
      </w:r>
      <w:r w:rsidR="001E064C">
        <w:t>ed</w:t>
      </w:r>
      <w:r>
        <w:t xml:space="preserve"> polarizations are identical, whereas </w:t>
      </w:r>
      <w:r w:rsidR="00250B85">
        <w:t>HV and VH are referred to as cross-polarized as the transmitted and detected polarizations are orthogonal to each other.</w:t>
      </w:r>
    </w:p>
    <w:p w:rsidR="001E064C" w:rsidRDefault="001E064C" w:rsidP="005A761F">
      <w:r>
        <w:t>The</w:t>
      </w:r>
      <w:r w:rsidR="005A7840">
        <w:t xml:space="preserve"> polarization</w:t>
      </w:r>
      <w:r>
        <w:t xml:space="preserve"> complexity of recorded SAR data varies as a function of how </w:t>
      </w:r>
      <w:r w:rsidR="005A7840">
        <w:t xml:space="preserve">many </w:t>
      </w:r>
      <w:r>
        <w:t>data channels</w:t>
      </w:r>
      <w:r w:rsidR="005A7840">
        <w:t xml:space="preserve"> are</w:t>
      </w:r>
      <w:r>
        <w:t xml:space="preserve"> stored. Depending on the SAR system electronics complexity either single, dual, or four polarizations can be stored. For example, for a SAR system with H and V capabilities the different levels of polarization complexity</w:t>
      </w:r>
      <w:r w:rsidR="005A7840">
        <w:t xml:space="preserve"> available</w:t>
      </w:r>
      <w:r>
        <w:t xml:space="preserve"> are</w:t>
      </w:r>
      <w:r w:rsidR="00FB64C1">
        <w:t xml:space="preserve">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210" w:tooltip="White, 2015 #476" w:history="1">
        <w:r w:rsidR="00A26468">
          <w:rPr>
            <w:noProof/>
          </w:rPr>
          <w:t>White et al. 2015</w:t>
        </w:r>
      </w:hyperlink>
      <w:r w:rsidR="00FB64C1">
        <w:rPr>
          <w:noProof/>
        </w:rPr>
        <w:t>)</w:t>
      </w:r>
      <w:r w:rsidR="00FB64C1">
        <w:fldChar w:fldCharType="end"/>
      </w:r>
      <w:r>
        <w:t>:</w:t>
      </w:r>
    </w:p>
    <w:p w:rsidR="001E064C" w:rsidRDefault="001E064C" w:rsidP="001E064C">
      <w:pPr>
        <w:pStyle w:val="ListParagraph"/>
        <w:numPr>
          <w:ilvl w:val="0"/>
          <w:numId w:val="11"/>
        </w:numPr>
      </w:pPr>
      <w:r>
        <w:t>Single polarized – HH or VV or HV or VH</w:t>
      </w:r>
    </w:p>
    <w:p w:rsidR="005A7840" w:rsidRDefault="005A7840" w:rsidP="001E064C">
      <w:pPr>
        <w:pStyle w:val="ListParagraph"/>
        <w:numPr>
          <w:ilvl w:val="0"/>
          <w:numId w:val="11"/>
        </w:numPr>
      </w:pPr>
      <w:r>
        <w:t>Dual polarized – HH and HV, VV and VH, or HH and VV</w:t>
      </w:r>
    </w:p>
    <w:p w:rsidR="005A7840" w:rsidRDefault="005A7840" w:rsidP="001E064C">
      <w:pPr>
        <w:pStyle w:val="ListParagraph"/>
        <w:numPr>
          <w:ilvl w:val="0"/>
          <w:numId w:val="11"/>
        </w:numPr>
      </w:pPr>
      <w:r>
        <w:t>Four polarizations – HH, VV, HV, and VH</w:t>
      </w:r>
    </w:p>
    <w:p w:rsidR="00250B85" w:rsidRDefault="00954F65" w:rsidP="005A761F">
      <w:r>
        <w:t>Some SAR systems are capable of recording these polarizations and the associated phase difference between channels and magnitudes, however, such capabilities are limited to quadrature (four) polarized (i.e. polarimetric) systems and dual-polarized systems.</w:t>
      </w:r>
    </w:p>
    <w:p w:rsidR="002638DF" w:rsidRDefault="007B5364" w:rsidP="005A761F">
      <w:r>
        <w:t xml:space="preserve">Single polarization </w:t>
      </w:r>
      <w:r w:rsidR="00FB64C1">
        <w:t xml:space="preserve">(single-pol) </w:t>
      </w:r>
      <w:r>
        <w:t>SAR data</w:t>
      </w:r>
      <w:r w:rsidR="00FB64C1">
        <w:t xml:space="preserve"> ha</w:t>
      </w:r>
      <w:r w:rsidR="002638DF">
        <w:t>ve</w:t>
      </w:r>
      <w:r w:rsidR="00FB64C1">
        <w:t xml:space="preserve"> demonstrated success </w:t>
      </w:r>
      <w:r w:rsidR="002638DF">
        <w:t>in the mapping of water body extents</w:t>
      </w:r>
      <w:r w:rsidR="00B25FA7">
        <w:t xml:space="preserve"> </w:t>
      </w:r>
      <w:r w:rsidR="00B25FA7">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 </w:instrText>
      </w:r>
      <w:r w:rsidR="002E468D">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DATA </w:instrText>
      </w:r>
      <w:r w:rsidR="002E468D">
        <w:fldChar w:fldCharType="end"/>
      </w:r>
      <w:r w:rsidR="00B25FA7">
        <w:fldChar w:fldCharType="separate"/>
      </w:r>
      <w:r w:rsidR="002E468D">
        <w:rPr>
          <w:noProof/>
        </w:rPr>
        <w:t>(</w:t>
      </w:r>
      <w:hyperlink w:anchor="_ENREF_154" w:tooltip="Oberstadler, 1997 #529" w:history="1">
        <w:r w:rsidR="00A26468">
          <w:rPr>
            <w:noProof/>
          </w:rPr>
          <w:t>Oberstadler et al. 1997</w:t>
        </w:r>
      </w:hyperlink>
      <w:r w:rsidR="002E468D">
        <w:rPr>
          <w:noProof/>
        </w:rPr>
        <w:t xml:space="preserve">, </w:t>
      </w:r>
      <w:hyperlink w:anchor="_ENREF_87" w:tooltip="Horritt, 2001 #528" w:history="1">
        <w:r w:rsidR="00A26468">
          <w:rPr>
            <w:noProof/>
          </w:rPr>
          <w:t>Horritt et al. 2001</w:t>
        </w:r>
      </w:hyperlink>
      <w:r w:rsidR="002E468D">
        <w:rPr>
          <w:noProof/>
        </w:rPr>
        <w:t xml:space="preserve">, </w:t>
      </w:r>
      <w:hyperlink w:anchor="_ENREF_194" w:tooltip="Townsend, 2001 #530" w:history="1">
        <w:r w:rsidR="00A26468">
          <w:rPr>
            <w:noProof/>
          </w:rPr>
          <w:t>Townsend 2001</w:t>
        </w:r>
      </w:hyperlink>
      <w:r w:rsidR="002E468D">
        <w:rPr>
          <w:noProof/>
        </w:rPr>
        <w:t xml:space="preserve">, </w:t>
      </w:r>
      <w:hyperlink w:anchor="_ENREF_196" w:tooltip="Töyrä, 2001 #524" w:history="1">
        <w:r w:rsidR="00A26468">
          <w:rPr>
            <w:noProof/>
          </w:rPr>
          <w:t>Töyrä et al. 2001</w:t>
        </w:r>
      </w:hyperlink>
      <w:r w:rsidR="002E468D">
        <w:rPr>
          <w:noProof/>
        </w:rPr>
        <w:t xml:space="preserve">, </w:t>
      </w:r>
      <w:hyperlink w:anchor="_ENREF_97" w:tooltip="Karvonen, 2005 #531" w:history="1">
        <w:r w:rsidR="00A26468">
          <w:rPr>
            <w:noProof/>
          </w:rPr>
          <w:t>Karvonen et al. 2005</w:t>
        </w:r>
      </w:hyperlink>
      <w:r w:rsidR="002E468D">
        <w:rPr>
          <w:noProof/>
        </w:rPr>
        <w:t xml:space="preserve">, </w:t>
      </w:r>
      <w:hyperlink w:anchor="_ENREF_117" w:tooltip="Li, 2005 #435" w:history="1">
        <w:r w:rsidR="00A26468">
          <w:rPr>
            <w:noProof/>
          </w:rPr>
          <w:t>Li et al. 2005</w:t>
        </w:r>
      </w:hyperlink>
      <w:r w:rsidR="002E468D">
        <w:rPr>
          <w:noProof/>
        </w:rPr>
        <w:t xml:space="preserve">, </w:t>
      </w:r>
      <w:hyperlink w:anchor="_ENREF_106" w:tooltip="Kuang, 2011 #532" w:history="1">
        <w:r w:rsidR="00A26468">
          <w:rPr>
            <w:noProof/>
          </w:rPr>
          <w:t>Kuang et al. 2011</w:t>
        </w:r>
      </w:hyperlink>
      <w:r w:rsidR="002E468D">
        <w:rPr>
          <w:noProof/>
        </w:rPr>
        <w:t xml:space="preserve">, </w:t>
      </w:r>
      <w:hyperlink w:anchor="_ENREF_210" w:tooltip="White, 2015 #476" w:history="1">
        <w:r w:rsidR="00A26468">
          <w:rPr>
            <w:noProof/>
          </w:rPr>
          <w:t>White et al. 2015</w:t>
        </w:r>
      </w:hyperlink>
      <w:r w:rsidR="002E468D">
        <w:rPr>
          <w:noProof/>
        </w:rPr>
        <w:t xml:space="preserve">, </w:t>
      </w:r>
      <w:hyperlink w:anchor="_ENREF_216" w:tooltip="Wilusz, 2017 #538" w:history="1">
        <w:r w:rsidR="00A26468">
          <w:rPr>
            <w:noProof/>
          </w:rPr>
          <w:t>Wilusz et al. 2017</w:t>
        </w:r>
      </w:hyperlink>
      <w:r w:rsidR="002E468D">
        <w:rPr>
          <w:noProof/>
        </w:rPr>
        <w:t>)</w:t>
      </w:r>
      <w:r w:rsidR="00B25FA7">
        <w:fldChar w:fldCharType="end"/>
      </w:r>
      <w:r w:rsidR="002638DF">
        <w:t>.</w:t>
      </w:r>
      <w:r w:rsidR="003421C3">
        <w:t xml:space="preserve"> </w:t>
      </w:r>
      <w:r w:rsidR="002638DF">
        <w:t>However, such data exhibit relatively poor potential for the mapping of wet</w:t>
      </w:r>
      <w:r w:rsidR="00B25FA7">
        <w:t>land vegetation characteristics</w:t>
      </w:r>
      <w:r w:rsidR="003421C3">
        <w:t xml:space="preserve"> when utilized in isolation</w:t>
      </w:r>
      <w:r w:rsidR="00B25FA7">
        <w:t xml:space="preserve"> </w:t>
      </w:r>
      <w:r w:rsidR="00B25FA7">
        <w:fldChar w:fldCharType="begin"/>
      </w:r>
      <w:r w:rsidR="00B25FA7">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B25FA7">
        <w:fldChar w:fldCharType="separate"/>
      </w:r>
      <w:r w:rsidR="00B25FA7">
        <w:rPr>
          <w:noProof/>
        </w:rPr>
        <w:t>(</w:t>
      </w:r>
      <w:hyperlink w:anchor="_ENREF_193" w:tooltip="Touzi, 2007 #506" w:history="1">
        <w:r w:rsidR="00A26468">
          <w:rPr>
            <w:noProof/>
          </w:rPr>
          <w:t>Touzi et al. 2007</w:t>
        </w:r>
      </w:hyperlink>
      <w:r w:rsidR="00B25FA7">
        <w:rPr>
          <w:noProof/>
        </w:rPr>
        <w:t>)</w:t>
      </w:r>
      <w:r w:rsidR="00B25FA7">
        <w:fldChar w:fldCharType="end"/>
      </w:r>
      <w:r w:rsidR="002638DF">
        <w:t>.</w:t>
      </w:r>
      <w:r w:rsidR="003421C3">
        <w:t xml:space="preserve"> Past approaches often employed satellite optical imagery to supplement single-pol SAR data for such purposes </w: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 </w:instrTex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DATA </w:instrText>
      </w:r>
      <w:r w:rsidR="00BF0155">
        <w:fldChar w:fldCharType="end"/>
      </w:r>
      <w:r w:rsidR="00BF0155">
        <w:fldChar w:fldCharType="separate"/>
      </w:r>
      <w:r w:rsidR="00BF0155">
        <w:rPr>
          <w:noProof/>
        </w:rPr>
        <w:t>(</w:t>
      </w:r>
      <w:hyperlink w:anchor="_ENREF_196" w:tooltip="Töyrä, 2001 #524" w:history="1">
        <w:r w:rsidR="00A26468">
          <w:rPr>
            <w:noProof/>
          </w:rPr>
          <w:t>Töyrä et al. 2001</w:t>
        </w:r>
      </w:hyperlink>
      <w:r w:rsidR="00BF0155">
        <w:rPr>
          <w:noProof/>
        </w:rPr>
        <w:t xml:space="preserve">, </w:t>
      </w:r>
      <w:hyperlink w:anchor="_ENREF_117" w:tooltip="Li, 2005 #435" w:history="1">
        <w:r w:rsidR="00A26468">
          <w:rPr>
            <w:noProof/>
          </w:rPr>
          <w:t>Li et al. 2005</w:t>
        </w:r>
      </w:hyperlink>
      <w:r w:rsidR="00BF0155">
        <w:rPr>
          <w:noProof/>
        </w:rPr>
        <w:t>)</w:t>
      </w:r>
      <w:r w:rsidR="00BF0155">
        <w:fldChar w:fldCharType="end"/>
      </w:r>
      <w:r w:rsidR="00553BD3">
        <w:t>, illustrating early fusion analyses</w:t>
      </w:r>
      <w:r w:rsidR="003421C3">
        <w:t>.</w:t>
      </w:r>
      <w:r w:rsidR="00FB3BD0">
        <w:t xml:space="preserve"> However, such data have </w:t>
      </w:r>
      <w:r w:rsidR="00C05307">
        <w:t xml:space="preserve">been noted to achieve </w:t>
      </w:r>
      <w:r w:rsidR="00FB3BD0">
        <w:t>increased success in</w:t>
      </w:r>
      <w:r w:rsidR="00C05307">
        <w:t xml:space="preserve"> detecting beneath canopy water bodies</w:t>
      </w:r>
      <w:r w:rsidR="00FB3BD0">
        <w:t xml:space="preserve"> </w:t>
      </w:r>
      <w:r w:rsidR="00C05307">
        <w:t>during</w:t>
      </w:r>
      <w:r w:rsidR="00FB3BD0">
        <w:t xml:space="preserve"> leaf-off conditions </w:t>
      </w:r>
      <w:r w:rsidR="00FB3BD0">
        <w:fldChar w:fldCharType="begin"/>
      </w:r>
      <w:r w:rsidR="00FB3BD0">
        <w:instrText xml:space="preserve"> ADDIN EN.CITE &lt;EndNote&gt;&lt;Cite&gt;&lt;Author&gt;Ustin&lt;/Author&gt;&lt;Year&gt;1991&lt;/Year&gt;&lt;RecNum&gt;540&lt;/RecNum&gt;&lt;DisplayText&gt;(Ustin et al. 1991)&lt;/DisplayText&gt;&lt;record&gt;&lt;rec-number&gt;540&lt;/rec-number&gt;&lt;foreign-keys&gt;&lt;key app="EN" db-id="25teddewsvepe9e5faxptreqrptrz95ftz5d" timestamp="1504889838"&gt;540&lt;/key&gt;&lt;/foreign-keys&gt;&lt;ref-type name="Journal Article"&gt;17&lt;/ref-type&gt;&lt;contributors&gt;&lt;authors&gt;&lt;author&gt;Ustin, Susan L.&lt;/author&gt;&lt;author&gt;Wessman, Carol A.&lt;/author&gt;&lt;author&gt;Curtis, Brian&lt;/author&gt;&lt;author&gt;Kasischke, Eric&lt;/author&gt;&lt;author&gt;Way, Jobea&lt;/author&gt;&lt;author&gt;Vanderbilt, Vern C.&lt;/author&gt;&lt;/authors&gt;&lt;/contributors&gt;&lt;titles&gt;&lt;title&gt;Opportunities for Using the EOS Imaging Spectrometers and Synthetic Aperture Radar in Ecological Models&lt;/title&gt;&lt;secondary-title&gt;Ecology&lt;/secondary-title&gt;&lt;/titles&gt;&lt;periodical&gt;&lt;full-title&gt;Ecology&lt;/full-title&gt;&lt;abbr-1&gt;Ecology&lt;/abbr-1&gt;&lt;/periodical&gt;&lt;pages&gt;1934-1945&lt;/pages&gt;&lt;volume&gt;72&lt;/volume&gt;&lt;number&gt;6&lt;/number&gt;&lt;dates&gt;&lt;year&gt;1991&lt;/year&gt;&lt;/dates&gt;&lt;publisher&gt;Ecological Society of America&lt;/publisher&gt;&lt;isbn&gt;1939-9170&lt;/isbn&gt;&lt;urls&gt;&lt;related-urls&gt;&lt;url&gt;http://dx.doi.org/10.2307/1941548&lt;/url&gt;&lt;/related-urls&gt;&lt;/urls&gt;&lt;electronic-resource-num&gt;10.2307/1941548&lt;/electronic-resource-num&gt;&lt;/record&gt;&lt;/Cite&gt;&lt;/EndNote&gt;</w:instrText>
      </w:r>
      <w:r w:rsidR="00FB3BD0">
        <w:fldChar w:fldCharType="separate"/>
      </w:r>
      <w:r w:rsidR="00FB3BD0">
        <w:rPr>
          <w:noProof/>
        </w:rPr>
        <w:t>(</w:t>
      </w:r>
      <w:hyperlink w:anchor="_ENREF_199" w:tooltip="Ustin, 1991 #540" w:history="1">
        <w:r w:rsidR="00A26468">
          <w:rPr>
            <w:noProof/>
          </w:rPr>
          <w:t>Ustin et al. 1991</w:t>
        </w:r>
      </w:hyperlink>
      <w:r w:rsidR="00FB3BD0">
        <w:rPr>
          <w:noProof/>
        </w:rPr>
        <w:t>)</w:t>
      </w:r>
      <w:r w:rsidR="00FB3BD0">
        <w:fldChar w:fldCharType="end"/>
      </w:r>
      <w:r w:rsidR="00FB3BD0">
        <w:t>.</w:t>
      </w:r>
    </w:p>
    <w:p w:rsidR="00F70D2D" w:rsidRDefault="001F2B6E" w:rsidP="005A761F">
      <w:r>
        <w:t>Of available</w:t>
      </w:r>
      <w:r w:rsidR="00F70D2D">
        <w:t xml:space="preserve"> single</w:t>
      </w:r>
      <w:r>
        <w:t xml:space="preserve"> polarizations HH and/or HV are best suited to open water mapping</w:t>
      </w:r>
      <w:r w:rsidR="00555CF2">
        <w:t xml:space="preserve"> </w:t>
      </w:r>
      <w:r w:rsidR="00555CF2">
        <w:fldChar w:fldCharType="begin"/>
      </w:r>
      <w:r w:rsidR="00555CF2">
        <w:instrText xml:space="preserve"> ADDIN EN.CITE &lt;EndNote&gt;&lt;Cite&gt;&lt;Author&gt;White&lt;/Author&gt;&lt;Year&gt;2014&lt;/Year&gt;&lt;RecNum&gt;534&lt;/RecNum&gt;&lt;DisplayText&gt;(White et al. 2014)&lt;/DisplayText&gt;&lt;record&gt;&lt;rec-number&gt;534&lt;/rec-number&gt;&lt;foreign-keys&gt;&lt;key app="EN" db-id="25teddewsvepe9e5faxptreqrptrz95ftz5d" timestamp="1504816975"&gt;534&lt;/key&gt;&lt;/foreign-keys&gt;&lt;ref-type name="Journal Article"&gt;17&lt;/ref-type&gt;&lt;contributors&gt;&lt;authors&gt;&lt;author&gt;White, Lori&lt;/author&gt;&lt;author&gt;Brisco, Brian&lt;/author&gt;&lt;author&gt;Pregitzer, Marilee&lt;/author&gt;&lt;author&gt;Tedford, Bill&lt;/author&gt;&lt;author&gt;Boychuk, Lyle&lt;/author&gt;&lt;/authors&gt;&lt;/contributors&gt;&lt;titles&gt;&lt;title&gt;RADARSAT-2 Beam Mode Selection for Surface Water and Flooded Vegetation Mapping&lt;/title&gt;&lt;secondary-title&gt;Canadian Journal of Remote Sensing&lt;/secondary-title&gt;&lt;/titles&gt;&lt;periodical&gt;&lt;full-title&gt;Canadian Journal of Remote Sensing&lt;/full-title&gt;&lt;abbr-1&gt;Can J Remote Sens&lt;/abbr-1&gt;&lt;/periodical&gt;&lt;pages&gt;135-151&lt;/pages&gt;&lt;volume&gt;40&lt;/volume&gt;&lt;number&gt;2&lt;/number&gt;&lt;dates&gt;&lt;year&gt;2014&lt;/year&gt;&lt;pub-dates&gt;&lt;date&gt;2014/03/04&lt;/date&gt;&lt;/pub-dates&gt;&lt;/dates&gt;&lt;publisher&gt;Taylor &amp;amp; Francis&lt;/publisher&gt;&lt;isbn&gt;0703-8992&lt;/isbn&gt;&lt;urls&gt;&lt;related-urls&gt;&lt;url&gt;http://www.tandfonline.com/doi/abs/10.1080/07038992.2014.943393&lt;/url&gt;&lt;/related-urls&gt;&lt;/urls&gt;&lt;electronic-resource-num&gt;10.1080/07038992.2014.943393&lt;/electronic-resource-num&gt;&lt;/record&gt;&lt;/Cite&gt;&lt;/EndNote&gt;</w:instrText>
      </w:r>
      <w:r w:rsidR="00555CF2">
        <w:fldChar w:fldCharType="separate"/>
      </w:r>
      <w:r w:rsidR="00555CF2">
        <w:rPr>
          <w:noProof/>
        </w:rPr>
        <w:t>(</w:t>
      </w:r>
      <w:hyperlink w:anchor="_ENREF_211" w:tooltip="White, 2014 #534" w:history="1">
        <w:r w:rsidR="00A26468">
          <w:rPr>
            <w:noProof/>
          </w:rPr>
          <w:t>White et al. 2014</w:t>
        </w:r>
      </w:hyperlink>
      <w:r w:rsidR="00555CF2">
        <w:rPr>
          <w:noProof/>
        </w:rPr>
        <w:t>)</w:t>
      </w:r>
      <w:r w:rsidR="00555CF2">
        <w:fldChar w:fldCharType="end"/>
      </w:r>
      <w:r>
        <w:t>. HH polarization is often the best choice for this application as it is not so sensitive to small vertical displacements caused by waves</w:t>
      </w:r>
      <w:r w:rsidR="00555CF2">
        <w:t xml:space="preserve">. By this capability, HH provides greater differences in backscatter </w:t>
      </w:r>
      <w:r w:rsidR="00555CF2">
        <w:lastRenderedPageBreak/>
        <w:t xml:space="preserve">between land and water surfaces </w: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 </w:instrTex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DATA </w:instrText>
      </w:r>
      <w:r w:rsidR="00F6484C">
        <w:fldChar w:fldCharType="end"/>
      </w:r>
      <w:r w:rsidR="00F6484C">
        <w:fldChar w:fldCharType="separate"/>
      </w:r>
      <w:r w:rsidR="00F6484C">
        <w:rPr>
          <w:noProof/>
        </w:rPr>
        <w:t>(</w:t>
      </w:r>
      <w:hyperlink w:anchor="_ENREF_78" w:tooltip="Hess, 1995 #517" w:history="1">
        <w:r w:rsidR="00A26468">
          <w:rPr>
            <w:noProof/>
          </w:rPr>
          <w:t>Hess et al. 1995</w:t>
        </w:r>
      </w:hyperlink>
      <w:r w:rsidR="00F6484C">
        <w:rPr>
          <w:noProof/>
        </w:rPr>
        <w:t xml:space="preserve">, </w:t>
      </w:r>
      <w:hyperlink w:anchor="_ENREF_21" w:tooltip="Bourgeau-Chavez, 2001 #537" w:history="1">
        <w:r w:rsidR="00A26468">
          <w:rPr>
            <w:noProof/>
          </w:rPr>
          <w:t>Bourgeau-Chavez et al. 2001</w:t>
        </w:r>
      </w:hyperlink>
      <w:r w:rsidR="00F6484C">
        <w:rPr>
          <w:noProof/>
        </w:rPr>
        <w:t>)</w:t>
      </w:r>
      <w:r w:rsidR="00F6484C">
        <w:fldChar w:fldCharType="end"/>
      </w:r>
      <w:r w:rsidR="00555CF2">
        <w:t xml:space="preserve">. HV provides better water detection when high wind conditions or surface roughness is present as there is less response in the backscatter compared to HH </w:t>
      </w:r>
      <w:r w:rsidR="00555CF2">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 </w:instrText>
      </w:r>
      <w:r w:rsidR="00F6484C">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DATA </w:instrText>
      </w:r>
      <w:r w:rsidR="00F6484C">
        <w:fldChar w:fldCharType="end"/>
      </w:r>
      <w:r w:rsidR="00555CF2">
        <w:fldChar w:fldCharType="separate"/>
      </w:r>
      <w:r w:rsidR="00F6484C">
        <w:rPr>
          <w:noProof/>
        </w:rPr>
        <w:t>(</w:t>
      </w:r>
      <w:hyperlink w:anchor="_ENREF_176" w:tooltip="Scheuchl, 2004 #535" w:history="1">
        <w:r w:rsidR="00A26468">
          <w:rPr>
            <w:noProof/>
          </w:rPr>
          <w:t>Scheuchl et al. 2004</w:t>
        </w:r>
      </w:hyperlink>
      <w:r w:rsidR="00F6484C">
        <w:rPr>
          <w:noProof/>
        </w:rPr>
        <w:t xml:space="preserve">, </w:t>
      </w:r>
      <w:hyperlink w:anchor="_ENREF_200" w:tooltip="Vachon, 2011 #536" w:history="1">
        <w:r w:rsidR="00A26468">
          <w:rPr>
            <w:noProof/>
          </w:rPr>
          <w:t>Vachon et al. 2011</w:t>
        </w:r>
      </w:hyperlink>
      <w:r w:rsidR="00F6484C">
        <w:rPr>
          <w:noProof/>
        </w:rPr>
        <w:t xml:space="preserve">, </w:t>
      </w:r>
      <w:hyperlink w:anchor="_ENREF_211" w:tooltip="White, 2014 #534" w:history="1">
        <w:r w:rsidR="00A26468">
          <w:rPr>
            <w:noProof/>
          </w:rPr>
          <w:t>White et al. 2014</w:t>
        </w:r>
      </w:hyperlink>
      <w:r w:rsidR="00F6484C">
        <w:rPr>
          <w:noProof/>
        </w:rPr>
        <w:t>)</w:t>
      </w:r>
      <w:r w:rsidR="00555CF2">
        <w:fldChar w:fldCharType="end"/>
      </w:r>
      <w:r w:rsidR="00555CF2">
        <w:t>.</w:t>
      </w:r>
    </w:p>
    <w:p w:rsidR="002638DF" w:rsidRDefault="00555CF2" w:rsidP="005A761F">
      <w:r>
        <w:t>T</w:t>
      </w:r>
      <w:r w:rsidR="001F2B6E">
        <w:t>he use of dual or quad polarized data provide far superior results for mapping flooded vegetation with respect to single-pol data</w:t>
      </w:r>
      <w:r w:rsidR="001D0DAA">
        <w:t xml:space="preserve"> </w:t>
      </w:r>
      <w:r w:rsidR="001D0DAA">
        <w:fldChar w:fldCharType="begin"/>
      </w:r>
      <w:r w:rsidR="001D0DAA">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1D0DAA">
        <w:fldChar w:fldCharType="separate"/>
      </w:r>
      <w:r w:rsidR="001D0DAA">
        <w:rPr>
          <w:noProof/>
        </w:rPr>
        <w:t>(</w:t>
      </w:r>
      <w:hyperlink w:anchor="_ENREF_210" w:tooltip="White, 2015 #476" w:history="1">
        <w:r w:rsidR="00A26468">
          <w:rPr>
            <w:noProof/>
          </w:rPr>
          <w:t>White et al. 2015</w:t>
        </w:r>
      </w:hyperlink>
      <w:r w:rsidR="001D0DAA">
        <w:rPr>
          <w:noProof/>
        </w:rPr>
        <w:t>)</w:t>
      </w:r>
      <w:r w:rsidR="001D0DAA">
        <w:fldChar w:fldCharType="end"/>
      </w:r>
      <w:r w:rsidR="001F2B6E">
        <w:t>.</w:t>
      </w:r>
      <w:r w:rsidR="00F70D2D">
        <w:t xml:space="preserve"> In fact, both dual- and quad-pol SAR have been employed for mapping open water and flooded vegetation </w:t>
      </w:r>
      <w:r w:rsidR="00F70D2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 </w:instrText>
      </w:r>
      <w:r w:rsidR="00860D4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DATA </w:instrText>
      </w:r>
      <w:r w:rsidR="00860D4D">
        <w:fldChar w:fldCharType="end"/>
      </w:r>
      <w:r w:rsidR="00F70D2D">
        <w:fldChar w:fldCharType="separate"/>
      </w:r>
      <w:r w:rsidR="00860D4D">
        <w:rPr>
          <w:noProof/>
        </w:rPr>
        <w:t>(</w:t>
      </w:r>
      <w:hyperlink w:anchor="_ENREF_160" w:tooltip="Pope, 1997 #542" w:history="1">
        <w:r w:rsidR="00A26468">
          <w:rPr>
            <w:noProof/>
          </w:rPr>
          <w:t>Pope et al. 1997</w:t>
        </w:r>
      </w:hyperlink>
      <w:r w:rsidR="00860D4D">
        <w:rPr>
          <w:noProof/>
        </w:rPr>
        <w:t xml:space="preserve">, </w:t>
      </w:r>
      <w:hyperlink w:anchor="_ENREF_195" w:tooltip="Townsend, 2002 #543" w:history="1">
        <w:r w:rsidR="00A26468">
          <w:rPr>
            <w:noProof/>
          </w:rPr>
          <w:t>Townsend 2002</w:t>
        </w:r>
      </w:hyperlink>
      <w:r w:rsidR="00860D4D">
        <w:rPr>
          <w:noProof/>
        </w:rPr>
        <w:t xml:space="preserve">, </w:t>
      </w:r>
      <w:hyperlink w:anchor="_ENREF_192" w:tooltip="Touzi, 2004 #544" w:history="1">
        <w:r w:rsidR="00A26468">
          <w:rPr>
            <w:noProof/>
          </w:rPr>
          <w:t>Touzi et al. 2004</w:t>
        </w:r>
      </w:hyperlink>
      <w:r w:rsidR="00860D4D">
        <w:rPr>
          <w:noProof/>
        </w:rPr>
        <w:t xml:space="preserve">, </w:t>
      </w:r>
      <w:hyperlink w:anchor="_ENREF_25" w:tooltip="Brisco, 2011 #505" w:history="1">
        <w:r w:rsidR="00A26468">
          <w:rPr>
            <w:noProof/>
          </w:rPr>
          <w:t>Brisco et al. 2011</w:t>
        </w:r>
      </w:hyperlink>
      <w:r w:rsidR="00860D4D">
        <w:rPr>
          <w:noProof/>
        </w:rPr>
        <w:t xml:space="preserve">, </w:t>
      </w:r>
      <w:hyperlink w:anchor="_ENREF_119" w:tooltip="Lopez-Sanchez, 2011 #539" w:history="1">
        <w:r w:rsidR="00A26468">
          <w:rPr>
            <w:noProof/>
          </w:rPr>
          <w:t>Lopez-Sanchez et al. 2011</w:t>
        </w:r>
      </w:hyperlink>
      <w:r w:rsidR="00860D4D">
        <w:rPr>
          <w:noProof/>
        </w:rPr>
        <w:t xml:space="preserve">, </w:t>
      </w:r>
      <w:hyperlink w:anchor="_ENREF_82" w:tooltip="Hong, 2015 #545" w:history="1">
        <w:r w:rsidR="00A26468">
          <w:rPr>
            <w:noProof/>
          </w:rPr>
          <w:t>Hong et al. 2015</w:t>
        </w:r>
      </w:hyperlink>
      <w:r w:rsidR="00860D4D">
        <w:rPr>
          <w:noProof/>
        </w:rPr>
        <w:t xml:space="preserve">, </w:t>
      </w:r>
      <w:hyperlink w:anchor="_ENREF_7" w:tooltip="Amani, 2017 #548" w:history="1">
        <w:r w:rsidR="00A26468">
          <w:rPr>
            <w:noProof/>
          </w:rPr>
          <w:t>Amani et al. 2017</w:t>
        </w:r>
      </w:hyperlink>
      <w:r w:rsidR="00860D4D">
        <w:rPr>
          <w:noProof/>
        </w:rPr>
        <w:t xml:space="preserve">, </w:t>
      </w:r>
      <w:hyperlink w:anchor="_ENREF_29" w:tooltip="Buono, 2017 #549" w:history="1">
        <w:r w:rsidR="00A26468">
          <w:rPr>
            <w:noProof/>
          </w:rPr>
          <w:t>Buono et al. 2017</w:t>
        </w:r>
      </w:hyperlink>
      <w:r w:rsidR="00860D4D">
        <w:rPr>
          <w:noProof/>
        </w:rPr>
        <w:t xml:space="preserve">, </w:t>
      </w:r>
      <w:hyperlink w:anchor="_ENREF_126" w:tooltip="Mahdavi, 2017 #546" w:history="1">
        <w:r w:rsidR="00A26468">
          <w:rPr>
            <w:noProof/>
          </w:rPr>
          <w:t>Mahdavi et al. 2017</w:t>
        </w:r>
      </w:hyperlink>
      <w:r w:rsidR="00860D4D">
        <w:rPr>
          <w:noProof/>
        </w:rPr>
        <w:t xml:space="preserve">, </w:t>
      </w:r>
      <w:hyperlink w:anchor="_ENREF_130" w:tooltip="Manavalan, 2017 #521" w:history="1">
        <w:r w:rsidR="00A26468">
          <w:rPr>
            <w:noProof/>
          </w:rPr>
          <w:t>Manavalan et al. 2017</w:t>
        </w:r>
      </w:hyperlink>
      <w:r w:rsidR="00860D4D">
        <w:rPr>
          <w:noProof/>
        </w:rPr>
        <w:t xml:space="preserve">, </w:t>
      </w:r>
      <w:hyperlink w:anchor="_ENREF_139" w:tooltip="Merchant, 2017 #470" w:history="1">
        <w:r w:rsidR="00A26468">
          <w:rPr>
            <w:noProof/>
          </w:rPr>
          <w:t>Merchant et al. 2017</w:t>
        </w:r>
      </w:hyperlink>
      <w:r w:rsidR="00860D4D">
        <w:rPr>
          <w:noProof/>
        </w:rPr>
        <w:t xml:space="preserve">, </w:t>
      </w:r>
      <w:hyperlink w:anchor="_ENREF_159" w:tooltip="Pham-Duc, 2017 #547" w:history="1">
        <w:r w:rsidR="00A26468">
          <w:rPr>
            <w:noProof/>
          </w:rPr>
          <w:t>Pham-Duc et al. 2017</w:t>
        </w:r>
      </w:hyperlink>
      <w:r w:rsidR="00860D4D">
        <w:rPr>
          <w:noProof/>
        </w:rPr>
        <w:t>)</w:t>
      </w:r>
      <w:r w:rsidR="00F70D2D">
        <w:fldChar w:fldCharType="end"/>
      </w:r>
      <w:r w:rsidR="00F70D2D">
        <w:t xml:space="preserve">, both of which are important for wetland classification </w:t>
      </w:r>
      <w:r w:rsidR="00F70D2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 </w:instrText>
      </w:r>
      <w:r w:rsidR="00860D4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DATA </w:instrText>
      </w:r>
      <w:r w:rsidR="00860D4D">
        <w:fldChar w:fldCharType="end"/>
      </w:r>
      <w:r w:rsidR="00F70D2D">
        <w:fldChar w:fldCharType="separate"/>
      </w:r>
      <w:r w:rsidR="00860D4D">
        <w:rPr>
          <w:noProof/>
        </w:rPr>
        <w:t>(</w:t>
      </w:r>
      <w:hyperlink w:anchor="_ENREF_62" w:tooltip="Gallant, 2015 #439" w:history="1">
        <w:r w:rsidR="00A26468">
          <w:rPr>
            <w:noProof/>
          </w:rPr>
          <w:t>Gallant 2015</w:t>
        </w:r>
      </w:hyperlink>
      <w:r w:rsidR="00860D4D">
        <w:rPr>
          <w:noProof/>
        </w:rPr>
        <w:t xml:space="preserve">, </w:t>
      </w:r>
      <w:hyperlink w:anchor="_ENREF_210" w:tooltip="White, 2015 #476" w:history="1">
        <w:r w:rsidR="00A26468">
          <w:rPr>
            <w:noProof/>
          </w:rPr>
          <w:t>White et al. 2015</w:t>
        </w:r>
      </w:hyperlink>
      <w:r w:rsidR="00860D4D">
        <w:rPr>
          <w:noProof/>
        </w:rPr>
        <w:t xml:space="preserve">, </w:t>
      </w:r>
      <w:hyperlink w:anchor="_ENREF_72" w:tooltip="Guo, 2017 #550" w:history="1">
        <w:r w:rsidR="00A26468">
          <w:rPr>
            <w:noProof/>
          </w:rPr>
          <w:t>Guo et al. 2017</w:t>
        </w:r>
      </w:hyperlink>
      <w:r w:rsidR="00860D4D">
        <w:rPr>
          <w:noProof/>
        </w:rPr>
        <w:t>)</w:t>
      </w:r>
      <w:r w:rsidR="00F70D2D">
        <w:fldChar w:fldCharType="end"/>
      </w:r>
      <w:r w:rsidR="00F70D2D">
        <w:t>.</w:t>
      </w:r>
      <w:r w:rsidR="001D0DAA">
        <w:t xml:space="preserve"> Multi-pol data are common of the latest satellite SAR missions </w:t>
      </w:r>
      <w:r w:rsidR="001D0DAA">
        <w:fldChar w:fldCharType="begin"/>
      </w:r>
      <w:r w:rsidR="001D0DAA">
        <w:instrText xml:space="preserve"> ADDIN EN.CITE &lt;EndNote&gt;&lt;Cite&gt;&lt;Author&gt;Ouchi&lt;/Author&gt;&lt;Year&gt;2013&lt;/Year&gt;&lt;RecNum&gt;522&lt;/RecNum&gt;&lt;DisplayText&gt;(Ouchi 2013)&lt;/DisplayText&gt;&lt;record&gt;&lt;rec-number&gt;522&lt;/rec-number&gt;&lt;foreign-keys&gt;&lt;key app="EN" db-id="25teddewsvepe9e5faxptreqrptrz95ftz5d" timestamp="1504644058"&gt;522&lt;/key&gt;&lt;/foreign-keys&gt;&lt;ref-type name="Journal Article"&gt;17&lt;/ref-type&gt;&lt;contributors&gt;&lt;authors&gt;&lt;author&gt;Ouchi, Kazuo&lt;/author&gt;&lt;/authors&gt;&lt;/contributors&gt;&lt;titles&gt;&lt;title&gt;Recent Trend and Advance of Synthetic Aperture Radar with Selected Topics&lt;/title&gt;&lt;secondary-title&gt;Remote Sensing&lt;/secondary-title&gt;&lt;/titles&gt;&lt;periodical&gt;&lt;full-title&gt;Remote Sensing&lt;/full-title&gt;&lt;abbr-1&gt;Remote Sens-Basel&lt;/abbr-1&gt;&lt;/periodical&gt;&lt;pages&gt;716&lt;/pages&gt;&lt;volume&gt;5&lt;/volume&gt;&lt;number&gt;2&lt;/number&gt;&lt;dates&gt;&lt;year&gt;2013&lt;/year&gt;&lt;/dates&gt;&lt;isbn&gt;2072-4292&lt;/isbn&gt;&lt;accession-num&gt;doi:10.3390/rs5020716&lt;/accession-num&gt;&lt;urls&gt;&lt;related-urls&gt;&lt;url&gt;http://www.mdpi.com/2072-4292/5/2/716&lt;/url&gt;&lt;/related-urls&gt;&lt;/urls&gt;&lt;/record&gt;&lt;/Cite&gt;&lt;/EndNote&gt;</w:instrText>
      </w:r>
      <w:r w:rsidR="001D0DAA">
        <w:fldChar w:fldCharType="separate"/>
      </w:r>
      <w:r w:rsidR="001D0DAA">
        <w:rPr>
          <w:noProof/>
        </w:rPr>
        <w:t>(</w:t>
      </w:r>
      <w:hyperlink w:anchor="_ENREF_155" w:tooltip="Ouchi, 2013 #522" w:history="1">
        <w:r w:rsidR="00A26468">
          <w:rPr>
            <w:noProof/>
          </w:rPr>
          <w:t>Ouchi 2013</w:t>
        </w:r>
      </w:hyperlink>
      <w:r w:rsidR="001D0DAA">
        <w:rPr>
          <w:noProof/>
        </w:rPr>
        <w:t>)</w:t>
      </w:r>
      <w:r w:rsidR="001D0DAA">
        <w:fldChar w:fldCharType="end"/>
      </w:r>
      <w:r w:rsidR="001D0DAA">
        <w:t xml:space="preserve">, whereas single-pol </w:t>
      </w:r>
      <w:r w:rsidR="00393635">
        <w:t xml:space="preserve">were utilized more commonly in early SAR systems but </w:t>
      </w:r>
      <w:r w:rsidR="001D0DAA">
        <w:t>have</w:t>
      </w:r>
      <w:r w:rsidR="00393635">
        <w:t xml:space="preserve"> since</w:t>
      </w:r>
      <w:r w:rsidR="001D0DAA">
        <w:t xml:space="preserve"> been recognized as somewhat limited with respect to wetland</w:t>
      </w:r>
      <w:r w:rsidR="00393635">
        <w:t xml:space="preserve"> classification</w:t>
      </w:r>
      <w:r w:rsidR="001D0DAA">
        <w:t xml:space="preserve">. </w:t>
      </w:r>
    </w:p>
    <w:p w:rsidR="00D81757" w:rsidRDefault="007B5364" w:rsidP="007B5364">
      <w:pPr>
        <w:pStyle w:val="Heading3"/>
      </w:pPr>
      <w:bookmarkStart w:id="34" w:name="_Toc493074549"/>
      <w:r>
        <w:t>Decompositions</w:t>
      </w:r>
      <w:bookmarkEnd w:id="34"/>
    </w:p>
    <w:p w:rsidR="00607B72" w:rsidRDefault="00D170CB" w:rsidP="00D81757">
      <w:r>
        <w:t>Multi-pol SAR data ha</w:t>
      </w:r>
      <w:r w:rsidR="00607B72">
        <w:t>ve</w:t>
      </w:r>
      <w:r>
        <w:t xml:space="preserve"> become increasingly popular as, unlike single-pol data, it provides backscatter intensity information from multiple channels </w:t>
      </w:r>
      <w:r w:rsidR="00AF5F5D">
        <w:t xml:space="preserve">and maintains phase information, </w:t>
      </w:r>
      <w:r w:rsidR="005653FA">
        <w:t xml:space="preserve">thus capturing target polarization diversity </w: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 </w:instrTex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DATA </w:instrText>
      </w:r>
      <w:r w:rsidR="005653FA">
        <w:fldChar w:fldCharType="end"/>
      </w:r>
      <w:r w:rsidR="005653FA">
        <w:fldChar w:fldCharType="separate"/>
      </w:r>
      <w:r w:rsidR="005653FA">
        <w:rPr>
          <w:noProof/>
        </w:rPr>
        <w:t>(</w:t>
      </w:r>
      <w:hyperlink w:anchor="_ENREF_192" w:tooltip="Touzi, 2004 #544" w:history="1">
        <w:r w:rsidR="00A26468">
          <w:rPr>
            <w:noProof/>
          </w:rPr>
          <w:t>Touzi et al. 2004</w:t>
        </w:r>
      </w:hyperlink>
      <w:r w:rsidR="005653FA">
        <w:rPr>
          <w:noProof/>
        </w:rPr>
        <w:t xml:space="preserve">, </w:t>
      </w:r>
      <w:hyperlink w:anchor="_ENREF_28" w:tooltip="Brisco, 2008 #551" w:history="1">
        <w:r w:rsidR="00A26468">
          <w:rPr>
            <w:noProof/>
          </w:rPr>
          <w:t>Brisco et al. 2008</w:t>
        </w:r>
      </w:hyperlink>
      <w:r w:rsidR="005653FA">
        <w:rPr>
          <w:noProof/>
        </w:rPr>
        <w:t>)</w:t>
      </w:r>
      <w:r w:rsidR="005653FA">
        <w:fldChar w:fldCharType="end"/>
      </w:r>
      <w:r w:rsidR="005653FA">
        <w:t xml:space="preserve">. This polarization diversity can </w:t>
      </w:r>
      <w:r>
        <w:t xml:space="preserve">be decomposed to reveal information that was not otherwise apparent </w: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 </w:instrTex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DATA </w:instrText>
      </w:r>
      <w:r>
        <w:fldChar w:fldCharType="end"/>
      </w:r>
      <w:r>
        <w:fldChar w:fldCharType="separate"/>
      </w:r>
      <w:r>
        <w:rPr>
          <w:noProof/>
        </w:rPr>
        <w:t>(</w:t>
      </w:r>
      <w:hyperlink w:anchor="_ENREF_192" w:tooltip="Touzi, 2004 #544" w:history="1">
        <w:r w:rsidR="00A26468">
          <w:rPr>
            <w:noProof/>
          </w:rPr>
          <w:t>Touzi et al. 2004</w:t>
        </w:r>
      </w:hyperlink>
      <w:r>
        <w:rPr>
          <w:noProof/>
        </w:rPr>
        <w:t xml:space="preserve">, </w:t>
      </w:r>
      <w:hyperlink w:anchor="_ENREF_25" w:tooltip="Brisco, 2011 #505" w:history="1">
        <w:r w:rsidR="00A26468">
          <w:rPr>
            <w:noProof/>
          </w:rPr>
          <w:t>Brisco et al. 2011</w:t>
        </w:r>
      </w:hyperlink>
      <w:r>
        <w:rPr>
          <w:noProof/>
        </w:rPr>
        <w:t xml:space="preserve">, </w:t>
      </w:r>
      <w:hyperlink w:anchor="_ENREF_210" w:tooltip="White, 2015 #476" w:history="1">
        <w:r w:rsidR="00A26468">
          <w:rPr>
            <w:noProof/>
          </w:rPr>
          <w:t>White et al. 2015</w:t>
        </w:r>
      </w:hyperlink>
      <w:r>
        <w:rPr>
          <w:noProof/>
        </w:rPr>
        <w:t>)</w:t>
      </w:r>
      <w:r>
        <w:fldChar w:fldCharType="end"/>
      </w:r>
      <w:r>
        <w:t xml:space="preserve">. </w:t>
      </w:r>
      <w:r w:rsidR="005653FA">
        <w:t>Such</w:t>
      </w:r>
      <w:r w:rsidR="00607B72">
        <w:t xml:space="preserve"> decompositions </w:t>
      </w:r>
      <w:r w:rsidR="00AF5F5D">
        <w:t>effectively give rise to scattering mechanism information by counting the number of times the phase difference changes</w:t>
      </w:r>
      <w:r w:rsidR="005653FA">
        <w:t xml:space="preserve"> (once per intersected target)</w:t>
      </w:r>
      <w:r w:rsidR="00BB17A2">
        <w:t xml:space="preserve"> when in transit between emission and detection</w:t>
      </w:r>
      <w:r w:rsidR="005653FA">
        <w:t xml:space="preserve">. This decomposition of the scattering matrix from a given target allows the determination of the physical </w:t>
      </w:r>
      <w:r w:rsidR="00BB17A2">
        <w:t>medium</w:t>
      </w:r>
      <w:r w:rsidR="005653FA">
        <w:t xml:space="preserve"> </w:t>
      </w:r>
      <w:r w:rsidR="00BB17A2">
        <w:t xml:space="preserve">(i.e. vegetation, open water, etc.) </w:t>
      </w:r>
      <w:r w:rsidR="005653FA">
        <w:t xml:space="preserve">that induced </w:t>
      </w:r>
      <w:r w:rsidR="00BB17A2">
        <w:t>the determined</w:t>
      </w:r>
      <w:r w:rsidR="005653FA">
        <w:t xml:space="preserve"> scattering</w:t>
      </w:r>
      <w:r w:rsidR="00BB17A2">
        <w:t xml:space="preserve"> mechanism</w:t>
      </w:r>
      <w:r w:rsidR="005653FA">
        <w:t xml:space="preserve">. Target scattering decomposition has become </w:t>
      </w:r>
      <w:r w:rsidR="00BB17A2">
        <w:t xml:space="preserve">common practice when attempting to determine natural target geophysical parameters from polarimetric SAR </w:t>
      </w:r>
      <w:r w:rsidR="00BB17A2">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 </w:instrText>
      </w:r>
      <w:r w:rsidR="004B7EDF">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DATA </w:instrText>
      </w:r>
      <w:r w:rsidR="004B7EDF">
        <w:fldChar w:fldCharType="end"/>
      </w:r>
      <w:r w:rsidR="00BB17A2">
        <w:fldChar w:fldCharType="separate"/>
      </w:r>
      <w:r w:rsidR="004B7EDF">
        <w:rPr>
          <w:noProof/>
        </w:rPr>
        <w:t>(</w:t>
      </w:r>
      <w:hyperlink w:anchor="_ENREF_38" w:tooltip="Cloude, 1996 #553" w:history="1">
        <w:r w:rsidR="00A26468">
          <w:rPr>
            <w:noProof/>
          </w:rPr>
          <w:t>Cloude et al. 1996</w:t>
        </w:r>
      </w:hyperlink>
      <w:r w:rsidR="004B7EDF">
        <w:rPr>
          <w:noProof/>
        </w:rPr>
        <w:t xml:space="preserve">, </w:t>
      </w:r>
      <w:hyperlink w:anchor="_ENREF_73" w:tooltip="Hajnsek, 2003 #552" w:history="1">
        <w:r w:rsidR="00A26468">
          <w:rPr>
            <w:noProof/>
          </w:rPr>
          <w:t>Hajnsek et al. 2003</w:t>
        </w:r>
      </w:hyperlink>
      <w:r w:rsidR="004B7EDF">
        <w:rPr>
          <w:noProof/>
        </w:rPr>
        <w:t xml:space="preserve">, </w:t>
      </w:r>
      <w:hyperlink w:anchor="_ENREF_192" w:tooltip="Touzi, 2004 #544" w:history="1">
        <w:r w:rsidR="00A26468">
          <w:rPr>
            <w:noProof/>
          </w:rPr>
          <w:t>Touzi et al. 2004</w:t>
        </w:r>
      </w:hyperlink>
      <w:r w:rsidR="004B7EDF">
        <w:rPr>
          <w:noProof/>
        </w:rPr>
        <w:t xml:space="preserve">, </w:t>
      </w:r>
      <w:hyperlink w:anchor="_ENREF_139" w:tooltip="Merchant, 2017 #470" w:history="1">
        <w:r w:rsidR="00A26468">
          <w:rPr>
            <w:noProof/>
          </w:rPr>
          <w:t>Merchant et al. 2017</w:t>
        </w:r>
      </w:hyperlink>
      <w:r w:rsidR="004B7EDF">
        <w:rPr>
          <w:noProof/>
        </w:rPr>
        <w:t>)</w:t>
      </w:r>
      <w:r w:rsidR="00BB17A2">
        <w:fldChar w:fldCharType="end"/>
      </w:r>
      <w:r w:rsidR="00BB17A2">
        <w:t>.</w:t>
      </w:r>
    </w:p>
    <w:p w:rsidR="00101360" w:rsidRDefault="00432D6D" w:rsidP="00D81757">
      <w:r>
        <w:t>Some common decomposition methods are</w:t>
      </w:r>
      <w:r w:rsidR="00090074">
        <w:t xml:space="preserve"> the Cloude-Pottier</w:t>
      </w:r>
      <w:r w:rsidR="004B7EDF">
        <w:t xml:space="preserve"> </w: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 </w:instrTex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DATA </w:instrText>
      </w:r>
      <w:r w:rsidR="004B7EDF">
        <w:fldChar w:fldCharType="end"/>
      </w:r>
      <w:r w:rsidR="004B7EDF">
        <w:fldChar w:fldCharType="separate"/>
      </w:r>
      <w:r w:rsidR="004B7EDF">
        <w:rPr>
          <w:noProof/>
        </w:rPr>
        <w:t>(</w:t>
      </w:r>
      <w:hyperlink w:anchor="_ENREF_39" w:tooltip="Cloude, 1997 #555" w:history="1">
        <w:r w:rsidR="00A26468">
          <w:rPr>
            <w:noProof/>
          </w:rPr>
          <w:t>Cloude et al. 1997</w:t>
        </w:r>
      </w:hyperlink>
      <w:r w:rsidR="004B7EDF">
        <w:rPr>
          <w:noProof/>
        </w:rPr>
        <w:t>)</w:t>
      </w:r>
      <w:r w:rsidR="004B7EDF">
        <w:fldChar w:fldCharType="end"/>
      </w:r>
      <w:r w:rsidR="00090074">
        <w:t>, the Freeman-Durden</w:t>
      </w:r>
      <w:r w:rsidR="004B7EDF">
        <w:t xml:space="preserve"> </w: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 </w:instrTex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DATA </w:instrText>
      </w:r>
      <w:r w:rsidR="004B7EDF">
        <w:fldChar w:fldCharType="end"/>
      </w:r>
      <w:r w:rsidR="004B7EDF">
        <w:fldChar w:fldCharType="separate"/>
      </w:r>
      <w:r w:rsidR="004B7EDF">
        <w:rPr>
          <w:noProof/>
        </w:rPr>
        <w:t>(</w:t>
      </w:r>
      <w:hyperlink w:anchor="_ENREF_58" w:tooltip="Freeman, 1998 #556" w:history="1">
        <w:r w:rsidR="00A26468">
          <w:rPr>
            <w:noProof/>
          </w:rPr>
          <w:t>Freeman et al. 1998</w:t>
        </w:r>
      </w:hyperlink>
      <w:r w:rsidR="004B7EDF">
        <w:rPr>
          <w:noProof/>
        </w:rPr>
        <w:t>)</w:t>
      </w:r>
      <w:r w:rsidR="004B7EDF">
        <w:fldChar w:fldCharType="end"/>
      </w:r>
      <w:r w:rsidR="00090074">
        <w:t>, the Pauli</w:t>
      </w:r>
      <w:r w:rsidR="004B7EDF">
        <w:t xml:space="preserve"> </w:t>
      </w:r>
      <w:r w:rsidR="004B7EDF">
        <w:fldChar w:fldCharType="begin"/>
      </w:r>
      <w:r w:rsidR="004B7EDF">
        <w:instrText xml:space="preserve"> ADDIN EN.CITE &lt;EndNote&gt;&lt;Cite&gt;&lt;Author&gt;Cloude&lt;/Author&gt;&lt;Year&gt;1996&lt;/Year&gt;&lt;RecNum&gt;553&lt;/RecNum&gt;&lt;DisplayText&gt;(Cloude et al. 1996)&lt;/DisplayText&gt;&lt;record&gt;&lt;rec-number&gt;553&lt;/rec-number&gt;&lt;foreign-keys&gt;&lt;key app="EN" db-id="25teddewsvepe9e5faxptreqrptrz95ftz5d" timestamp="1504905903"&gt;553&lt;/key&gt;&lt;/foreign-keys&gt;&lt;ref-type name="Journal Article"&gt;17&lt;/ref-type&gt;&lt;contributors&gt;&lt;authors&gt;&lt;author&gt;S. R. Cloude&lt;/author&gt;&lt;author&gt;E. Pottier&lt;/author&gt;&lt;/authors&gt;&lt;/contributors&gt;&lt;titles&gt;&lt;title&gt;A review of target decomposition theorems in radar polarimetry&lt;/title&gt;&lt;secondary-title&gt;IEEE Transactions on Geoscience and Remote Sensing&lt;/secondary-title&gt;&lt;/titles&gt;&lt;periodical&gt;&lt;full-title&gt;Ieee Transactions on Geoscience and Remote Sensing&lt;/full-title&gt;&lt;abbr-1&gt;Ieee T Geosci Remote&lt;/abbr-1&gt;&lt;/periodical&gt;&lt;pages&gt;498-518&lt;/pages&gt;&lt;volume&gt;34&lt;/volume&gt;&lt;number&gt;2&lt;/number&gt;&lt;keywords&gt;&lt;keyword&gt;S-matrix theory&lt;/keyword&gt;&lt;keyword&gt;backscatter&lt;/keyword&gt;&lt;keyword&gt;covariance matrices&lt;/keyword&gt;&lt;keyword&gt;eigenvalues and eigenfunctions&lt;/keyword&gt;&lt;keyword&gt;geophysical signal processing&lt;/keyword&gt;&lt;keyword&gt;matrix decomposition&lt;/keyword&gt;&lt;keyword&gt;radar cross-sections&lt;/keyword&gt;&lt;keyword&gt;radar imaging&lt;/keyword&gt;&lt;keyword&gt;radar polarimetry&lt;/keyword&gt;&lt;keyword&gt;remote sensing by radar&lt;/keyword&gt;&lt;keyword&gt;reviews&lt;/keyword&gt;&lt;keyword&gt;Mueller matrix&lt;/keyword&gt;&lt;keyword&gt;Stokes vector&lt;/keyword&gt;&lt;keyword&gt;coherency matrix&lt;/keyword&gt;&lt;keyword&gt;coherent decomposition&lt;/keyword&gt;&lt;keyword&gt;covariance matrix&lt;/keyword&gt;&lt;keyword&gt;eigenvector analysis&lt;/keyword&gt;&lt;keyword&gt;scattering matrix&lt;/keyword&gt;&lt;keyword&gt;target decomposition theorems&lt;/keyword&gt;&lt;keyword&gt;terrain&lt;/keyword&gt;&lt;keyword&gt;transformation theory&lt;/keyword&gt;&lt;keyword&gt;Clouds&lt;/keyword&gt;&lt;keyword&gt;Light scattering&lt;/keyword&gt;&lt;keyword&gt;Particle scattering&lt;/keyword&gt;&lt;keyword&gt;Radar remote sensing&lt;/keyword&gt;&lt;keyword&gt;Radar scattering&lt;/keyword&gt;&lt;keyword&gt;Rayleigh scattering&lt;/keyword&gt;&lt;keyword&gt;Speckle&lt;/keyword&gt;&lt;/keywords&gt;&lt;dates&gt;&lt;year&gt;1996&lt;/year&gt;&lt;/dates&gt;&lt;isbn&gt;0196-2892&lt;/isbn&gt;&lt;urls&gt;&lt;/urls&gt;&lt;electronic-resource-num&gt;10.1109/36.485127&lt;/electronic-resource-num&gt;&lt;/record&gt;&lt;/Cite&gt;&lt;/EndNote&gt;</w:instrText>
      </w:r>
      <w:r w:rsidR="004B7EDF">
        <w:fldChar w:fldCharType="separate"/>
      </w:r>
      <w:r w:rsidR="004B7EDF">
        <w:rPr>
          <w:noProof/>
        </w:rPr>
        <w:t>(</w:t>
      </w:r>
      <w:hyperlink w:anchor="_ENREF_38" w:tooltip="Cloude, 1996 #553" w:history="1">
        <w:r w:rsidR="00A26468">
          <w:rPr>
            <w:noProof/>
          </w:rPr>
          <w:t>Cloude et al. 1996</w:t>
        </w:r>
      </w:hyperlink>
      <w:r w:rsidR="004B7EDF">
        <w:rPr>
          <w:noProof/>
        </w:rPr>
        <w:t>)</w:t>
      </w:r>
      <w:r w:rsidR="004B7EDF">
        <w:fldChar w:fldCharType="end"/>
      </w:r>
      <w:r w:rsidR="00090074">
        <w:t>, the Van Zyl</w:t>
      </w:r>
      <w:r w:rsidR="004B7EDF">
        <w:t xml:space="preserve"> </w:t>
      </w:r>
      <w:r w:rsidR="004B7EDF">
        <w:fldChar w:fldCharType="begin"/>
      </w:r>
      <w:r w:rsidR="00924419">
        <w:instrText xml:space="preserve"> ADDIN EN.CITE &lt;EndNote&gt;&lt;Cite&gt;&lt;Author&gt;Zyl&lt;/Author&gt;&lt;Year&gt;1989&lt;/Year&gt;&lt;RecNum&gt;554&lt;/RecNum&gt;&lt;DisplayText&gt;(van Zyl 1989)&lt;/DisplayText&gt;&lt;record&gt;&lt;rec-number&gt;554&lt;/rec-number&gt;&lt;foreign-keys&gt;&lt;key app="EN" db-id="25teddewsvepe9e5faxptreqrptrz95ftz5d" timestamp="1505166280"&gt;554&lt;/key&gt;&lt;/foreign-keys&gt;&lt;ref-type name="Journal Article"&gt;17&lt;/ref-type&gt;&lt;contributors&gt;&lt;authors&gt;&lt;author&gt;van Zyl, J. J.&lt;/author&gt;&lt;/authors&gt;&lt;/contributors&gt;&lt;titles&gt;&lt;title&gt;Unsupervised classification of scattering behavior using radar polarimetry data&lt;/title&gt;&lt;secondary-title&gt;IEEE Transactions on Geoscience and Remote Sensing&lt;/secondary-title&gt;&lt;/titles&gt;&lt;periodical&gt;&lt;full-title&gt;Ieee Transactions on Geoscience and Remote Sensing&lt;/full-title&gt;&lt;abbr-1&gt;Ieee T Geosci Remote&lt;/abbr-1&gt;&lt;/periodical&gt;&lt;pages&gt;36-45&lt;/pages&gt;&lt;volume&gt;27&lt;/volume&gt;&lt;number&gt;1&lt;/number&gt;&lt;keywords&gt;&lt;keyword&gt;electromagnetic wave polarisation&lt;/keyword&gt;&lt;keyword&gt;electromagnetic wave scattering&lt;/keyword&gt;&lt;keyword&gt;geophysical techniques&lt;/keyword&gt;&lt;keyword&gt;oceanographic techniques&lt;/keyword&gt;&lt;keyword&gt;radar applications&lt;/keyword&gt;&lt;keyword&gt;remote sensing&lt;/keyword&gt;&lt;keyword&gt;imaging radar polarimeter&lt;/keyword&gt;&lt;keyword&gt;land surface measurement&lt;/keyword&gt;&lt;keyword&gt;ocean&lt;/keyword&gt;&lt;keyword&gt;radar polarimetry&lt;/keyword&gt;&lt;keyword&gt;remote sensing technique&lt;/keyword&gt;&lt;keyword&gt;scattering behavior&lt;/keyword&gt;&lt;keyword&gt;unsupervised classification&lt;/keyword&gt;&lt;keyword&gt;urban&lt;/keyword&gt;&lt;keyword&gt;vegetation&lt;/keyword&gt;&lt;keyword&gt;Boats&lt;/keyword&gt;&lt;keyword&gt;Light scattering&lt;/keyword&gt;&lt;keyword&gt;Oceans&lt;/keyword&gt;&lt;keyword&gt;Optical reflection&lt;/keyword&gt;&lt;keyword&gt;Pixel&lt;/keyword&gt;&lt;keyword&gt;Polarization&lt;/keyword&gt;&lt;keyword&gt;Radar imaging&lt;/keyword&gt;&lt;keyword&gt;Radar scattering&lt;/keyword&gt;&lt;keyword&gt;Sea surface&lt;/keyword&gt;&lt;keyword&gt;Urban areas&lt;/keyword&gt;&lt;/keywords&gt;&lt;dates&gt;&lt;year&gt;1989&lt;/year&gt;&lt;/dates&gt;&lt;isbn&gt;0196-2892&lt;/isbn&gt;&lt;urls&gt;&lt;/urls&gt;&lt;electronic-resource-num&gt;10.1109/36.20273&lt;/electronic-resource-num&gt;&lt;/record&gt;&lt;/Cite&gt;&lt;/EndNote&gt;</w:instrText>
      </w:r>
      <w:r w:rsidR="004B7EDF">
        <w:fldChar w:fldCharType="separate"/>
      </w:r>
      <w:r w:rsidR="00924419">
        <w:rPr>
          <w:noProof/>
        </w:rPr>
        <w:t>(</w:t>
      </w:r>
      <w:hyperlink w:anchor="_ENREF_202" w:tooltip="van Zyl, 1989 #554" w:history="1">
        <w:r w:rsidR="00A26468">
          <w:rPr>
            <w:noProof/>
          </w:rPr>
          <w:t>van Zyl 1989</w:t>
        </w:r>
      </w:hyperlink>
      <w:r w:rsidR="00924419">
        <w:rPr>
          <w:noProof/>
        </w:rPr>
        <w:t>)</w:t>
      </w:r>
      <w:r w:rsidR="004B7EDF">
        <w:fldChar w:fldCharType="end"/>
      </w:r>
      <w:r w:rsidR="00090074">
        <w:t>, the Yamaguchi</w:t>
      </w:r>
      <w:r w:rsidR="004B7EDF">
        <w:t xml:space="preserve"> </w:t>
      </w:r>
      <w:r w:rsidR="004B7EDF">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 </w:instrText>
      </w:r>
      <w:r w:rsidR="007B1530">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DATA </w:instrText>
      </w:r>
      <w:r w:rsidR="007B1530">
        <w:fldChar w:fldCharType="end"/>
      </w:r>
      <w:r w:rsidR="004B7EDF">
        <w:fldChar w:fldCharType="separate"/>
      </w:r>
      <w:r w:rsidR="007B1530">
        <w:rPr>
          <w:noProof/>
        </w:rPr>
        <w:t>(</w:t>
      </w:r>
      <w:hyperlink w:anchor="_ENREF_223" w:tooltip="Yamaguchi, 2005 #557" w:history="1">
        <w:r w:rsidR="00A26468">
          <w:rPr>
            <w:noProof/>
          </w:rPr>
          <w:t>Yamaguchi et al. 2005</w:t>
        </w:r>
      </w:hyperlink>
      <w:r w:rsidR="007B1530">
        <w:rPr>
          <w:noProof/>
        </w:rPr>
        <w:t xml:space="preserve">, </w:t>
      </w:r>
      <w:hyperlink w:anchor="_ENREF_224" w:tooltip="Yamaguchi, 2011 #559" w:history="1">
        <w:r w:rsidR="00A26468">
          <w:rPr>
            <w:noProof/>
          </w:rPr>
          <w:t>Yamaguchi et al. 2011</w:t>
        </w:r>
      </w:hyperlink>
      <w:r w:rsidR="007B1530">
        <w:rPr>
          <w:noProof/>
        </w:rPr>
        <w:t>)</w:t>
      </w:r>
      <w:r w:rsidR="004B7EDF">
        <w:fldChar w:fldCharType="end"/>
      </w:r>
      <w:r w:rsidR="00090074">
        <w:t>, the Touzi</w:t>
      </w:r>
      <w:r w:rsidR="004B7EDF">
        <w:t xml:space="preserve"> </w:t>
      </w:r>
      <w:r w:rsidR="004B7EDF">
        <w:fldChar w:fldCharType="begin"/>
      </w:r>
      <w:r w:rsidR="004B7EDF">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4B7EDF">
        <w:fldChar w:fldCharType="separate"/>
      </w:r>
      <w:r w:rsidR="004B7EDF">
        <w:rPr>
          <w:noProof/>
        </w:rPr>
        <w:t>(</w:t>
      </w:r>
      <w:hyperlink w:anchor="_ENREF_193" w:tooltip="Touzi, 2007 #506" w:history="1">
        <w:r w:rsidR="00A26468">
          <w:rPr>
            <w:noProof/>
          </w:rPr>
          <w:t>Touzi et al. 2007</w:t>
        </w:r>
      </w:hyperlink>
      <w:r w:rsidR="004B7EDF">
        <w:rPr>
          <w:noProof/>
        </w:rPr>
        <w:t>)</w:t>
      </w:r>
      <w:r w:rsidR="004B7EDF">
        <w:fldChar w:fldCharType="end"/>
      </w:r>
      <w:r w:rsidR="007B1530">
        <w:t xml:space="preserve">, and the </w:t>
      </w:r>
      <w:r w:rsidR="00483789">
        <w:t xml:space="preserve">Hong and </w:t>
      </w:r>
      <w:r w:rsidR="00483789" w:rsidRPr="00483789">
        <w:t>Wdowinski</w:t>
      </w:r>
      <w:r w:rsidR="00483789">
        <w:t xml:space="preserve"> </w:t>
      </w:r>
      <w:r w:rsidR="00483789">
        <w:fldChar w:fldCharType="begin"/>
      </w:r>
      <w:r w:rsidR="00483789">
        <w:instrText xml:space="preserve"> ADDIN EN.CITE &lt;EndNote&gt;&lt;Cite&gt;&lt;Author&gt;Hong&lt;/Author&gt;&lt;Year&gt;2015&lt;/Year&gt;&lt;RecNum&gt;545&lt;/RecNum&gt;&lt;DisplayText&gt;(Hong et al. 2015)&lt;/DisplayText&gt;&lt;record&gt;&lt;rec-number&gt;545&lt;/rec-number&gt;&lt;foreign-keys&gt;&lt;key app="EN" db-id="25teddewsvepe9e5faxptreqrptrz95ftz5d" timestamp="1504894657"&gt;545&lt;/key&gt;&lt;/foreign-keys&gt;&lt;ref-type name="Journal Article"&gt;17&lt;/ref-type&gt;&lt;contributors&gt;&lt;authors&gt;&lt;author&gt;Hong, Sang-Hoon&lt;/author&gt;&lt;author&gt;Kim, Hyun-Ok&lt;/author&gt;&lt;author&gt;Wdowinski, Shimon&lt;/author&gt;&lt;author&gt;Feliciano, Emanuelle&lt;/author&gt;&lt;/authors&gt;&lt;/contributors&gt;&lt;titles&gt;&lt;title&gt;Evaluation of Polarimetric SAR Decomposition for Classifying Wetland Vegetation Types&lt;/title&gt;&lt;secondary-title&gt;Remote Sensing&lt;/secondary-title&gt;&lt;/titles&gt;&lt;periodical&gt;&lt;full-title&gt;Remote Sensing&lt;/full-title&gt;&lt;abbr-1&gt;Remote Sens-Basel&lt;/abbr-1&gt;&lt;/periodical&gt;&lt;pages&gt;8563&lt;/pages&gt;&lt;volume&gt;7&lt;/volume&gt;&lt;number&gt;7&lt;/number&gt;&lt;dates&gt;&lt;year&gt;2015&lt;/year&gt;&lt;/dates&gt;&lt;isbn&gt;2072-4292&lt;/isbn&gt;&lt;accession-num&gt;doi:10.3390/rs70708563&lt;/accession-num&gt;&lt;urls&gt;&lt;related-urls&gt;&lt;url&gt;http://www.mdpi.com/2072-4292/7/7/8563&lt;/url&gt;&lt;/related-urls&gt;&lt;/urls&gt;&lt;/record&gt;&lt;/Cite&gt;&lt;/EndNote&gt;</w:instrText>
      </w:r>
      <w:r w:rsidR="00483789">
        <w:fldChar w:fldCharType="separate"/>
      </w:r>
      <w:r w:rsidR="00483789">
        <w:rPr>
          <w:noProof/>
        </w:rPr>
        <w:t>(</w:t>
      </w:r>
      <w:hyperlink w:anchor="_ENREF_82" w:tooltip="Hong, 2015 #545" w:history="1">
        <w:r w:rsidR="00A26468">
          <w:rPr>
            <w:noProof/>
          </w:rPr>
          <w:t>Hong et al. 2015</w:t>
        </w:r>
      </w:hyperlink>
      <w:r w:rsidR="00483789">
        <w:rPr>
          <w:noProof/>
        </w:rPr>
        <w:t>)</w:t>
      </w:r>
      <w:r w:rsidR="00483789">
        <w:fldChar w:fldCharType="end"/>
      </w:r>
      <w:r w:rsidR="00090074">
        <w:t xml:space="preserve"> decomposition methods</w:t>
      </w:r>
      <w:r w:rsidR="00A10264">
        <w:t xml:space="preserve">, as well as determining texture attributes </w:t>
      </w:r>
      <w:r w:rsidR="002F0BE3">
        <w:fldChar w:fldCharType="begin"/>
      </w:r>
      <w:r w:rsidR="002F0BE3">
        <w:instrText xml:space="preserve"> ADDIN EN.CITE &lt;EndNote&gt;&lt;Cite&gt;&lt;Author&gt;Franklin&lt;/Author&gt;&lt;Year&gt;2017&lt;/Year&gt;&lt;RecNum&gt;561&lt;/RecNum&gt;&lt;DisplayText&gt;(Franklin et al. 2017)&lt;/DisplayText&gt;&lt;record&gt;&lt;rec-number&gt;561&lt;/rec-number&gt;&lt;foreign-keys&gt;&lt;key app="EN" db-id="25teddewsvepe9e5faxptreqrptrz95ftz5d" timestamp="1505239953"&gt;561&lt;/key&gt;&lt;/foreign-keys&gt;&lt;ref-type name="Journal Article"&gt;17&lt;/ref-type&gt;&lt;contributors&gt;&lt;authors&gt;&lt;author&gt;Franklin, S. E.&lt;/author&gt;&lt;author&gt;Ahmed, O. S.&lt;/author&gt;&lt;/authors&gt;&lt;/contributors&gt;&lt;titles&gt;&lt;title&gt;Object-based Wetland Characterization Using Radarsat-2 Quad-Polarimetric SAR Data, Landsat-8 OLI Imagery, and Airborne Lidar- Derived Geomorphometric Variables&lt;/title&gt;&lt;secondary-title&gt;Photogrammetric Engineering and Remote Sensing&lt;/secondary-title&gt;&lt;/titles&gt;&lt;periodical&gt;&lt;full-title&gt;Photogrammetric Engineering and Remote Sensing&lt;/full-title&gt;&lt;abbr-1&gt;Photogramm Eng Rem S&lt;/abbr-1&gt;&lt;/periodical&gt;&lt;pages&gt;27-36&lt;/pages&gt;&lt;volume&gt;83&lt;/volume&gt;&lt;number&gt;1&lt;/number&gt;&lt;dates&gt;&lt;year&gt;2017&lt;/year&gt;&lt;/dates&gt;&lt;urls&gt;&lt;/urls&gt;&lt;electronic-resource-num&gt;0.14358/PERS.83.1.27&lt;/electronic-resource-num&gt;&lt;/record&gt;&lt;/Cite&gt;&lt;/EndNote&gt;</w:instrText>
      </w:r>
      <w:r w:rsidR="002F0BE3">
        <w:fldChar w:fldCharType="separate"/>
      </w:r>
      <w:r w:rsidR="002F0BE3">
        <w:rPr>
          <w:noProof/>
        </w:rPr>
        <w:t>(</w:t>
      </w:r>
      <w:hyperlink w:anchor="_ENREF_57" w:tooltip="Franklin, 2017 #561" w:history="1">
        <w:r w:rsidR="00A26468">
          <w:rPr>
            <w:noProof/>
          </w:rPr>
          <w:t>Franklin et al. 2017</w:t>
        </w:r>
      </w:hyperlink>
      <w:r w:rsidR="002F0BE3">
        <w:rPr>
          <w:noProof/>
        </w:rPr>
        <w:t>)</w:t>
      </w:r>
      <w:r w:rsidR="002F0BE3">
        <w:fldChar w:fldCharType="end"/>
      </w:r>
      <w:r w:rsidR="00090074">
        <w:t>.</w:t>
      </w:r>
      <w:r w:rsidR="00681FB5">
        <w:t xml:space="preserve"> Such methods have become widely researched and </w:t>
      </w:r>
      <w:r w:rsidR="00483789">
        <w:t xml:space="preserve">most </w:t>
      </w:r>
      <w:r w:rsidR="00681FB5">
        <w:t xml:space="preserve">are now commonly implemented in commercial software which are readily available to the scientific community </w: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 </w:instrTex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DATA </w:instrText>
      </w:r>
      <w:r w:rsidR="00681FB5">
        <w:fldChar w:fldCharType="end"/>
      </w:r>
      <w:r w:rsidR="00681FB5">
        <w:fldChar w:fldCharType="separate"/>
      </w:r>
      <w:r w:rsidR="00681FB5">
        <w:rPr>
          <w:noProof/>
        </w:rPr>
        <w:t>(</w:t>
      </w:r>
      <w:hyperlink w:anchor="_ENREF_27" w:tooltip="Brisco, 2013 #558" w:history="1">
        <w:r w:rsidR="00A26468">
          <w:rPr>
            <w:noProof/>
          </w:rPr>
          <w:t>Brisco et al. 2013</w:t>
        </w:r>
      </w:hyperlink>
      <w:r w:rsidR="00681FB5">
        <w:rPr>
          <w:noProof/>
        </w:rPr>
        <w:t xml:space="preserve">, </w:t>
      </w:r>
      <w:hyperlink w:anchor="_ENREF_139" w:tooltip="Merchant, 2017 #470" w:history="1">
        <w:r w:rsidR="00A26468">
          <w:rPr>
            <w:noProof/>
          </w:rPr>
          <w:t>Merchant et al. 2017</w:t>
        </w:r>
      </w:hyperlink>
      <w:r w:rsidR="00681FB5">
        <w:rPr>
          <w:noProof/>
        </w:rPr>
        <w:t>)</w:t>
      </w:r>
      <w:r w:rsidR="00681FB5">
        <w:fldChar w:fldCharType="end"/>
      </w:r>
      <w:r w:rsidR="00681FB5">
        <w:t>.</w:t>
      </w:r>
      <w:r w:rsidR="007B1530">
        <w:t xml:space="preserve"> </w:t>
      </w:r>
      <w:r w:rsidR="00101360">
        <w:t xml:space="preserve">A number of these </w:t>
      </w:r>
      <w:r w:rsidR="002F0BE3">
        <w:t>methods</w:t>
      </w:r>
      <w:r w:rsidR="00101360">
        <w:t xml:space="preserve"> have demonstrated success </w:t>
      </w:r>
      <w:r w:rsidR="002F0BE3">
        <w:t>in the identification and characterization of wetland characteristics.</w:t>
      </w:r>
      <w:r w:rsidR="00101360">
        <w:t xml:space="preserve"> For example, the Freeman-Durden </w:t>
      </w:r>
      <w:r w:rsidR="008D3521">
        <w:t xml:space="preserve">approach has success in delineating wetland boundaries through the utility of double-bounce scattering to identify flooded vegetation </w:t>
      </w:r>
      <w:r w:rsidR="008D3521">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 </w:instrText>
      </w:r>
      <w:r w:rsidR="006B2917">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DATA </w:instrText>
      </w:r>
      <w:r w:rsidR="006B2917">
        <w:fldChar w:fldCharType="end"/>
      </w:r>
      <w:r w:rsidR="008D3521">
        <w:fldChar w:fldCharType="separate"/>
      </w:r>
      <w:r w:rsidR="006B2917">
        <w:rPr>
          <w:noProof/>
        </w:rPr>
        <w:t>(</w:t>
      </w:r>
      <w:hyperlink w:anchor="_ENREF_25" w:tooltip="Brisco, 2011 #505" w:history="1">
        <w:r w:rsidR="00A26468">
          <w:rPr>
            <w:noProof/>
          </w:rPr>
          <w:t>Brisco et al. 2011</w:t>
        </w:r>
      </w:hyperlink>
      <w:r w:rsidR="006B2917">
        <w:rPr>
          <w:noProof/>
        </w:rPr>
        <w:t xml:space="preserve">, </w:t>
      </w:r>
      <w:hyperlink w:anchor="_ENREF_63" w:tooltip="Gallant, 2014 #560" w:history="1">
        <w:r w:rsidR="00A26468">
          <w:rPr>
            <w:noProof/>
          </w:rPr>
          <w:t>Gallant et al. 2014</w:t>
        </w:r>
      </w:hyperlink>
      <w:r w:rsidR="006B2917">
        <w:rPr>
          <w:noProof/>
        </w:rPr>
        <w:t>)</w:t>
      </w:r>
      <w:r w:rsidR="008D3521">
        <w:fldChar w:fldCharType="end"/>
      </w:r>
      <w:r w:rsidR="008D3521">
        <w:t>.</w:t>
      </w:r>
      <w:r w:rsidR="00483789">
        <w:t xml:space="preserve"> The Cloude-Pottier, Yamaguchi, and Hong and Wdowinski decompositions have demonstrated capability in distinguishing wetland vegetation types and water </w: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 </w:instrTex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DATA </w:instrText>
      </w:r>
      <w:r w:rsidR="00483789">
        <w:fldChar w:fldCharType="end"/>
      </w:r>
      <w:r w:rsidR="00483789">
        <w:fldChar w:fldCharType="separate"/>
      </w:r>
      <w:r w:rsidR="00483789">
        <w:rPr>
          <w:noProof/>
        </w:rPr>
        <w:t>(</w:t>
      </w:r>
      <w:hyperlink w:anchor="_ENREF_25" w:tooltip="Brisco, 2011 #505" w:history="1">
        <w:r w:rsidR="00A26468">
          <w:rPr>
            <w:noProof/>
          </w:rPr>
          <w:t>Brisco et al. 2011</w:t>
        </w:r>
      </w:hyperlink>
      <w:r w:rsidR="00483789">
        <w:rPr>
          <w:noProof/>
        </w:rPr>
        <w:t xml:space="preserve">, </w:t>
      </w:r>
      <w:hyperlink w:anchor="_ENREF_82" w:tooltip="Hong, 2015 #545" w:history="1">
        <w:r w:rsidR="00A26468">
          <w:rPr>
            <w:noProof/>
          </w:rPr>
          <w:t>Hong et al. 2015</w:t>
        </w:r>
      </w:hyperlink>
      <w:r w:rsidR="00483789">
        <w:rPr>
          <w:noProof/>
        </w:rPr>
        <w:t>)</w:t>
      </w:r>
      <w:r w:rsidR="00483789">
        <w:fldChar w:fldCharType="end"/>
      </w:r>
      <w:r w:rsidR="00483789">
        <w:t>.</w:t>
      </w:r>
      <w:r w:rsidR="00005C91">
        <w:t xml:space="preserve"> Textural products have been noted to be key in distinguishing forest and emergent vegetation </w:t>
      </w:r>
      <w:r w:rsidR="00005C91">
        <w:fldChar w:fldCharType="begin"/>
      </w:r>
      <w:r w:rsidR="00005C91">
        <w:instrText xml:space="preserve"> ADDIN EN.CITE &lt;EndNote&gt;&lt;Cite&gt;&lt;Author&gt;Clewley&lt;/Author&gt;&lt;Year&gt;2015&lt;/Year&gt;&lt;RecNum&gt;562&lt;/RecNum&gt;&lt;DisplayText&gt;(Clewley et al. 2015)&lt;/DisplayText&gt;&lt;record&gt;&lt;rec-number&gt;562&lt;/rec-number&gt;&lt;foreign-keys&gt;&lt;key app="EN" db-id="25teddewsvepe9e5faxptreqrptrz95ftz5d" timestamp="1505240629"&gt;562&lt;/key&gt;&lt;/foreign-keys&gt;&lt;ref-type name="Journal Article"&gt;17&lt;/ref-type&gt;&lt;contributors&gt;&lt;authors&gt;&lt;author&gt;Clewley, Daniel&lt;/author&gt;&lt;author&gt;Whitcomb, Jane&lt;/author&gt;&lt;author&gt;Moghaddam, Mahta&lt;/author&gt;&lt;author&gt;McDonald, Kyle&lt;/author&gt;&lt;author&gt;Chapman, Bruce&lt;/author&gt;&lt;author&gt;Bunting, Peter&lt;/author&gt;&lt;/authors&gt;&lt;/contributors&gt;&lt;titles&gt;&lt;title&gt;Evaluation of ALOS PALSAR Data for High-Resolution Mapping of Vegetated Wetlands in Alaska&lt;/title&gt;&lt;secondary-title&gt;Remote Sensing&lt;/secondary-title&gt;&lt;/titles&gt;&lt;periodical&gt;&lt;full-title&gt;Remote Sensing&lt;/full-title&gt;&lt;abbr-1&gt;Remote Sens-Basel&lt;/abbr-1&gt;&lt;/periodical&gt;&lt;pages&gt;7272&lt;/pages&gt;&lt;volume&gt;7&lt;/volume&gt;&lt;number&gt;6&lt;/number&gt;&lt;dates&gt;&lt;year&gt;2015&lt;/year&gt;&lt;/dates&gt;&lt;isbn&gt;2072-4292&lt;/isbn&gt;&lt;accession-num&gt;doi:10.3390/rs70607272&lt;/accession-num&gt;&lt;urls&gt;&lt;related-urls&gt;&lt;url&gt;http://www.mdpi.com/2072-4292/7/6/7272&lt;/url&gt;&lt;/related-urls&gt;&lt;/urls&gt;&lt;/record&gt;&lt;/Cite&gt;&lt;/EndNote&gt;</w:instrText>
      </w:r>
      <w:r w:rsidR="00005C91">
        <w:fldChar w:fldCharType="separate"/>
      </w:r>
      <w:r w:rsidR="00005C91">
        <w:rPr>
          <w:noProof/>
        </w:rPr>
        <w:t>(</w:t>
      </w:r>
      <w:hyperlink w:anchor="_ENREF_36" w:tooltip="Clewley, 2015 #562" w:history="1">
        <w:r w:rsidR="00A26468">
          <w:rPr>
            <w:noProof/>
          </w:rPr>
          <w:t>Clewley et al. 2015</w:t>
        </w:r>
      </w:hyperlink>
      <w:r w:rsidR="00005C91">
        <w:rPr>
          <w:noProof/>
        </w:rPr>
        <w:t>)</w:t>
      </w:r>
      <w:r w:rsidR="00005C91">
        <w:fldChar w:fldCharType="end"/>
      </w:r>
      <w:r w:rsidR="00005C91">
        <w:t>.</w:t>
      </w:r>
      <w:r w:rsidR="00BE2317">
        <w:t xml:space="preserve"> </w:t>
      </w:r>
      <w:r w:rsidR="00A10264">
        <w:t xml:space="preserve">The use of such </w:t>
      </w:r>
      <w:r w:rsidR="00005C91">
        <w:t>SAR-derived products</w:t>
      </w:r>
      <w:r w:rsidR="00A10264">
        <w:t xml:space="preserve"> have become common place</w:t>
      </w:r>
      <w:r w:rsidR="00005C91">
        <w:t xml:space="preserve"> in wetland characterisation</w:t>
      </w:r>
      <w:r w:rsidR="00A10264">
        <w:t xml:space="preserve">, where the effectiveness of each varies as a function of the SAR sensor (wavelength, look-angle, etc.), wetland location, and the desired classification detail (i.e. wetland class, or specific vegetation functional type, etc.) </w: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 </w:instrTex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DATA </w:instrText>
      </w:r>
      <w:r w:rsidR="00A10264">
        <w:fldChar w:fldCharType="end"/>
      </w:r>
      <w:r w:rsidR="00A10264">
        <w:fldChar w:fldCharType="separate"/>
      </w:r>
      <w:r w:rsidR="00A10264">
        <w:rPr>
          <w:noProof/>
        </w:rPr>
        <w:t>(</w:t>
      </w:r>
      <w:hyperlink w:anchor="_ENREF_25" w:tooltip="Brisco, 2011 #505" w:history="1">
        <w:r w:rsidR="00A26468">
          <w:rPr>
            <w:noProof/>
          </w:rPr>
          <w:t>Brisco et al. 2011</w:t>
        </w:r>
      </w:hyperlink>
      <w:r w:rsidR="00A10264">
        <w:rPr>
          <w:noProof/>
        </w:rPr>
        <w:t xml:space="preserve">, </w:t>
      </w:r>
      <w:hyperlink w:anchor="_ENREF_63" w:tooltip="Gallant, 2014 #560" w:history="1">
        <w:r w:rsidR="00A26468">
          <w:rPr>
            <w:noProof/>
          </w:rPr>
          <w:t>Gallant et al. 2014</w:t>
        </w:r>
      </w:hyperlink>
      <w:r w:rsidR="00A10264">
        <w:rPr>
          <w:noProof/>
        </w:rPr>
        <w:t xml:space="preserve">, </w:t>
      </w:r>
      <w:hyperlink w:anchor="_ENREF_139" w:tooltip="Merchant, 2017 #470" w:history="1">
        <w:r w:rsidR="00A26468">
          <w:rPr>
            <w:noProof/>
          </w:rPr>
          <w:t>Merchant et al. 2017</w:t>
        </w:r>
      </w:hyperlink>
      <w:r w:rsidR="00A10264">
        <w:rPr>
          <w:noProof/>
        </w:rPr>
        <w:t>)</w:t>
      </w:r>
      <w:r w:rsidR="00A10264">
        <w:fldChar w:fldCharType="end"/>
      </w:r>
      <w:r w:rsidR="00A10264">
        <w:t>.</w:t>
      </w:r>
    </w:p>
    <w:p w:rsidR="00101360" w:rsidRDefault="004944A7" w:rsidP="004944A7">
      <w:pPr>
        <w:pStyle w:val="Heading3"/>
      </w:pPr>
      <w:bookmarkStart w:id="35" w:name="_Toc493074550"/>
      <w:r>
        <w:lastRenderedPageBreak/>
        <w:t>Interferometry</w:t>
      </w:r>
      <w:bookmarkEnd w:id="35"/>
    </w:p>
    <w:p w:rsidR="008B48E0" w:rsidRDefault="00AF00C0" w:rsidP="00D81757">
      <w:r>
        <w:t xml:space="preserve">SAR interferometry (InSAR) is a technique for </w:t>
      </w:r>
      <w:r w:rsidR="008B48E0">
        <w:t xml:space="preserve">the extraction and </w:t>
      </w:r>
      <w:r>
        <w:t xml:space="preserve">mapping </w:t>
      </w:r>
      <w:r w:rsidR="008B48E0">
        <w:t xml:space="preserve">of physical </w:t>
      </w:r>
      <w:r>
        <w:t xml:space="preserve">terrestrial </w:t>
      </w:r>
      <w:r w:rsidR="008B48E0">
        <w:t>properties.</w:t>
      </w:r>
      <w:r>
        <w:t xml:space="preserve"> </w:t>
      </w:r>
      <w:r w:rsidR="00CE44F6">
        <w:t>Briefly</w:t>
      </w:r>
      <w:r w:rsidR="0043691A">
        <w:t>, InSAR combines information from complex SAR images recorded at different locations or times</w:t>
      </w:r>
      <w:r w:rsidR="00683BB9">
        <w:t xml:space="preserve"> with slightly different look-angles </w: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 </w:instrTex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DATA </w:instrText>
      </w:r>
      <w:r w:rsidR="00683BB9">
        <w:fldChar w:fldCharType="end"/>
      </w:r>
      <w:r w:rsidR="00683BB9">
        <w:fldChar w:fldCharType="separate"/>
      </w:r>
      <w:r w:rsidR="00683BB9">
        <w:rPr>
          <w:noProof/>
        </w:rPr>
        <w:t>(</w:t>
      </w:r>
      <w:hyperlink w:anchor="_ENREF_37" w:tooltip="Cloude, 1998 #569" w:history="1">
        <w:r w:rsidR="00A26468">
          <w:rPr>
            <w:noProof/>
          </w:rPr>
          <w:t>Cloude et al. 1998</w:t>
        </w:r>
      </w:hyperlink>
      <w:r w:rsidR="00683BB9">
        <w:rPr>
          <w:noProof/>
        </w:rPr>
        <w:t>)</w:t>
      </w:r>
      <w:r w:rsidR="00683BB9">
        <w:fldChar w:fldCharType="end"/>
      </w:r>
      <w:r w:rsidR="0043691A">
        <w:t xml:space="preserve">, where the resulting interferogram allows the identification of small differences in range, at sub-wavelength scales, for corresponding image pairs </w:t>
      </w:r>
      <w:r w:rsidR="0043691A">
        <w:fldChar w:fldCharType="begin"/>
      </w:r>
      <w:r w:rsidR="0043691A">
        <w:instrText xml:space="preserve"> ADDIN EN.CITE &lt;EndNote&gt;&lt;Cite&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43691A">
        <w:fldChar w:fldCharType="separate"/>
      </w:r>
      <w:r w:rsidR="0043691A">
        <w:rPr>
          <w:noProof/>
        </w:rPr>
        <w:t>(</w:t>
      </w:r>
      <w:hyperlink w:anchor="_ENREF_125" w:tooltip="Madsen, 1998 #567" w:history="1">
        <w:r w:rsidR="00A26468">
          <w:rPr>
            <w:noProof/>
          </w:rPr>
          <w:t>Madsen et al. 1998</w:t>
        </w:r>
      </w:hyperlink>
      <w:r w:rsidR="0043691A">
        <w:rPr>
          <w:noProof/>
        </w:rPr>
        <w:t>)</w:t>
      </w:r>
      <w:r w:rsidR="0043691A">
        <w:fldChar w:fldCharType="end"/>
      </w:r>
      <w:r w:rsidR="004D0F98">
        <w:t>.</w:t>
      </w:r>
    </w:p>
    <w:p w:rsidR="00142783" w:rsidRDefault="006F6ECF" w:rsidP="00D81757">
      <w:r>
        <w:t>I</w:t>
      </w:r>
      <w:r w:rsidR="008B48E0">
        <w:t>nSAR</w:t>
      </w:r>
      <w:r>
        <w:t xml:space="preserve"> can be configured in one of two ways: single-pass, or repeat-pass. A single-pass approach utilizes two antenna from the same platform and are best for terrain mapping, whereas repeat-pass configurations image the same target by use of the same antenna at two or more points in time. </w:t>
      </w:r>
      <w:r w:rsidR="004D0F98">
        <w:t xml:space="preserve">Of key importance is the concept of </w:t>
      </w:r>
      <w:r w:rsidR="00585CBF">
        <w:t xml:space="preserve">the </w:t>
      </w:r>
      <w:r>
        <w:t>complex correlation coefficient between the multiple SAR images. This allows the derivation of interferometric</w:t>
      </w:r>
      <w:r w:rsidR="008B48E0">
        <w:t xml:space="preserve"> phase</w:t>
      </w:r>
      <w:r>
        <w:t xml:space="preserve">, defined as the phase of the complex correlation coefficient, which in its two dimensional form is known as the interferogram. </w:t>
      </w:r>
      <w:r w:rsidR="009108E0">
        <w:t>Coherence is another important parameter</w:t>
      </w:r>
      <w:r>
        <w:t xml:space="preserve"> which informs on the amplitude of</w:t>
      </w:r>
      <w:r w:rsidR="008B48E0">
        <w:t xml:space="preserve"> the</w:t>
      </w:r>
      <w:r>
        <w:t xml:space="preserve"> complex correlation coefficient between the multiple SAR images and is used to inform on the quality of the interferogram. </w:t>
      </w:r>
      <w:r w:rsidR="004D0F98">
        <w:t>F</w:t>
      </w:r>
      <w:r w:rsidR="00142783">
        <w:t xml:space="preserve">or a more in-depth explanation of InSAR see </w:t>
      </w:r>
      <w:hyperlink w:anchor="_ENREF_125" w:tooltip="Madsen, 1998 #567" w:history="1">
        <w:r w:rsidR="00A26468">
          <w:fldChar w:fldCharType="begin"/>
        </w:r>
        <w:r w:rsidR="00A26468">
          <w:instrText xml:space="preserve"> ADDIN EN.CITE &lt;EndNote&gt;&lt;Cite AuthorYear="1"&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A26468">
          <w:fldChar w:fldCharType="separate"/>
        </w:r>
        <w:r w:rsidR="00A26468">
          <w:rPr>
            <w:noProof/>
          </w:rPr>
          <w:t>Madsen et al. (1998)</w:t>
        </w:r>
        <w:r w:rsidR="00A26468">
          <w:fldChar w:fldCharType="end"/>
        </w:r>
      </w:hyperlink>
      <w:r w:rsidR="00142783">
        <w:t xml:space="preserve">. </w:t>
      </w:r>
    </w:p>
    <w:p w:rsidR="00607B72" w:rsidRDefault="00161BEB" w:rsidP="008A684A">
      <w:r>
        <w:t>Initially, t</w:t>
      </w:r>
      <w:r w:rsidR="00C858CD">
        <w:t>he</w:t>
      </w:r>
      <w:r w:rsidR="008B48E0">
        <w:t xml:space="preserve"> primary application of InSAR was</w:t>
      </w:r>
      <w:r w:rsidR="00C858CD">
        <w:t xml:space="preserve"> topographic </w:t>
      </w:r>
      <w:r w:rsidR="008B48E0">
        <w:t xml:space="preserve">information generation and </w:t>
      </w:r>
      <w:r w:rsidR="00C858CD">
        <w:t xml:space="preserve">terrain deformation mapping </w: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 </w:instrTex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DATA </w:instrText>
      </w:r>
      <w:r w:rsidR="00C858CD">
        <w:fldChar w:fldCharType="end"/>
      </w:r>
      <w:r w:rsidR="00C858CD">
        <w:fldChar w:fldCharType="separate"/>
      </w:r>
      <w:r w:rsidR="00C858CD">
        <w:rPr>
          <w:noProof/>
        </w:rPr>
        <w:t>(</w:t>
      </w:r>
      <w:hyperlink w:anchor="_ENREF_147" w:tooltip="Moreira, 2004 #572" w:history="1">
        <w:r w:rsidR="00A26468">
          <w:rPr>
            <w:noProof/>
          </w:rPr>
          <w:t>Moreira et al. 2004</w:t>
        </w:r>
      </w:hyperlink>
      <w:r w:rsidR="00C858CD">
        <w:rPr>
          <w:noProof/>
        </w:rPr>
        <w:t xml:space="preserve">, </w:t>
      </w:r>
      <w:hyperlink w:anchor="_ENREF_105" w:tooltip="Krieger, 2007 #570" w:history="1">
        <w:r w:rsidR="00A26468">
          <w:rPr>
            <w:noProof/>
          </w:rPr>
          <w:t>Krieger et al. 2007</w:t>
        </w:r>
      </w:hyperlink>
      <w:r w:rsidR="00C858CD">
        <w:rPr>
          <w:noProof/>
        </w:rPr>
        <w:t>)</w:t>
      </w:r>
      <w:r w:rsidR="00C858CD">
        <w:fldChar w:fldCharType="end"/>
      </w:r>
      <w:r w:rsidR="00C858CD">
        <w:t>.</w:t>
      </w:r>
      <w:r w:rsidR="004D0F98">
        <w:t xml:space="preserve"> However, </w:t>
      </w:r>
      <w:r w:rsidR="00AF00C0">
        <w:t xml:space="preserve">InSAR has </w:t>
      </w:r>
      <w:r w:rsidR="004D0F98">
        <w:t>also been utilized for</w:t>
      </w:r>
      <w:r w:rsidR="00AF00C0">
        <w:t xml:space="preserve"> mapping water surface dynamics</w:t>
      </w:r>
      <w:r w:rsidR="000D4CE3">
        <w:t xml:space="preserve"> </w:t>
      </w:r>
      <w:r>
        <w:t>via</w:t>
      </w:r>
      <w:r w:rsidR="000D4CE3">
        <w:t xml:space="preserve"> </w:t>
      </w:r>
      <w:r w:rsidR="00091640">
        <w:t>X-</w:t>
      </w:r>
      <w:r w:rsidR="008A684A">
        <w:t xml:space="preserve"> </w:t>
      </w:r>
      <w:r w:rsidR="008A684A">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 </w:instrText>
      </w:r>
      <w:r w:rsidR="00670AFE">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DATA </w:instrText>
      </w:r>
      <w:r w:rsidR="00670AFE">
        <w:fldChar w:fldCharType="end"/>
      </w:r>
      <w:r w:rsidR="008A684A">
        <w:fldChar w:fldCharType="separate"/>
      </w:r>
      <w:r w:rsidR="00670AFE">
        <w:rPr>
          <w:noProof/>
        </w:rPr>
        <w:t>(</w:t>
      </w:r>
      <w:hyperlink w:anchor="_ENREF_208" w:tooltip="Wdowinski, 2008 #584" w:history="1">
        <w:r w:rsidR="00A26468">
          <w:rPr>
            <w:noProof/>
          </w:rPr>
          <w:t>Wdowinski et al. 2008a</w:t>
        </w:r>
      </w:hyperlink>
      <w:r w:rsidR="00670AFE">
        <w:rPr>
          <w:noProof/>
        </w:rPr>
        <w:t xml:space="preserve">, </w:t>
      </w:r>
      <w:hyperlink w:anchor="_ENREF_84" w:tooltip="Hong, 2010 #473" w:history="1">
        <w:r w:rsidR="00A26468">
          <w:rPr>
            <w:noProof/>
          </w:rPr>
          <w:t>Hong et al. 2010b</w:t>
        </w:r>
      </w:hyperlink>
      <w:r w:rsidR="00670AFE">
        <w:rPr>
          <w:noProof/>
        </w:rPr>
        <w:t>)</w:t>
      </w:r>
      <w:r w:rsidR="008A684A">
        <w:fldChar w:fldCharType="end"/>
      </w:r>
      <w:r w:rsidR="00091640">
        <w:t xml:space="preserve">, </w:t>
      </w:r>
      <w:r w:rsidR="000D4CE3">
        <w:t>C-</w:t>
      </w:r>
      <w:r w:rsidR="008A684A">
        <w:t xml:space="preserve"> </w: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 </w:instrTex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DATA </w:instrText>
      </w:r>
      <w:r w:rsidR="00670AFE">
        <w:fldChar w:fldCharType="end"/>
      </w:r>
      <w:r w:rsidR="00670AFE">
        <w:fldChar w:fldCharType="separate"/>
      </w:r>
      <w:r w:rsidR="00670AFE">
        <w:rPr>
          <w:noProof/>
        </w:rPr>
        <w:t>(</w:t>
      </w:r>
      <w:hyperlink w:anchor="_ENREF_6" w:tooltip="Alsdorf, 2001 #577" w:history="1">
        <w:r w:rsidR="00A26468">
          <w:rPr>
            <w:noProof/>
          </w:rPr>
          <w:t>Alsdorf et al. 2001</w:t>
        </w:r>
      </w:hyperlink>
      <w:r w:rsidR="00670AFE">
        <w:rPr>
          <w:noProof/>
        </w:rPr>
        <w:t xml:space="preserve">, </w:t>
      </w:r>
      <w:hyperlink w:anchor="_ENREF_65" w:tooltip="Gondwe, 2010 #580" w:history="1">
        <w:r w:rsidR="00A26468">
          <w:rPr>
            <w:noProof/>
          </w:rPr>
          <w:t>Gondwe et al. 2010</w:t>
        </w:r>
      </w:hyperlink>
      <w:r w:rsidR="00670AFE">
        <w:rPr>
          <w:noProof/>
        </w:rPr>
        <w:t xml:space="preserve">, </w:t>
      </w:r>
      <w:hyperlink w:anchor="_ENREF_83" w:tooltip="Hong, 2010 #575" w:history="1">
        <w:r w:rsidR="00A26468">
          <w:rPr>
            <w:noProof/>
          </w:rPr>
          <w:t>Hong et al. 2010a</w:t>
        </w:r>
      </w:hyperlink>
      <w:r w:rsidR="00670AFE">
        <w:rPr>
          <w:noProof/>
        </w:rPr>
        <w:t xml:space="preserve">, </w:t>
      </w:r>
      <w:hyperlink w:anchor="_ENREF_24" w:tooltip="Brisco, 2017 #579" w:history="1">
        <w:r w:rsidR="00A26468">
          <w:rPr>
            <w:noProof/>
          </w:rPr>
          <w:t>Brisco et al. 2017</w:t>
        </w:r>
      </w:hyperlink>
      <w:r w:rsidR="00670AFE">
        <w:rPr>
          <w:noProof/>
        </w:rPr>
        <w:t>)</w:t>
      </w:r>
      <w:r w:rsidR="00670AFE">
        <w:fldChar w:fldCharType="end"/>
      </w:r>
      <w:r w:rsidR="00091640">
        <w:t>,</w:t>
      </w:r>
      <w:r w:rsidR="000D4CE3">
        <w:t xml:space="preserve"> and L-band</w:t>
      </w:r>
      <w:r w:rsidR="00670AFE">
        <w:t xml:space="preserve"> </w:t>
      </w:r>
      <w:r w:rsidR="00670AFE">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 </w:instrText>
      </w:r>
      <w:r w:rsidR="00D90CFC">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DATA </w:instrText>
      </w:r>
      <w:r w:rsidR="00D90CFC">
        <w:fldChar w:fldCharType="end"/>
      </w:r>
      <w:r w:rsidR="00670AFE">
        <w:fldChar w:fldCharType="separate"/>
      </w:r>
      <w:r w:rsidR="00D90CFC">
        <w:rPr>
          <w:noProof/>
        </w:rPr>
        <w:t>(</w:t>
      </w:r>
      <w:hyperlink w:anchor="_ENREF_209" w:tooltip="Wdowinski, 2008 #472" w:history="1">
        <w:r w:rsidR="00A26468">
          <w:rPr>
            <w:noProof/>
          </w:rPr>
          <w:t>Wdowinski et al. 2008b</w:t>
        </w:r>
      </w:hyperlink>
      <w:r w:rsidR="00D90CFC">
        <w:rPr>
          <w:noProof/>
        </w:rPr>
        <w:t xml:space="preserve">, </w:t>
      </w:r>
      <w:hyperlink w:anchor="_ENREF_35" w:tooltip="Chul Jung, 2010 #581" w:history="1">
        <w:r w:rsidR="00A26468">
          <w:rPr>
            <w:noProof/>
          </w:rPr>
          <w:t>Chul Jung et al. 2010</w:t>
        </w:r>
      </w:hyperlink>
      <w:r w:rsidR="00D90CFC">
        <w:rPr>
          <w:noProof/>
        </w:rPr>
        <w:t xml:space="preserve">, </w:t>
      </w:r>
      <w:hyperlink w:anchor="_ENREF_163" w:tooltip="Rebelo, 2010 #591" w:history="1">
        <w:r w:rsidR="00A26468">
          <w:rPr>
            <w:noProof/>
          </w:rPr>
          <w:t>Rebelo 2010</w:t>
        </w:r>
      </w:hyperlink>
      <w:r w:rsidR="00D90CFC">
        <w:rPr>
          <w:noProof/>
        </w:rPr>
        <w:t>)</w:t>
      </w:r>
      <w:r w:rsidR="00670AFE">
        <w:fldChar w:fldCharType="end"/>
      </w:r>
      <w:r w:rsidR="000D4CE3">
        <w:t xml:space="preserve"> sensors</w:t>
      </w:r>
      <w:r w:rsidR="009B7F3A">
        <w:t>.</w:t>
      </w:r>
      <w:r w:rsidR="000D4CE3">
        <w:t xml:space="preserve"> Such studies concluded that InSAR is a useful tool for monitoring wetland water levels over long time periods (multiple years)</w:t>
      </w:r>
      <w:r>
        <w:t xml:space="preserve"> </w:t>
      </w:r>
      <w:r>
        <w:fldChar w:fldCharType="begin"/>
      </w:r>
      <w:r>
        <w:instrText xml:space="preserve"> ADDIN EN.CITE &lt;EndNote&gt;&lt;Cite&gt;&lt;Author&gt;Wdowinski&lt;/Author&gt;&lt;Year&gt;2008&lt;/Year&gt;&lt;RecNum&gt;472&lt;/RecNum&gt;&lt;DisplayText&gt;(Wdowinski et al. 2008b)&lt;/DisplayText&gt;&lt;record&gt;&lt;rec-number&gt;472&lt;/rec-number&gt;&lt;foreign-keys&gt;&lt;key app="EN" db-id="25teddewsvepe9e5faxptreqrptrz95ftz5d" timestamp="1501614082"&gt;472&lt;/key&gt;&lt;/foreign-keys&gt;&lt;ref-type name="Journal Article"&gt;17&lt;/ref-type&gt;&lt;contributors&gt;&lt;authors&gt;&lt;author&gt;Wdowinski, Shimon&lt;/author&gt;&lt;author&gt;Kim, Sang-Wan&lt;/author&gt;&lt;author&gt;Amelung, Falk&lt;/author&gt;&lt;author&gt;Dixon, Timothy H.&lt;/author&gt;&lt;author&gt;Miralles-Wilhelm, Fernando&lt;/author&gt;&lt;author&gt;Sonenshein, Roy&lt;/author&gt;&lt;/authors&gt;&lt;/contributors&gt;&lt;titles&gt;&lt;title&gt;Space-based detection of wetlands&amp;apos; surface water level changes from L-band SAR interferometry&lt;/title&gt;&lt;secondary-title&gt;Remote Sensing of Environment&lt;/secondary-title&gt;&lt;/titles&gt;&lt;periodical&gt;&lt;full-title&gt;Remote Sensing of Environment&lt;/full-title&gt;&lt;abbr-1&gt;Remote Sens Environ&lt;/abbr-1&gt;&lt;/periodical&gt;&lt;pages&gt;681-696&lt;/pages&gt;&lt;volume&gt;112&lt;/volume&gt;&lt;number&gt;3&lt;/number&gt;&lt;keywords&gt;&lt;keyword&gt;Wetlands&lt;/keyword&gt;&lt;keyword&gt;Everglades&lt;/keyword&gt;&lt;keyword&gt;Surface flow&lt;/keyword&gt;&lt;keyword&gt;InSAR&lt;/keyword&gt;&lt;/keywords&gt;&lt;dates&gt;&lt;year&gt;2008&lt;/year&gt;&lt;pub-dates&gt;&lt;date&gt;2008/03/18/&lt;/date&gt;&lt;/pub-dates&gt;&lt;/dates&gt;&lt;isbn&gt;0034-4257&lt;/isbn&gt;&lt;urls&gt;&lt;related-urls&gt;&lt;url&gt;http://www.sciencedirect.com/science/article/pii/S0034425707002234&lt;/url&gt;&lt;/related-urls&gt;&lt;/urls&gt;&lt;electronic-resource-num&gt;http://dx.doi.org/10.1016/j.rse.2007.06.008&lt;/electronic-resource-num&gt;&lt;/record&gt;&lt;/Cite&gt;&lt;/EndNote&gt;</w:instrText>
      </w:r>
      <w:r>
        <w:fldChar w:fldCharType="separate"/>
      </w:r>
      <w:r>
        <w:rPr>
          <w:noProof/>
        </w:rPr>
        <w:t>(</w:t>
      </w:r>
      <w:hyperlink w:anchor="_ENREF_209" w:tooltip="Wdowinski, 2008 #472" w:history="1">
        <w:r w:rsidR="00A26468">
          <w:rPr>
            <w:noProof/>
          </w:rPr>
          <w:t>Wdowinski et al. 2008b</w:t>
        </w:r>
      </w:hyperlink>
      <w:r>
        <w:rPr>
          <w:noProof/>
        </w:rPr>
        <w:t>)</w:t>
      </w:r>
      <w:r>
        <w:fldChar w:fldCharType="end"/>
      </w:r>
      <w:r w:rsidR="000D4CE3">
        <w:t xml:space="preserve">. </w:t>
      </w:r>
      <w:r w:rsidR="00091640">
        <w:t xml:space="preserve">The successful utility of X-band </w:t>
      </w:r>
      <w:r w:rsidR="00F91785">
        <w:t xml:space="preserve">(TerraSAR-X) </w:t>
      </w:r>
      <w:r w:rsidR="00091640">
        <w:t xml:space="preserve">InSAR was somewhat unexpected for woody wetlands, as the shorter wavelength may be expected to volumetrically scatter within the canopy, however, it has demonstrated success in the mangroves of Florida </w:t>
      </w:r>
      <w:r w:rsidR="00091640">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091640">
        <w:fldChar w:fldCharType="separate"/>
      </w:r>
      <w:r w:rsidR="00670AFE">
        <w:rPr>
          <w:noProof/>
        </w:rPr>
        <w:t>(</w:t>
      </w:r>
      <w:hyperlink w:anchor="_ENREF_84" w:tooltip="Hong, 2010 #473" w:history="1">
        <w:r w:rsidR="00A26468">
          <w:rPr>
            <w:noProof/>
          </w:rPr>
          <w:t>Hong et al. 2010b</w:t>
        </w:r>
      </w:hyperlink>
      <w:r w:rsidR="00670AFE">
        <w:rPr>
          <w:noProof/>
        </w:rPr>
        <w:t>)</w:t>
      </w:r>
      <w:r w:rsidR="00091640">
        <w:fldChar w:fldCharType="end"/>
      </w:r>
      <w:r w:rsidR="00F91785">
        <w:t xml:space="preserve">. </w:t>
      </w:r>
      <w:r w:rsidR="008A684A">
        <w:t>It has been suggested that TerrasSAR-X (TSX) data should not be utilized in the same way as C- and L-band data because of</w:t>
      </w:r>
      <w:r w:rsidR="00F91785">
        <w:t xml:space="preserve"> limitations associated with its small swath-widths (10-30 km) and potential </w:t>
      </w:r>
      <w:r w:rsidR="008A684A">
        <w:t xml:space="preserve">interferogram fringe saturation </w:t>
      </w:r>
      <w:r w:rsidR="00F91785">
        <w:t>over areas with large change gradients</w:t>
      </w:r>
      <w:r w:rsidR="008A684A">
        <w:t>; TSX is suggested to be better suited to localized applications that require detailed information retrieval</w:t>
      </w:r>
      <w:r w:rsidR="00F91785">
        <w:t xml:space="preserve"> </w:t>
      </w:r>
      <w:r w:rsidR="00F91785">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F91785">
        <w:fldChar w:fldCharType="separate"/>
      </w:r>
      <w:r w:rsidR="00670AFE">
        <w:rPr>
          <w:noProof/>
        </w:rPr>
        <w:t>(</w:t>
      </w:r>
      <w:hyperlink w:anchor="_ENREF_84" w:tooltip="Hong, 2010 #473" w:history="1">
        <w:r w:rsidR="00A26468">
          <w:rPr>
            <w:noProof/>
          </w:rPr>
          <w:t>Hong et al. 2010b</w:t>
        </w:r>
      </w:hyperlink>
      <w:r w:rsidR="00670AFE">
        <w:rPr>
          <w:noProof/>
        </w:rPr>
        <w:t>)</w:t>
      </w:r>
      <w:r w:rsidR="00F91785">
        <w:fldChar w:fldCharType="end"/>
      </w:r>
      <w:r w:rsidR="008A684A">
        <w:t>.</w:t>
      </w:r>
    </w:p>
    <w:p w:rsidR="00161BEB" w:rsidRDefault="00161BEB" w:rsidP="008A684A">
      <w:r>
        <w:t>The effectiveness of InSAR for mapping wetland dynamics varies as a function of the target, that is, woody vegetation tends to exhibit greatest coherence between image pairs</w:t>
      </w:r>
      <w:r w:rsidR="00222672">
        <w:t xml:space="preserve"> (due to increased double-bounce scattering)</w:t>
      </w:r>
      <w:r>
        <w:t xml:space="preserve"> whereas herbaceous marshes tend to offer degraded coherence as they experience major growth and change during the growing season </w: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 </w:instrTex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DATA </w:instrText>
      </w:r>
      <w:r>
        <w:fldChar w:fldCharType="end"/>
      </w:r>
      <w:r>
        <w:fldChar w:fldCharType="separate"/>
      </w:r>
      <w:r>
        <w:rPr>
          <w:noProof/>
        </w:rPr>
        <w:t>(</w:t>
      </w:r>
      <w:hyperlink w:anchor="_ENREF_209" w:tooltip="Wdowinski, 2008 #472" w:history="1">
        <w:r w:rsidR="00A26468">
          <w:rPr>
            <w:noProof/>
          </w:rPr>
          <w:t>Wdowinski et al. 2008b</w:t>
        </w:r>
      </w:hyperlink>
      <w:r>
        <w:rPr>
          <w:noProof/>
        </w:rPr>
        <w:t xml:space="preserve">, </w:t>
      </w:r>
      <w:hyperlink w:anchor="_ENREF_24" w:tooltip="Brisco, 2017 #579" w:history="1">
        <w:r w:rsidR="00A26468">
          <w:rPr>
            <w:noProof/>
          </w:rPr>
          <w:t>Brisco et al. 2017</w:t>
        </w:r>
      </w:hyperlink>
      <w:r>
        <w:rPr>
          <w:noProof/>
        </w:rPr>
        <w:t>)</w:t>
      </w:r>
      <w:r>
        <w:fldChar w:fldCharType="end"/>
      </w:r>
      <w:r>
        <w:t xml:space="preserve">. </w:t>
      </w:r>
      <w:r w:rsidR="009C57D9">
        <w:t>Coherence values tend to be greater for longer wavelength (L-band) sensors with respect to other shorter wavelength (X- and C-band) sensors, especially for woody wetlands where the former is capable of deeper canopy penetration</w:t>
      </w:r>
      <w:r w:rsidR="005547B7">
        <w:t xml:space="preserve"> </w:t>
      </w:r>
      <w:r w:rsidR="005547B7">
        <w:fldChar w:fldCharType="begin"/>
      </w:r>
      <w:r w:rsidR="005547B7">
        <w:instrText xml:space="preserve"> ADDIN EN.CITE &lt;EndNote&gt;&lt;Cite&gt;&lt;Author&gt;Kim&lt;/Author&gt;&lt;Year&gt;2009&lt;/Year&gt;&lt;RecNum&gt;576&lt;/RecNum&gt;&lt;DisplayText&gt;(Kim et al. 2009)&lt;/DisplayText&gt;&lt;record&gt;&lt;rec-number&gt;576&lt;/rec-number&gt;&lt;foreign-keys&gt;&lt;key app="EN" db-id="25teddewsvepe9e5faxptreqrptrz95ftz5d" timestamp="1505254737"&gt;576&lt;/key&gt;&lt;/foreign-keys&gt;&lt;ref-type name="Journal Article"&gt;17&lt;/ref-type&gt;&lt;contributors&gt;&lt;authors&gt;&lt;author&gt;Kim, Jin-Woo&lt;/author&gt;&lt;author&gt;Lu, Zhong&lt;/author&gt;&lt;author&gt;Lee, Hyongki&lt;/author&gt;&lt;author&gt;Shum, C. K.&lt;/author&gt;&lt;author&gt;Swarzenski, Christopher M.&lt;/author&gt;&lt;author&gt;Doyle, Thomas W.&lt;/author&gt;&lt;author&gt;Baek, Sang-Ho&lt;/author&gt;&lt;/authors&gt;&lt;/contributors&gt;&lt;titles&gt;&lt;title&gt;Integrated analysis of PALSAR/Radarsat-1 InSAR and ENVISAT altimeter data for mapping of absolute water level changes in Louisiana wetlands&lt;/title&gt;&lt;secondary-title&gt;Remote Sensing of Environment&lt;/secondary-title&gt;&lt;/titles&gt;&lt;periodical&gt;&lt;full-title&gt;Remote Sensing of Environment&lt;/full-title&gt;&lt;abbr-1&gt;Remote Sens Environ&lt;/abbr-1&gt;&lt;/periodical&gt;&lt;pages&gt;2356-2365&lt;/pages&gt;&lt;volume&gt;113&lt;/volume&gt;&lt;number&gt;11&lt;/number&gt;&lt;keywords&gt;&lt;keyword&gt;InSAR&lt;/keyword&gt;&lt;keyword&gt;Satellite radar altimetry&lt;/keyword&gt;&lt;keyword&gt;Wetland&lt;/keyword&gt;&lt;keyword&gt;Absolute water level change&lt;/keyword&gt;&lt;/keywords&gt;&lt;dates&gt;&lt;year&gt;2009&lt;/year&gt;&lt;pub-dates&gt;&lt;date&gt;2009/11/16/&lt;/date&gt;&lt;/pub-dates&gt;&lt;/dates&gt;&lt;isbn&gt;0034-4257&lt;/isbn&gt;&lt;urls&gt;&lt;related-urls&gt;&lt;url&gt;http://www.sciencedirect.com/science/article/pii/S0034425709001941&lt;/url&gt;&lt;/related-urls&gt;&lt;/urls&gt;&lt;electronic-resource-num&gt;http://dx.doi.org/10.1016/j.rse.2009.06.014&lt;/electronic-resource-num&gt;&lt;/record&gt;&lt;/Cite&gt;&lt;/EndNote&gt;</w:instrText>
      </w:r>
      <w:r w:rsidR="005547B7">
        <w:fldChar w:fldCharType="separate"/>
      </w:r>
      <w:r w:rsidR="005547B7">
        <w:rPr>
          <w:noProof/>
        </w:rPr>
        <w:t>(</w:t>
      </w:r>
      <w:hyperlink w:anchor="_ENREF_99" w:tooltip="Kim, 2009 #576" w:history="1">
        <w:r w:rsidR="00A26468">
          <w:rPr>
            <w:noProof/>
          </w:rPr>
          <w:t>Kim et al. 2009</w:t>
        </w:r>
      </w:hyperlink>
      <w:r w:rsidR="005547B7">
        <w:rPr>
          <w:noProof/>
        </w:rPr>
        <w:t>)</w:t>
      </w:r>
      <w:r w:rsidR="005547B7">
        <w:fldChar w:fldCharType="end"/>
      </w:r>
      <w:r w:rsidR="009C57D9">
        <w:t xml:space="preserve">. </w:t>
      </w:r>
      <w:r w:rsidR="00222672">
        <w:t xml:space="preserve">Furthermore, InSAR coherence varies as a function of temporal baseline, that is, with increasing time between repeat-passes a degradation in coherence is expected </w:t>
      </w:r>
      <w:r w:rsidR="00222672">
        <w:fldChar w:fldCharType="begin"/>
      </w:r>
      <w:r w:rsidR="00222672">
        <w:instrText xml:space="preserve"> ADDIN EN.CITE &lt;EndNote&gt;&lt;Cite&gt;&lt;Author&gt;Chul Jung&lt;/Author&gt;&lt;Year&gt;2010&lt;/Year&gt;&lt;RecNum&gt;581&lt;/RecNum&gt;&lt;DisplayText&gt;(Chul Jung et al. 2010)&lt;/DisplayText&gt;&lt;record&gt;&lt;rec-number&gt;581&lt;/rec-number&gt;&lt;foreign-keys&gt;&lt;key app="EN" db-id="25teddewsvepe9e5faxptreqrptrz95ftz5d" timestamp="1505255011"&gt;581&lt;/key&gt;&lt;/foreign-keys&gt;&lt;ref-type name="Journal Article"&gt;17&lt;/ref-type&gt;&lt;contributors&gt;&lt;authors&gt;&lt;author&gt;Chul Jung, Hahn&lt;/author&gt;&lt;author&gt;Alsdorf, Doug&lt;/author&gt;&lt;/authors&gt;&lt;/contributors&gt;&lt;titles&gt;&lt;title&gt;Repeat-pass multi-temporal interferometric SAR coherence variations with Amazon floodplain and lake habitats&lt;/title&gt;&lt;secondary-title&gt;International Journal of Remote Sensing&lt;/secondary-title&gt;&lt;/titles&gt;&lt;periodical&gt;&lt;full-title&gt;International Journal of Remote Sensing&lt;/full-title&gt;&lt;abbr-1&gt;Int J Remote Sens&lt;/abbr-1&gt;&lt;/periodical&gt;&lt;pages&gt;881-901&lt;/pages&gt;&lt;volume&gt;31&lt;/volume&gt;&lt;number&gt;4&lt;/number&gt;&lt;dates&gt;&lt;year&gt;2010&lt;/year&gt;&lt;pub-dates&gt;&lt;date&gt;2010/02/18&lt;/date&gt;&lt;/pub-dates&gt;&lt;/dates&gt;&lt;publisher&gt;Taylor &amp;amp; Francis&lt;/publisher&gt;&lt;isbn&gt;0143-1161&lt;/isbn&gt;&lt;urls&gt;&lt;related-urls&gt;&lt;url&gt;http://dx.doi.org/10.1080/01431160902902609&lt;/url&gt;&lt;/related-urls&gt;&lt;/urls&gt;&lt;electronic-resource-num&gt;10.1080/01431160902902609&lt;/electronic-resource-num&gt;&lt;/record&gt;&lt;/Cite&gt;&lt;/EndNote&gt;</w:instrText>
      </w:r>
      <w:r w:rsidR="00222672">
        <w:fldChar w:fldCharType="separate"/>
      </w:r>
      <w:r w:rsidR="00222672">
        <w:rPr>
          <w:noProof/>
        </w:rPr>
        <w:t>(</w:t>
      </w:r>
      <w:hyperlink w:anchor="_ENREF_35" w:tooltip="Chul Jung, 2010 #581" w:history="1">
        <w:r w:rsidR="00A26468">
          <w:rPr>
            <w:noProof/>
          </w:rPr>
          <w:t>Chul Jung et al. 2010</w:t>
        </w:r>
      </w:hyperlink>
      <w:r w:rsidR="00222672">
        <w:rPr>
          <w:noProof/>
        </w:rPr>
        <w:t>)</w:t>
      </w:r>
      <w:r w:rsidR="00222672">
        <w:fldChar w:fldCharType="end"/>
      </w:r>
      <w:r w:rsidR="00222672">
        <w:t>. However, seasonal variations must also be considered as the condition of a wetland may appear similar when repeat-passes are aligned with the periodicity of seasonal variation.</w:t>
      </w:r>
      <w:r w:rsidR="005547B7">
        <w:t xml:space="preserve"> Based on extensive coherence analysis it is suggested that HH-polarized, small incidence angle observations are most suitable for wetland InSAR mapping </w: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 </w:instrTex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DATA </w:instrText>
      </w:r>
      <w:r w:rsidR="005547B7">
        <w:fldChar w:fldCharType="end"/>
      </w:r>
      <w:r w:rsidR="005547B7">
        <w:fldChar w:fldCharType="separate"/>
      </w:r>
      <w:r w:rsidR="005547B7">
        <w:rPr>
          <w:noProof/>
        </w:rPr>
        <w:t>(</w:t>
      </w:r>
      <w:hyperlink w:anchor="_ENREF_100" w:tooltip="Kim, 2013 #582" w:history="1">
        <w:r w:rsidR="00A26468">
          <w:rPr>
            <w:noProof/>
          </w:rPr>
          <w:t>Kim et al. 2013</w:t>
        </w:r>
      </w:hyperlink>
      <w:r w:rsidR="005547B7">
        <w:rPr>
          <w:noProof/>
        </w:rPr>
        <w:t>)</w:t>
      </w:r>
      <w:r w:rsidR="005547B7">
        <w:fldChar w:fldCharType="end"/>
      </w:r>
      <w:r w:rsidR="005547B7">
        <w:t>.</w:t>
      </w:r>
      <w:r w:rsidR="00D15214">
        <w:t xml:space="preserve"> It is important to note that whilst the majority of InSAR studies have been conducted over a variety of wetlands, including tropical wetlands in the Amazon, Louisiana swamps, and mangroves and sawgrass marshes of the Everglades </w: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 </w:instrTex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DATA </w:instrText>
      </w:r>
      <w:r w:rsidR="00D15214">
        <w:fldChar w:fldCharType="end"/>
      </w:r>
      <w:r w:rsidR="00D15214">
        <w:fldChar w:fldCharType="separate"/>
      </w:r>
      <w:r w:rsidR="00D15214">
        <w:rPr>
          <w:noProof/>
        </w:rPr>
        <w:t>(</w:t>
      </w:r>
      <w:hyperlink w:anchor="_ENREF_6" w:tooltip="Alsdorf, 2001 #577" w:history="1">
        <w:r w:rsidR="00A26468">
          <w:rPr>
            <w:noProof/>
          </w:rPr>
          <w:t>Alsdorf et al. 2001</w:t>
        </w:r>
      </w:hyperlink>
      <w:r w:rsidR="00D15214">
        <w:rPr>
          <w:noProof/>
        </w:rPr>
        <w:t xml:space="preserve">, </w:t>
      </w:r>
      <w:hyperlink w:anchor="_ENREF_122" w:tooltip="Lu, 2008 #585" w:history="1">
        <w:r w:rsidR="00A26468">
          <w:rPr>
            <w:noProof/>
          </w:rPr>
          <w:t xml:space="preserve">Lu et al. </w:t>
        </w:r>
        <w:r w:rsidR="00A26468">
          <w:rPr>
            <w:noProof/>
          </w:rPr>
          <w:lastRenderedPageBreak/>
          <w:t>2008</w:t>
        </w:r>
      </w:hyperlink>
      <w:r w:rsidR="00D15214">
        <w:rPr>
          <w:noProof/>
        </w:rPr>
        <w:t xml:space="preserve">, </w:t>
      </w:r>
      <w:hyperlink w:anchor="_ENREF_209" w:tooltip="Wdowinski, 2008 #472" w:history="1">
        <w:r w:rsidR="00A26468">
          <w:rPr>
            <w:noProof/>
          </w:rPr>
          <w:t>Wdowinski et al. 2008b</w:t>
        </w:r>
      </w:hyperlink>
      <w:r w:rsidR="00D15214">
        <w:rPr>
          <w:noProof/>
        </w:rPr>
        <w:t xml:space="preserve">, </w:t>
      </w:r>
      <w:hyperlink w:anchor="_ENREF_99" w:tooltip="Kim, 2009 #576" w:history="1">
        <w:r w:rsidR="00A26468">
          <w:rPr>
            <w:noProof/>
          </w:rPr>
          <w:t>Kim et al. 2009</w:t>
        </w:r>
      </w:hyperlink>
      <w:r w:rsidR="00D15214">
        <w:rPr>
          <w:noProof/>
        </w:rPr>
        <w:t xml:space="preserve">, </w:t>
      </w:r>
      <w:hyperlink w:anchor="_ENREF_83" w:tooltip="Hong, 2010 #575" w:history="1">
        <w:r w:rsidR="00A26468">
          <w:rPr>
            <w:noProof/>
          </w:rPr>
          <w:t>Hong et al. 2010a</w:t>
        </w:r>
      </w:hyperlink>
      <w:r w:rsidR="00D15214">
        <w:rPr>
          <w:noProof/>
        </w:rPr>
        <w:t>)</w:t>
      </w:r>
      <w:r w:rsidR="00D15214">
        <w:fldChar w:fldCharType="end"/>
      </w:r>
      <w:r w:rsidR="00D15214">
        <w:t xml:space="preserve">, </w:t>
      </w:r>
      <w:hyperlink w:anchor="_ENREF_24" w:tooltip="Brisco, 2017 #579" w:history="1">
        <w:r w:rsidR="00A26468">
          <w:fldChar w:fldCharType="begin"/>
        </w:r>
        <w:r w:rsidR="00A26468">
          <w:instrText xml:space="preserve"> ADDIN EN.CITE &lt;EndNote&gt;&lt;Cite AuthorYear="1"&gt;&lt;Author&gt;Brisco&lt;/Author&gt;&lt;Year&gt;2017&lt;/Year&gt;&lt;RecNum&gt;579&lt;/RecNum&gt;&lt;DisplayText&gt;Brisco et al. (2017)&lt;/DisplayText&gt;&lt;record&gt;&lt;rec-number&gt;579&lt;/rec-number&gt;&lt;foreign-keys&gt;&lt;key app="EN" db-id="25teddewsvepe9e5faxptreqrptrz95ftz5d" timestamp="1505254949"&gt;579&lt;/key&gt;&lt;/foreign-keys&gt;&lt;ref-type name="Journal Article"&gt;17&lt;/ref-type&gt;&lt;contributors&gt;&lt;authors&gt;&lt;author&gt;Brisco, Brian&lt;/author&gt;&lt;author&gt;Ahern, Frank&lt;/author&gt;&lt;author&gt;Murnaghan, Kevin&lt;/author&gt;&lt;author&gt;White, Lori&lt;/author&gt;&lt;author&gt;Canisus, Francis&lt;/author&gt;&lt;author&gt;Lancaster, Philip&lt;/author&gt;&lt;/authors&gt;&lt;/contributors&gt;&lt;titles&gt;&lt;title&gt;Seasonal Change in Wetland Coherence as an Aid to Wetland Monitoring&lt;/title&gt;&lt;secondary-title&gt;Remote Sensing&lt;/secondary-title&gt;&lt;/titles&gt;&lt;periodical&gt;&lt;full-title&gt;Remote Sensing&lt;/full-title&gt;&lt;abbr-1&gt;Remote Sens-Basel&lt;/abbr-1&gt;&lt;/periodical&gt;&lt;pages&gt;158&lt;/pages&gt;&lt;volume&gt;9&lt;/volume&gt;&lt;number&gt;2&lt;/number&gt;&lt;dates&gt;&lt;year&gt;2017&lt;/year&gt;&lt;/dates&gt;&lt;isbn&gt;2072-4292&lt;/isbn&gt;&lt;accession-num&gt;doi:10.3390/rs9020158&lt;/accession-num&gt;&lt;urls&gt;&lt;related-urls&gt;&lt;url&gt;http://www.mdpi.com/2072-4292/9/2/158&lt;/url&gt;&lt;/related-urls&gt;&lt;/urls&gt;&lt;/record&gt;&lt;/Cite&gt;&lt;/EndNote&gt;</w:instrText>
        </w:r>
        <w:r w:rsidR="00A26468">
          <w:fldChar w:fldCharType="separate"/>
        </w:r>
        <w:r w:rsidR="00A26468">
          <w:rPr>
            <w:noProof/>
          </w:rPr>
          <w:t>Brisco et al. (2017)</w:t>
        </w:r>
        <w:r w:rsidR="00A26468">
          <w:fldChar w:fldCharType="end"/>
        </w:r>
      </w:hyperlink>
      <w:r w:rsidR="00D15214">
        <w:t xml:space="preserve"> provides a Canadian context for monitoring extensive areas of small wetlands. Moreover, </w:t>
      </w:r>
      <w:r w:rsidR="00F77A5B">
        <w:t>they</w:t>
      </w:r>
      <w:r w:rsidR="00D15214">
        <w:t xml:space="preserve"> concluded that coherence measures were acceptable in spring and summer months, but proved more challenging during </w:t>
      </w:r>
      <w:r w:rsidR="00F77A5B">
        <w:t xml:space="preserve">cold </w:t>
      </w:r>
      <w:r w:rsidR="00D15214">
        <w:t>winter</w:t>
      </w:r>
      <w:r w:rsidR="00F77A5B">
        <w:t xml:space="preserve"> conditions where snow and ice presences is common</w:t>
      </w:r>
      <w:r w:rsidR="00D15214">
        <w:t>.</w:t>
      </w:r>
    </w:p>
    <w:p w:rsidR="00161BEB" w:rsidRDefault="005547B7" w:rsidP="005547B7">
      <w:pPr>
        <w:pStyle w:val="Heading3"/>
      </w:pPr>
      <w:bookmarkStart w:id="36" w:name="_Toc493074551"/>
      <w:r>
        <w:t>Hydroperiod</w:t>
      </w:r>
      <w:bookmarkEnd w:id="36"/>
    </w:p>
    <w:p w:rsidR="00C4004A" w:rsidRDefault="00A75594" w:rsidP="00C4004A">
      <w:r>
        <w:t>Hydroperiod effectively records the frequency that spatially explicit regions are identified as wetland classes over a given time period, it</w:t>
      </w:r>
      <w:r w:rsidR="002B1098">
        <w:t xml:space="preserve"> is important for classifying</w:t>
      </w:r>
      <w:r w:rsidR="00DB2268">
        <w:t xml:space="preserve"> mineral</w:t>
      </w:r>
      <w:r w:rsidR="002B1098">
        <w:t xml:space="preserve"> wetland type under the AWCS </w:t>
      </w:r>
      <w:r w:rsidR="002B1098">
        <w:fldChar w:fldCharType="begin"/>
      </w:r>
      <w:r w:rsidR="002B109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B1098">
        <w:fldChar w:fldCharType="separate"/>
      </w:r>
      <w:r w:rsidR="002B1098">
        <w:rPr>
          <w:noProof/>
        </w:rPr>
        <w:t>(</w:t>
      </w:r>
      <w:hyperlink w:anchor="_ENREF_4" w:tooltip="Alberta Environment and Sustainable Resource Development, 2015 #388" w:history="1">
        <w:r w:rsidR="00A26468">
          <w:rPr>
            <w:noProof/>
          </w:rPr>
          <w:t>Alberta Environment and Sustainable Resource Development 2015</w:t>
        </w:r>
      </w:hyperlink>
      <w:r w:rsidR="002B1098">
        <w:rPr>
          <w:noProof/>
        </w:rPr>
        <w:t>)</w:t>
      </w:r>
      <w:r w:rsidR="002B1098">
        <w:fldChar w:fldCharType="end"/>
      </w:r>
      <w:r w:rsidR="0050300D">
        <w:t>, and remains an active area of research</w:t>
      </w:r>
      <w:r w:rsidR="0007693D">
        <w:t xml:space="preserve">. </w:t>
      </w:r>
      <w:r w:rsidR="0050300D">
        <w:t>Although numerous studies have utilized multi-temporal SAR data, few have</w:t>
      </w:r>
      <w:r>
        <w:t xml:space="preserve"> explicitly</w:t>
      </w:r>
      <w:r w:rsidR="0050300D">
        <w:t xml:space="preserve"> investigated hydroperiod regimes. </w:t>
      </w:r>
      <w:r>
        <w:t>However, some recent s</w:t>
      </w:r>
      <w:r w:rsidR="00D90CFC">
        <w:t>tudies have demonstrated that hydroperiod mapping is possible</w:t>
      </w:r>
      <w:r>
        <w:t xml:space="preserve"> by use of SAR</w:t>
      </w:r>
      <w:r w:rsidR="00D90CFC">
        <w:t xml:space="preserve"> over </w:t>
      </w:r>
      <w:r>
        <w:t>b</w:t>
      </w:r>
      <w:r w:rsidR="00D90CFC">
        <w:t>oth in</w:t>
      </w:r>
      <w:r w:rsidR="00A61BBF">
        <w:t xml:space="preserve">tra- and inter-annual timelines </w:t>
      </w:r>
      <w:r w:rsidR="00A61BBF">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wgRMOtYXotRGVsZ2FkbyBldCBhbC4gMjAxNik8L0Rpc3BsYXlUZXh0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QwLTI1MjwvcGFnZXM+PHZvbHVtZT4zODwvdm9sdW1lPjxudW1iZXI+MzwvbnVt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</w:fldData>
        </w:fldChar>
      </w:r>
      <w:r w:rsidR="0027758E">
        <w:instrText xml:space="preserve"> ADDIN EN.CITE </w:instrText>
      </w:r>
      <w:r w:rsidR="0027758E">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wgRMOtYXotRGVsZ2FkbyBldCBhbC4gMjAxNik8L0Rpc3BsYXlUZXh0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QwLTI1MjwvcGFnZXM+PHZvbHVtZT4zODwvdm9sdW1lPjxudW1iZXI+MzwvbnVt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</w:fldData>
        </w:fldChar>
      </w:r>
      <w:r w:rsidR="0027758E">
        <w:instrText xml:space="preserve"> ADDIN EN.CITE.DATA </w:instrText>
      </w:r>
      <w:r w:rsidR="0027758E">
        <w:fldChar w:fldCharType="end"/>
      </w:r>
      <w:r w:rsidR="00A61BBF">
        <w:fldChar w:fldCharType="separate"/>
      </w:r>
      <w:r w:rsidR="0027758E">
        <w:rPr>
          <w:noProof/>
        </w:rPr>
        <w:t>(</w:t>
      </w:r>
      <w:hyperlink w:anchor="_ENREF_23" w:tooltip="Bourgeau-Chavez, 2005 #592" w:history="1">
        <w:r w:rsidR="00A26468">
          <w:rPr>
            <w:noProof/>
          </w:rPr>
          <w:t>Bourgeau-Chavez et al. 2005</w:t>
        </w:r>
      </w:hyperlink>
      <w:r w:rsidR="0027758E">
        <w:rPr>
          <w:noProof/>
        </w:rPr>
        <w:t xml:space="preserve">, </w:t>
      </w:r>
      <w:hyperlink w:anchor="_ENREF_111" w:tooltip="Lang, 2008 #594" w:history="1">
        <w:r w:rsidR="00A26468">
          <w:rPr>
            <w:noProof/>
          </w:rPr>
          <w:t>Lang et al. 2008a</w:t>
        </w:r>
      </w:hyperlink>
      <w:r w:rsidR="0027758E">
        <w:rPr>
          <w:noProof/>
        </w:rPr>
        <w:t xml:space="preserve">, </w:t>
      </w:r>
      <w:hyperlink w:anchor="_ENREF_131" w:tooltip="Marechal, 2012 #510" w:history="1">
        <w:r w:rsidR="00A26468">
          <w:rPr>
            <w:noProof/>
          </w:rPr>
          <w:t>Marechal et al. 2012</w:t>
        </w:r>
      </w:hyperlink>
      <w:r w:rsidR="0027758E">
        <w:rPr>
          <w:noProof/>
        </w:rPr>
        <w:t xml:space="preserve">, </w:t>
      </w:r>
      <w:hyperlink w:anchor="_ENREF_63" w:tooltip="Gallant, 2014 #560" w:history="1">
        <w:r w:rsidR="00A26468">
          <w:rPr>
            <w:noProof/>
          </w:rPr>
          <w:t>Gallant et al. 2014</w:t>
        </w:r>
      </w:hyperlink>
      <w:r w:rsidR="0027758E">
        <w:rPr>
          <w:noProof/>
        </w:rPr>
        <w:t xml:space="preserve">, </w:t>
      </w:r>
      <w:hyperlink w:anchor="_ENREF_51" w:tooltip="Díaz-Delgado, 2016 #649" w:history="1">
        <w:r w:rsidR="00A26468">
          <w:rPr>
            <w:noProof/>
          </w:rPr>
          <w:t>Díaz-Delgado et al. 2016</w:t>
        </w:r>
      </w:hyperlink>
      <w:r w:rsidR="0027758E">
        <w:rPr>
          <w:noProof/>
        </w:rPr>
        <w:t>)</w:t>
      </w:r>
      <w:r w:rsidR="00A61BBF">
        <w:fldChar w:fldCharType="end"/>
      </w:r>
      <w:r w:rsidR="00A61BBF">
        <w:t>.</w:t>
      </w:r>
      <w:r w:rsidR="00225A9A">
        <w:t xml:space="preserve"> In addition, the use of hydroperiod analysis can identify the areal change in wetlands with differing water permanence </w:t>
      </w:r>
      <w:r w:rsidR="00225A9A">
        <w:fldChar w:fldCharType="begin"/>
      </w:r>
      <w:r w:rsidR="00225A9A">
        <w:instrText xml:space="preserve"> ADDIN EN.CITE &lt;EndNote&gt;&lt;Cite&gt;&lt;Author&gt;Montgomery&lt;/Author&gt;&lt;Year&gt;Submitted&lt;/Year&gt;&lt;RecNum&gt;593&lt;/RecNum&gt;&lt;DisplayText&gt;(Montgomery et al. Submitted)&lt;/DisplayText&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225A9A">
        <w:fldChar w:fldCharType="separate"/>
      </w:r>
      <w:r w:rsidR="00225A9A">
        <w:rPr>
          <w:noProof/>
        </w:rPr>
        <w:t>(</w:t>
      </w:r>
      <w:hyperlink w:anchor="_ENREF_145" w:tooltip="Montgomery, Submitted #593" w:history="1">
        <w:r w:rsidR="00A26468">
          <w:rPr>
            <w:noProof/>
          </w:rPr>
          <w:t>Montgomery et al. Submitted</w:t>
        </w:r>
      </w:hyperlink>
      <w:r w:rsidR="00225A9A">
        <w:rPr>
          <w:noProof/>
        </w:rPr>
        <w:t>)</w:t>
      </w:r>
      <w:r w:rsidR="00225A9A">
        <w:fldChar w:fldCharType="end"/>
      </w:r>
      <w:r w:rsidR="00225A9A">
        <w:t xml:space="preserve">, and the change in wetland area as a whole </w: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 </w:instrTex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DATA </w:instrText>
      </w:r>
      <w:r w:rsidR="00225A9A">
        <w:fldChar w:fldCharType="end"/>
      </w:r>
      <w:r w:rsidR="00225A9A">
        <w:fldChar w:fldCharType="separate"/>
      </w:r>
      <w:r w:rsidR="00225A9A">
        <w:rPr>
          <w:noProof/>
        </w:rPr>
        <w:t>(</w:t>
      </w:r>
      <w:hyperlink w:anchor="_ENREF_159" w:tooltip="Pham-Duc, 2017 #547" w:history="1">
        <w:r w:rsidR="00A26468">
          <w:rPr>
            <w:noProof/>
          </w:rPr>
          <w:t>Pham-Duc et al. 2017</w:t>
        </w:r>
      </w:hyperlink>
      <w:r w:rsidR="00225A9A">
        <w:rPr>
          <w:noProof/>
        </w:rPr>
        <w:t xml:space="preserve">, </w:t>
      </w:r>
      <w:hyperlink w:anchor="_ENREF_216" w:tooltip="Wilusz, 2017 #538" w:history="1">
        <w:r w:rsidR="00A26468">
          <w:rPr>
            <w:noProof/>
          </w:rPr>
          <w:t>Wilusz et al. 2017</w:t>
        </w:r>
      </w:hyperlink>
      <w:r w:rsidR="00225A9A">
        <w:rPr>
          <w:noProof/>
        </w:rPr>
        <w:t>)</w:t>
      </w:r>
      <w:r w:rsidR="00225A9A">
        <w:fldChar w:fldCharType="end"/>
      </w:r>
      <w:r w:rsidR="00225A9A">
        <w:t>.</w:t>
      </w:r>
      <w:r w:rsidR="00351A60">
        <w:t xml:space="preserve"> </w:t>
      </w:r>
      <w:r w:rsidR="00DB2268">
        <w:t>Hydroperiod can be calculated on almost any</w:t>
      </w:r>
      <w:r w:rsidR="00225A9A">
        <w:t xml:space="preserve"> temporal</w:t>
      </w:r>
      <w:r w:rsidR="00DB2268">
        <w:t xml:space="preserve"> basis </w:t>
      </w:r>
      <w:r w:rsidR="00225A9A">
        <w:t xml:space="preserve">including monthly </w:t>
      </w:r>
      <w:r w:rsidR="00753671">
        <w:fldChar w:fldCharType="begin"/>
      </w:r>
      <w:r w:rsidR="00753671">
        <w:instrText xml:space="preserve"> ADDIN EN.CITE &lt;EndNote&gt;&lt;Cite&gt;&lt;Author&gt;Gallant&lt;/Author&gt;&lt;Year&gt;2014&lt;/Year&gt;&lt;RecNum&gt;560&lt;/RecNum&gt;&lt;DisplayText&gt;(Gallant et al. 2014, Montgomery et al. Submitted)&lt;/DisplayText&gt;&lt;record&gt;&lt;rec-number&gt;560&lt;/rec-number&gt;&lt;foreign-keys&gt;&lt;key app="EN" db-id="25teddewsvepe9e5faxptreqrptrz95ftz5d" timestamp="1505234240"&gt;560&lt;/key&gt;&lt;/foreign-keys&gt;&lt;ref-type name="Journal Article"&gt;17&lt;/ref-type&gt;&lt;contributors&gt;&lt;authors&gt;&lt;author&gt;Gallant, Alisa&lt;/author&gt;&lt;author&gt;Kaya, Shannon&lt;/author&gt;&lt;author&gt;White, Lori&lt;/author&gt;&lt;author&gt;Brisco, Brian&lt;/author&gt;&lt;author&gt;Roth, Mark&lt;/author&gt;&lt;author&gt;Sadinski, Walt&lt;/author&gt;&lt;author&gt;Rover, Jennifer&lt;/author&gt;&lt;/authors&gt;&lt;/contributors&gt;&lt;titles&gt;&lt;title&gt;Detecting Emergence, Growth, and Senescence of Wetland Vegetation with Polarimetric Synthetic Aperture Radar (SAR) Data&lt;/title&gt;&lt;secondary-title&gt;Water&lt;/secondary-title&gt;&lt;/titles&gt;&lt;periodical&gt;&lt;full-title&gt;Water&lt;/full-title&gt;&lt;/periodical&gt;&lt;pages&gt;694&lt;/pages&gt;&lt;volume&gt;6&lt;/volume&gt;&lt;number&gt;3&lt;/number&gt;&lt;dates&gt;&lt;year&gt;2014&lt;/year&gt;&lt;/dates&gt;&lt;isbn&gt;2073-4441&lt;/isbn&gt;&lt;accession-num&gt;doi:10.3390/w6030694&lt;/accession-num&gt;&lt;urls&gt;&lt;related-urls&gt;&lt;url&gt;http://www.mdpi.com/2073-4441/6/3/694&lt;/url&gt;&lt;/related-urls&gt;&lt;/urls&gt;&lt;/record&gt;&lt;/Cite&gt;&lt;Cite&gt;&lt;Author&gt;Montgomery&lt;/Author&gt;&lt;Year&gt;Submitted&lt;/Year&gt;&lt;RecNum&gt;593&lt;/RecNum&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753671">
        <w:fldChar w:fldCharType="separate"/>
      </w:r>
      <w:r w:rsidR="00753671">
        <w:rPr>
          <w:noProof/>
        </w:rPr>
        <w:t>(</w:t>
      </w:r>
      <w:hyperlink w:anchor="_ENREF_63" w:tooltip="Gallant, 2014 #560" w:history="1">
        <w:r w:rsidR="00A26468">
          <w:rPr>
            <w:noProof/>
          </w:rPr>
          <w:t>Gallant et al. 2014</w:t>
        </w:r>
      </w:hyperlink>
      <w:r w:rsidR="00753671">
        <w:rPr>
          <w:noProof/>
        </w:rPr>
        <w:t xml:space="preserve">, </w:t>
      </w:r>
      <w:hyperlink w:anchor="_ENREF_145" w:tooltip="Montgomery, Submitted #593" w:history="1">
        <w:r w:rsidR="00A26468">
          <w:rPr>
            <w:noProof/>
          </w:rPr>
          <w:t>Montgomery et al. Submitted</w:t>
        </w:r>
      </w:hyperlink>
      <w:r w:rsidR="00753671">
        <w:rPr>
          <w:noProof/>
        </w:rPr>
        <w:t>)</w:t>
      </w:r>
      <w:r w:rsidR="00753671">
        <w:fldChar w:fldCharType="end"/>
      </w:r>
      <w:r w:rsidR="00225A9A">
        <w:t xml:space="preserve">, conforming to the wetland classification criteria of </w:t>
      </w:r>
      <w:hyperlink w:anchor="_ENREF_184" w:tooltip="Stewart, 1971 #387" w:history="1">
        <w:r w:rsidR="00A26468">
          <w:fldChar w:fldCharType="begin"/>
        </w:r>
        <w:r w:rsidR="00A26468">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26468">
          <w:fldChar w:fldCharType="separate"/>
        </w:r>
        <w:r w:rsidR="00A26468">
          <w:rPr>
            <w:noProof/>
          </w:rPr>
          <w:t>Stewart et al. (1971)</w:t>
        </w:r>
        <w:r w:rsidR="00A26468">
          <w:fldChar w:fldCharType="end"/>
        </w:r>
      </w:hyperlink>
      <w:r w:rsidR="00225A9A">
        <w:t xml:space="preserve"> whose water permanence criteria inform </w:t>
      </w:r>
      <w:r w:rsidR="00DB2268">
        <w:t>AWCS standards. Such analys</w:t>
      </w:r>
      <w:r w:rsidR="000E54D3">
        <w:t>e</w:t>
      </w:r>
      <w:r w:rsidR="00DB2268">
        <w:t xml:space="preserve">s </w:t>
      </w:r>
      <w:r w:rsidR="005D4488">
        <w:t xml:space="preserve">are simply performed by an equals-frequency analysis (or variant of) and </w:t>
      </w:r>
      <w:r w:rsidR="00DB2268">
        <w:t>relies on exact geographic locations being understood, with little uncertainty</w:t>
      </w:r>
      <w:r w:rsidR="005D4488">
        <w:t>. The introduction of spatial</w:t>
      </w:r>
      <w:r w:rsidR="00DB2268">
        <w:t xml:space="preserve"> uncertaint</w:t>
      </w:r>
      <w:r w:rsidR="005D4488">
        <w:t xml:space="preserve">y </w:t>
      </w:r>
      <w:r w:rsidR="000E54D3">
        <w:t>between temporally different SAR images may lead to incorrect locations of overlap, which in turn may lead to incorrect frequency analysis.</w:t>
      </w:r>
    </w:p>
    <w:p w:rsidR="003D67EA" w:rsidRDefault="003D67EA" w:rsidP="00C4004A">
      <w:r>
        <w:t xml:space="preserve">Of course </w:t>
      </w:r>
      <w:r w:rsidR="007A3295">
        <w:t>hydroperiod</w:t>
      </w:r>
      <w:r>
        <w:t xml:space="preserve"> analysis via remote sensing is not exclusive to SAR data, it has also been realized by </w:t>
      </w:r>
      <w:r w:rsidR="007253C9">
        <w:t xml:space="preserve">exploiting the long archive </w:t>
      </w:r>
      <w:r>
        <w:t>of satellite optical imagery</w:t>
      </w:r>
      <w:r w:rsidR="007253C9">
        <w:t xml:space="preserve"> </w:t>
      </w:r>
      <w:r w:rsidR="007253C9">
        <w:fldChar w:fldCharType="begin"/>
      </w:r>
      <w:r w:rsidR="007253C9">
        <w:instrText xml:space="preserve"> ADDIN EN.CITE &lt;EndNote&gt;&lt;Cite&gt;&lt;Author&gt;Jin&lt;/Author&gt;&lt;Year&gt;2017&lt;/Year&gt;&lt;RecNum&gt;586&lt;/RecNum&gt;&lt;DisplayText&gt;(Jin et al. 2017)&lt;/DisplayText&gt;&lt;record&gt;&lt;rec-number&gt;586&lt;/rec-number&gt;&lt;foreign-keys&gt;&lt;key app="EN" db-id="25teddewsvepe9e5faxptreqrptrz95ftz5d" timestamp="1505332981"&gt;586&lt;/key&gt;&lt;/foreign-keys&gt;&lt;ref-type name="Journal Article"&gt;17&lt;/ref-type&gt;&lt;contributors&gt;&lt;authors&gt;&lt;author&gt;Jin, Huiran&lt;/author&gt;&lt;author&gt;Huang, Chengquan&lt;/author&gt;&lt;author&gt;Lang, Megan W.&lt;/author&gt;&lt;author&gt;Yeo, In-Young&lt;/author&gt;&lt;author&gt;Stehman, Stephen V.&lt;/author&gt;&lt;/authors&gt;&lt;/contributors&gt;&lt;titles&gt;&lt;title&gt;Monitoring of wetland inundation dynamics in the Delmarva Peninsula using Landsat time-series imagery from 1985 to 2011&lt;/title&gt;&lt;secondary-title&gt;Remote Sensing of Environment&lt;/secondary-title&gt;&lt;/titles&gt;&lt;periodical&gt;&lt;full-title&gt;Remote Sensing of Environment&lt;/full-title&gt;&lt;abbr-1&gt;Remote Sens Environ&lt;/abbr-1&gt;&lt;/periodical&gt;&lt;pages&gt;26-41&lt;/pages&gt;&lt;volume&gt;190&lt;/volume&gt;&lt;keywords&gt;&lt;keyword&gt;Wetlands&lt;/keyword&gt;&lt;keyword&gt;Inundation mapping&lt;/keyword&gt;&lt;keyword&gt;Accuracy assessment&lt;/keyword&gt;&lt;keyword&gt;Interannual change&lt;/keyword&gt;&lt;keyword&gt;Subpixel water fraction (SWF)&lt;/keyword&gt;&lt;keyword&gt;Landsat time-series&lt;/keyword&gt;&lt;keyword&gt;Delmarva&lt;/keyword&gt;&lt;/keywords&gt;&lt;dates&gt;&lt;year&gt;2017&lt;/year&gt;&lt;pub-dates&gt;&lt;date&gt;3/1/&lt;/date&gt;&lt;/pub-dates&gt;&lt;/dates&gt;&lt;isbn&gt;0034-4257&lt;/isbn&gt;&lt;urls&gt;&lt;related-urls&gt;&lt;url&gt;http://www.sciencedirect.com/science/article/pii/S0034425716304758&lt;/url&gt;&lt;/related-urls&gt;&lt;/urls&gt;&lt;electronic-resource-num&gt;https://doi.org/10.1016/j.rse.2016.12.001&lt;/electronic-resource-num&gt;&lt;/record&gt;&lt;/Cite&gt;&lt;/EndNote&gt;</w:instrText>
      </w:r>
      <w:r w:rsidR="007253C9">
        <w:fldChar w:fldCharType="separate"/>
      </w:r>
      <w:r w:rsidR="007253C9">
        <w:rPr>
          <w:noProof/>
        </w:rPr>
        <w:t>(</w:t>
      </w:r>
      <w:hyperlink w:anchor="_ENREF_93" w:tooltip="Jin, 2017 #586" w:history="1">
        <w:r w:rsidR="00A26468">
          <w:rPr>
            <w:noProof/>
          </w:rPr>
          <w:t>Jin et al. 2017</w:t>
        </w:r>
      </w:hyperlink>
      <w:r w:rsidR="007253C9">
        <w:rPr>
          <w:noProof/>
        </w:rPr>
        <w:t>)</w:t>
      </w:r>
      <w:r w:rsidR="007253C9">
        <w:fldChar w:fldCharType="end"/>
      </w:r>
      <w:r>
        <w:t>.</w:t>
      </w:r>
      <w:r w:rsidR="007253C9">
        <w:t xml:space="preserve"> Monitoring hydroperiod by use of other technologies (i.e. LiDAR or hyperspectral imagery) is challenging as </w:t>
      </w:r>
      <w:r w:rsidR="006A50B8">
        <w:t xml:space="preserve">acquiring repeat-pass data is cost-prohibitive </w: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 </w:instrTex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DATA </w:instrText>
      </w:r>
      <w:r w:rsidR="007A3295">
        <w:fldChar w:fldCharType="end"/>
      </w:r>
      <w:r w:rsidR="007A3295">
        <w:fldChar w:fldCharType="separate"/>
      </w:r>
      <w:r w:rsidR="007A3295">
        <w:rPr>
          <w:noProof/>
        </w:rPr>
        <w:t>(</w:t>
      </w:r>
      <w:hyperlink w:anchor="_ENREF_113" w:tooltip="Lang, 2009 #588" w:history="1">
        <w:r w:rsidR="00A26468">
          <w:rPr>
            <w:noProof/>
          </w:rPr>
          <w:t>Lang et al. 2009</w:t>
        </w:r>
      </w:hyperlink>
      <w:r w:rsidR="007A3295">
        <w:rPr>
          <w:noProof/>
        </w:rPr>
        <w:t xml:space="preserve">, </w:t>
      </w:r>
      <w:hyperlink w:anchor="_ENREF_110" w:tooltip="Lang, 2013 #587" w:history="1">
        <w:r w:rsidR="00A26468">
          <w:rPr>
            <w:noProof/>
          </w:rPr>
          <w:t>Lang et al. 2013</w:t>
        </w:r>
      </w:hyperlink>
      <w:r w:rsidR="007A3295">
        <w:rPr>
          <w:noProof/>
        </w:rPr>
        <w:t>)</w:t>
      </w:r>
      <w:r w:rsidR="007A3295">
        <w:fldChar w:fldCharType="end"/>
      </w:r>
      <w:r w:rsidR="006A50B8">
        <w:t xml:space="preserve">, especially as such technologies are only practical for such wetland applications in their airborne configurations. However, a recent study inferred hydroperiod regimes for small </w:t>
      </w:r>
      <w:r w:rsidR="007A3295">
        <w:t>depressional</w:t>
      </w:r>
      <w:r w:rsidR="006A50B8">
        <w:t xml:space="preserve"> wetlands via a single temporal snap-shot LiDAR acquisition</w:t>
      </w:r>
      <w:r w:rsidR="007A3295">
        <w:t xml:space="preserve"> </w:t>
      </w:r>
      <w:r w:rsidR="007A3295">
        <w:fldChar w:fldCharType="begin"/>
      </w:r>
      <w:r w:rsidR="007A3295">
        <w:instrText xml:space="preserve"> ADDIN EN.CITE &lt;EndNote&gt;&lt;Cite&gt;&lt;Author&gt;Riley&lt;/Author&gt;&lt;Year&gt;2017&lt;/Year&gt;&lt;RecNum&gt;589&lt;/RecNum&gt;&lt;DisplayText&gt;(Riley et al. 2017)&lt;/DisplayText&gt;&lt;record&gt;&lt;rec-number&gt;589&lt;/rec-number&gt;&lt;foreign-keys&gt;&lt;key app="EN" db-id="25teddewsvepe9e5faxptreqrptrz95ftz5d" timestamp="1505334307"&gt;589&lt;/key&gt;&lt;/foreign-keys&gt;&lt;ref-type name="Journal Article"&gt;17&lt;/ref-type&gt;&lt;contributors&gt;&lt;authors&gt;&lt;author&gt;Riley, Jeffrey W.&lt;/author&gt;&lt;author&gt;Calhoun, Daniel L.&lt;/author&gt;&lt;author&gt;Barichivich, William J.&lt;/author&gt;&lt;author&gt;Walls, Susan C.&lt;/author&gt;&lt;/authors&gt;&lt;/contributors&gt;&lt;titles&gt;&lt;title&gt;Identifying Small Depressional Wetlands and Using a Topographic Position Index to Infer Hydroperiod Regimes for Pond-Breeding Amphibians&lt;/title&gt;&lt;secondary-title&gt;Wetlands&lt;/secondary-title&gt;&lt;/titles&gt;&lt;periodical&gt;&lt;full-title&gt;Wetlands&lt;/full-title&gt;&lt;/periodical&gt;&lt;pages&gt;325-338&lt;/pages&gt;&lt;volume&gt;37&lt;/volume&gt;&lt;number&gt;2&lt;/number&gt;&lt;dates&gt;&lt;year&gt;2017&lt;/year&gt;&lt;pub-dates&gt;&lt;date&gt;April 01&lt;/date&gt;&lt;/pub-dates&gt;&lt;/dates&gt;&lt;isbn&gt;1943-6246&lt;/isbn&gt;&lt;label&gt;Riley2017&lt;/label&gt;&lt;work-type&gt;journal article&lt;/work-type&gt;&lt;urls&gt;&lt;related-urls&gt;&lt;url&gt;https://doi.org/10.1007/s13157-016-0872-2&lt;/url&gt;&lt;/related-urls&gt;&lt;/urls&gt;&lt;electronic-resource-num&gt;10.1007/s13157-016-0872-2&lt;/electronic-resource-num&gt;&lt;/record&gt;&lt;/Cite&gt;&lt;/EndNote&gt;</w:instrText>
      </w:r>
      <w:r w:rsidR="007A3295">
        <w:fldChar w:fldCharType="separate"/>
      </w:r>
      <w:r w:rsidR="007A3295">
        <w:rPr>
          <w:noProof/>
        </w:rPr>
        <w:t>(</w:t>
      </w:r>
      <w:hyperlink w:anchor="_ENREF_166" w:tooltip="Riley, 2017 #589" w:history="1">
        <w:r w:rsidR="00A26468">
          <w:rPr>
            <w:noProof/>
          </w:rPr>
          <w:t>Riley et al. 2017</w:t>
        </w:r>
      </w:hyperlink>
      <w:r w:rsidR="007A3295">
        <w:rPr>
          <w:noProof/>
        </w:rPr>
        <w:t>)</w:t>
      </w:r>
      <w:r w:rsidR="007A3295">
        <w:fldChar w:fldCharType="end"/>
      </w:r>
      <w:r w:rsidR="00C94606">
        <w:t xml:space="preserve">, </w:t>
      </w:r>
      <w:r w:rsidR="004F2278">
        <w:t>an alternate approach to inference via</w:t>
      </w:r>
      <w:r w:rsidR="00C94606">
        <w:t xml:space="preserve"> repeat data acquisitions </w:t>
      </w:r>
      <w:r w:rsidR="00C94606">
        <w:fldChar w:fldCharType="begin"/>
      </w:r>
      <w:r w:rsidR="00C94606">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C94606">
        <w:fldChar w:fldCharType="separate"/>
      </w:r>
      <w:r w:rsidR="00C94606">
        <w:rPr>
          <w:noProof/>
        </w:rPr>
        <w:t>(</w:t>
      </w:r>
      <w:hyperlink w:anchor="_ENREF_113" w:tooltip="Lang, 2009 #588" w:history="1">
        <w:r w:rsidR="00A26468">
          <w:rPr>
            <w:noProof/>
          </w:rPr>
          <w:t>Lang et al. 2009</w:t>
        </w:r>
      </w:hyperlink>
      <w:r w:rsidR="00C94606">
        <w:rPr>
          <w:noProof/>
        </w:rPr>
        <w:t>)</w:t>
      </w:r>
      <w:r w:rsidR="00C94606">
        <w:fldChar w:fldCharType="end"/>
      </w:r>
      <w:r w:rsidR="006A50B8">
        <w:t>.</w:t>
      </w:r>
    </w:p>
    <w:p w:rsidR="00C87046" w:rsidRDefault="00C87046" w:rsidP="00C87046">
      <w:pPr>
        <w:pStyle w:val="Heading1"/>
      </w:pPr>
      <w:bookmarkStart w:id="37" w:name="_Toc493074552"/>
      <w:r>
        <w:t>Future Wetland Remote Sensing</w:t>
      </w:r>
      <w:bookmarkEnd w:id="37"/>
    </w:p>
    <w:p w:rsidR="007851D7" w:rsidRDefault="007851D7" w:rsidP="007851D7">
      <w:pPr>
        <w:pStyle w:val="Heading2"/>
      </w:pPr>
      <w:r>
        <w:t>Radarsat Constellation Mission</w:t>
      </w:r>
    </w:p>
    <w:p w:rsidR="00240DC6" w:rsidRDefault="007851D7" w:rsidP="00DD5D76">
      <w:r>
        <w:t xml:space="preserve">The Radarsat Constellation Mission (RCM) is an initiative lead by the Canadian </w:t>
      </w:r>
      <w:r w:rsidR="00476AE3">
        <w:t>space Agency (CSA) under the Radarsat project</w:t>
      </w:r>
      <w:r>
        <w:t xml:space="preserve"> and will serve as the successor to Radarsat-1 and -2 missions. RCM will consist of three Earth observation spacecrafts</w:t>
      </w:r>
      <w:r w:rsidR="00DD5D76">
        <w:t xml:space="preserve">, each possessing a C-band SAR, providing data continuity to existing Radarsat users </w:t>
      </w:r>
      <w:r w:rsidR="00DD5D76">
        <w:fldChar w:fldCharType="begin"/>
      </w:r>
      <w:r w:rsidR="00DD5D76">
        <w:instrText xml:space="preserve"> ADDIN EN.CITE &lt;EndNote&gt;&lt;Cite&gt;&lt;Author&gt;Thompson&lt;/Author&gt;&lt;Year&gt;2010&lt;/Year&gt;&lt;RecNum&gt;599&lt;/RecNum&gt;&lt;DisplayText&gt;(Thompson 2010)&lt;/DisplayText&gt;&lt;record&gt;&lt;rec-number&gt;599&lt;/rec-number&gt;&lt;foreign-keys&gt;&lt;key app="EN" db-id="25teddewsvepe9e5faxptreqrptrz95ftz5d" timestamp="1505769476"&gt;599&lt;/key&gt;&lt;/foreign-keys&gt;&lt;ref-type name="Conference Proceedings"&gt;10&lt;/ref-type&gt;&lt;contributors&gt;&lt;authors&gt;&lt;author&gt;A. A. Thompson&lt;/author&gt;&lt;/authors&gt;&lt;/contributors&gt;&lt;titles&gt;&lt;title&gt;Innovative Capabilities of the RADARSAT Constellation Mission&lt;/title&gt;&lt;secondary-title&gt;8th European Conference on Synthetic Aperture Radar&lt;/secondary-title&gt;&lt;alt-title&gt;8th European Conference on Synthetic Aperture Radar&lt;/alt-title&gt;&lt;/titles&gt;&lt;pages&gt;1-3&lt;/pages&gt;&lt;keywords&gt;&lt;keyword&gt;Bandwidth&lt;/keyword&gt;&lt;keyword&gt;Clutter&lt;/keyword&gt;&lt;keyword&gt;Doppler effect&lt;/keyword&gt;&lt;keyword&gt;Image resolution&lt;/keyword&gt;&lt;keyword&gt;Imaging&lt;/keyword&gt;&lt;keyword&gt;Marine vehicles&lt;/keyword&gt;&lt;keyword&gt;Oceans&lt;/keyword&gt;&lt;/keywords&gt;&lt;dates&gt;&lt;year&gt;2010&lt;/year&gt;&lt;pub-dates&gt;&lt;date&gt;7-10 June 2010&lt;/date&gt;&lt;/pub-dates&gt;&lt;/dates&gt;&lt;urls&gt;&lt;/urls&gt;&lt;/record&gt;&lt;/Cite&gt;&lt;/EndNote&gt;</w:instrText>
      </w:r>
      <w:r w:rsidR="00DD5D76">
        <w:fldChar w:fldCharType="separate"/>
      </w:r>
      <w:r w:rsidR="00DD5D76">
        <w:rPr>
          <w:noProof/>
        </w:rPr>
        <w:t>(</w:t>
      </w:r>
      <w:hyperlink w:anchor="_ENREF_190" w:tooltip="Thompson, 2010 #599" w:history="1">
        <w:r w:rsidR="00A26468">
          <w:rPr>
            <w:noProof/>
          </w:rPr>
          <w:t>Thompson 2010</w:t>
        </w:r>
      </w:hyperlink>
      <w:r w:rsidR="00DD5D76">
        <w:rPr>
          <w:noProof/>
        </w:rPr>
        <w:t>)</w:t>
      </w:r>
      <w:r w:rsidR="00DD5D76">
        <w:fldChar w:fldCharType="end"/>
      </w:r>
      <w:r w:rsidR="00DD5D76">
        <w:t>.</w:t>
      </w:r>
      <w:r>
        <w:t xml:space="preserve"> </w:t>
      </w:r>
      <w:r w:rsidR="00476AE3">
        <w:t xml:space="preserve">The first satellite of the RCM was initially expected to launch in 2014 followed by its two companions between 2015 and 2016 </w:t>
      </w:r>
      <w:r w:rsidR="00476AE3">
        <w:fldChar w:fldCharType="begin">
          <w:fldData xml:space="preserve">PEVuZE5vdGU+PENpdGU+PEF1dGhvcj5GbGV0dDwvQXV0aG9yPjxZZWFyPjIwMDk8L1llYXI+PFJl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</w:fldData>
        </w:fldChar>
      </w:r>
      <w:r w:rsidR="00476AE3">
        <w:instrText xml:space="preserve"> ADDIN EN.CITE </w:instrText>
      </w:r>
      <w:r w:rsidR="00476AE3">
        <w:fldChar w:fldCharType="begin">
          <w:fldData xml:space="preserve">PEVuZE5vdGU+PENpdGU+PEF1dGhvcj5GbGV0dDwvQXV0aG9yPjxZZWFyPjIwMDk8L1llYXI+PFJl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</w:fldData>
        </w:fldChar>
      </w:r>
      <w:r w:rsidR="00476AE3">
        <w:instrText xml:space="preserve"> ADDIN EN.CITE.DATA </w:instrText>
      </w:r>
      <w:r w:rsidR="00476AE3">
        <w:fldChar w:fldCharType="end"/>
      </w:r>
      <w:r w:rsidR="00476AE3">
        <w:fldChar w:fldCharType="separate"/>
      </w:r>
      <w:r w:rsidR="00476AE3">
        <w:rPr>
          <w:noProof/>
        </w:rPr>
        <w:t>(</w:t>
      </w:r>
      <w:hyperlink w:anchor="_ENREF_56" w:tooltip="Flett, 2009 #597" w:history="1">
        <w:r w:rsidR="00A26468">
          <w:rPr>
            <w:noProof/>
          </w:rPr>
          <w:t>Flett et al. 2009</w:t>
        </w:r>
      </w:hyperlink>
      <w:r w:rsidR="00476AE3">
        <w:rPr>
          <w:noProof/>
        </w:rPr>
        <w:t xml:space="preserve">, </w:t>
      </w:r>
      <w:hyperlink w:anchor="_ENREF_179" w:tooltip="Séguin, 2009 #596" w:history="1">
        <w:r w:rsidR="00A26468">
          <w:rPr>
            <w:noProof/>
          </w:rPr>
          <w:t>Séguin et al. 2009</w:t>
        </w:r>
      </w:hyperlink>
      <w:r w:rsidR="00476AE3">
        <w:rPr>
          <w:noProof/>
        </w:rPr>
        <w:t xml:space="preserve">, </w:t>
      </w:r>
      <w:hyperlink w:anchor="_ENREF_40" w:tooltip="Colinas, 2010 #598" w:history="1">
        <w:r w:rsidR="00A26468">
          <w:rPr>
            <w:noProof/>
          </w:rPr>
          <w:t>Colinas et al. 2010</w:t>
        </w:r>
      </w:hyperlink>
      <w:r w:rsidR="00476AE3">
        <w:rPr>
          <w:noProof/>
        </w:rPr>
        <w:t>)</w:t>
      </w:r>
      <w:r w:rsidR="00476AE3">
        <w:fldChar w:fldCharType="end"/>
      </w:r>
      <w:r w:rsidR="00476AE3">
        <w:t>, however, a number of set-backs have pushed the expected launch date to 2018</w:t>
      </w:r>
      <w:r w:rsidR="006A2B3B">
        <w:t xml:space="preserve"> </w:t>
      </w:r>
      <w:r w:rsidR="006A2B3B">
        <w:fldChar w:fldCharType="begin"/>
      </w:r>
      <w:r w:rsidR="006A2B3B">
        <w:instrText xml:space="preserve"> ADDIN EN.CITE &lt;EndNote&gt;&lt;Cite&gt;&lt;Author&gt;White&lt;/Author&gt;&lt;Year&gt;2017&lt;/Year&gt;&lt;RecNum&gt;606&lt;/RecNum&gt;&lt;DisplayText&gt;(White et al. 2017)&lt;/DisplayText&gt;&lt;record&gt;&lt;rec-number&gt;606&lt;/rec-number&gt;&lt;foreign-keys&gt;&lt;key app="EN" db-id="25teddewsvepe9e5faxptreqrptrz95ftz5d" timestamp="1505841825"&gt;606&lt;/key&gt;&lt;/foreign-keys&gt;&lt;ref-type name="Journal Article"&gt;17&lt;/ref-type&gt;&lt;contributors&gt;&lt;authors&gt;&lt;author&gt;White, Lori&lt;/author&gt;&lt;author&gt;Millard, Koreen&lt;/author&gt;&lt;author&gt;Banks, Sarah&lt;/author&gt;&lt;author&gt;Richardson, Murray&lt;/author&gt;&lt;author&gt;Pasher, Jon&lt;/author&gt;&lt;author&gt;Duffe, Jason&lt;/author&gt;&lt;/authors&gt;&lt;/contributors&gt;&lt;titles&gt;&lt;title&gt;Moving to the RADARSAT Constellation Mission: Comparing Synthesized Compact Polarimetry and Dual Polarimetry Data with Fully Polarimetric RADARSAT-2 Data for Image Classification of Peatlands&lt;/title&gt;&lt;secondary-title&gt;Remote Sensing&lt;/secondary-title&gt;&lt;/titles&gt;&lt;periodical&gt;&lt;full-title&gt;Remote Sensing&lt;/full-title&gt;&lt;abbr-1&gt;Remote Sens-Basel&lt;/abbr-1&gt;&lt;/periodical&gt;&lt;pages&gt;573&lt;/pages&gt;&lt;volume&gt;9&lt;/volume&gt;&lt;number&gt;6&lt;/number&gt;&lt;dates&gt;&lt;year&gt;2017&lt;/year&gt;&lt;/dates&gt;&lt;isbn&gt;2072-4292&lt;/isbn&gt;&lt;accession-num&gt;doi:10.3390/rs9060573&lt;/accession-num&gt;&lt;urls&gt;&lt;related-urls&gt;&lt;url&gt;http://www.mdpi.com/2072-4292/9/6/573&lt;/url&gt;&lt;/related-urls&gt;&lt;/urls&gt;&lt;/record&gt;&lt;/Cite&gt;&lt;/EndNote&gt;</w:instrText>
      </w:r>
      <w:r w:rsidR="006A2B3B">
        <w:fldChar w:fldCharType="separate"/>
      </w:r>
      <w:r w:rsidR="006A2B3B">
        <w:rPr>
          <w:noProof/>
        </w:rPr>
        <w:t>(</w:t>
      </w:r>
      <w:hyperlink w:anchor="_ENREF_212" w:tooltip="White, 2017 #606" w:history="1">
        <w:r w:rsidR="00A26468">
          <w:rPr>
            <w:noProof/>
          </w:rPr>
          <w:t>White et al. 2017</w:t>
        </w:r>
      </w:hyperlink>
      <w:r w:rsidR="006A2B3B">
        <w:rPr>
          <w:noProof/>
        </w:rPr>
        <w:t>)</w:t>
      </w:r>
      <w:r w:rsidR="006A2B3B">
        <w:fldChar w:fldCharType="end"/>
      </w:r>
      <w:r w:rsidR="00476AE3">
        <w:t xml:space="preserve">. </w:t>
      </w:r>
      <w:r w:rsidR="006A2B3B">
        <w:t xml:space="preserve">The RCM </w:t>
      </w:r>
      <w:r w:rsidR="00240DC6">
        <w:t>is expected to</w:t>
      </w:r>
      <w:r w:rsidR="006A2B3B">
        <w:t xml:space="preserve"> offer a variety of imaging modes</w:t>
      </w:r>
      <w:r w:rsidR="00416794">
        <w:t xml:space="preserve"> from 100 m low resolutions to very high 3 m resolutions via Spotlight mode; </w:t>
      </w:r>
      <w:r w:rsidR="00187F56">
        <w:t xml:space="preserve">for a full list of RCM imaging modes see </w:t>
      </w:r>
      <w:hyperlink w:anchor="_ENREF_191" w:tooltip="Thompson, 2015 #508" w:history="1">
        <w:r w:rsidR="00A26468">
          <w:fldChar w:fldCharType="begin"/>
        </w:r>
        <w:r w:rsidR="00A26468">
          <w:instrText xml:space="preserve"> ADDIN EN.CITE &lt;EndNote&gt;&lt;Cite AuthorYear="1"&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A26468">
          <w:fldChar w:fldCharType="separate"/>
        </w:r>
        <w:r w:rsidR="00A26468">
          <w:rPr>
            <w:noProof/>
          </w:rPr>
          <w:t>Thompson (2015)</w:t>
        </w:r>
        <w:r w:rsidR="00A26468">
          <w:fldChar w:fldCharType="end"/>
        </w:r>
      </w:hyperlink>
      <w:r w:rsidR="00187F56">
        <w:t>.</w:t>
      </w:r>
      <w:r w:rsidR="00416794">
        <w:t xml:space="preserve"> </w:t>
      </w:r>
      <w:r w:rsidR="00187F56">
        <w:t xml:space="preserve">Data will primarily be acquired </w:t>
      </w:r>
      <w:r w:rsidR="006A2B3B">
        <w:t>through dual-polarization compact polarimetry</w:t>
      </w:r>
      <w:r w:rsidR="00187F56">
        <w:t xml:space="preserve">, which </w:t>
      </w:r>
      <w:r w:rsidR="00416794">
        <w:t xml:space="preserve">will realize many (but not all) of the benefits of quad-polarized data without its restricted swath width </w:t>
      </w:r>
      <w:r w:rsidR="00416794">
        <w:fldChar w:fldCharType="begin"/>
      </w:r>
      <w:r w:rsidR="00416794">
        <w:instrText xml:space="preserve"> ADDIN EN.CITE &lt;EndNote&gt;&lt;Cite&gt;&lt;Author&gt;Thompson&lt;/Author&gt;&lt;Year&gt;2010&lt;/Year&gt;&lt;RecNum&gt;599&lt;/RecNum&gt;&lt;DisplayText&gt;(Thompson 2010)&lt;/DisplayText&gt;&lt;record&gt;&lt;rec-number&gt;599&lt;/rec-number&gt;&lt;foreign-keys&gt;&lt;key app="EN" db-id="25teddewsvepe9e5faxptreqrptrz95ftz5d" timestamp="1505769476"&gt;599&lt;/key&gt;&lt;/foreign-keys&gt;&lt;ref-type name="Conference Proceedings"&gt;10&lt;/ref-type&gt;&lt;contributors&gt;&lt;authors&gt;&lt;author&gt;A. A. Thompson&lt;/author&gt;&lt;/authors&gt;&lt;/contributors&gt;&lt;titles&gt;&lt;title&gt;Innovative Capabilities of the RADARSAT Constellation Mission&lt;/title&gt;&lt;secondary-title&gt;8th European Conference on Synthetic Aperture Radar&lt;/secondary-title&gt;&lt;alt-title&gt;8th European Conference on Synthetic Aperture Radar&lt;/alt-title&gt;&lt;/titles&gt;&lt;pages&gt;1-3&lt;/pages&gt;&lt;keywords&gt;&lt;keyword&gt;Bandwidth&lt;/keyword&gt;&lt;keyword&gt;Clutter&lt;/keyword&gt;&lt;keyword&gt;Doppler effect&lt;/keyword&gt;&lt;keyword&gt;Image resolution&lt;/keyword&gt;&lt;keyword&gt;Imaging&lt;/keyword&gt;&lt;keyword&gt;Marine vehicles&lt;/keyword&gt;&lt;keyword&gt;Oceans&lt;/keyword&gt;&lt;/keywords&gt;&lt;dates&gt;&lt;year&gt;2010&lt;/year&gt;&lt;pub-dates&gt;&lt;date&gt;7-10 June 2010&lt;/date&gt;&lt;/pub-dates&gt;&lt;/dates&gt;&lt;urls&gt;&lt;/urls&gt;&lt;/record&gt;&lt;/Cite&gt;&lt;/EndNote&gt;</w:instrText>
      </w:r>
      <w:r w:rsidR="00416794">
        <w:fldChar w:fldCharType="separate"/>
      </w:r>
      <w:r w:rsidR="00416794">
        <w:rPr>
          <w:noProof/>
        </w:rPr>
        <w:t>(</w:t>
      </w:r>
      <w:hyperlink w:anchor="_ENREF_190" w:tooltip="Thompson, 2010 #599" w:history="1">
        <w:r w:rsidR="00A26468">
          <w:rPr>
            <w:noProof/>
          </w:rPr>
          <w:t>Thompson 2010</w:t>
        </w:r>
      </w:hyperlink>
      <w:r w:rsidR="00416794">
        <w:rPr>
          <w:noProof/>
        </w:rPr>
        <w:t>)</w:t>
      </w:r>
      <w:r w:rsidR="00416794">
        <w:fldChar w:fldCharType="end"/>
      </w:r>
      <w:r w:rsidR="002B4E72">
        <w:t>; RCM is expected to offer swath-widths up 350 km in some imaging modes</w:t>
      </w:r>
      <w:r w:rsidR="006A2B3B">
        <w:t xml:space="preserve">. RCM compact polarimetry is achieved </w:t>
      </w:r>
      <w:r w:rsidR="006A2B3B">
        <w:lastRenderedPageBreak/>
        <w:t>by simultaneous transmissions from the H and V antennas</w:t>
      </w:r>
      <w:r w:rsidR="00416794">
        <w:t xml:space="preserve"> therefore allowing the transmission of electromagnetic radiation with circular polarization, and reception of H and V polarization </w:t>
      </w:r>
      <w:r w:rsidR="00416794">
        <w:fldChar w:fldCharType="begin"/>
      </w:r>
      <w:r w:rsidR="00416794">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16794">
        <w:fldChar w:fldCharType="separate"/>
      </w:r>
      <w:r w:rsidR="00416794">
        <w:rPr>
          <w:noProof/>
        </w:rPr>
        <w:t>(</w:t>
      </w:r>
      <w:hyperlink w:anchor="_ENREF_191" w:tooltip="Thompson, 2015 #508" w:history="1">
        <w:r w:rsidR="00A26468">
          <w:rPr>
            <w:noProof/>
          </w:rPr>
          <w:t>Thompson 2015</w:t>
        </w:r>
      </w:hyperlink>
      <w:r w:rsidR="00416794">
        <w:rPr>
          <w:noProof/>
        </w:rPr>
        <w:t>)</w:t>
      </w:r>
      <w:r w:rsidR="00416794">
        <w:fldChar w:fldCharType="end"/>
      </w:r>
      <w:r w:rsidR="00416794">
        <w:t>.</w:t>
      </w:r>
      <w:r w:rsidR="00240DC6">
        <w:t xml:space="preserve"> RCM is expected to provide a coherent change detection (CCD) period of 4 days (considering all 3 spacecrafts) opposed to 24 day CCD periods associated with previous missions in the Radarsat programme.</w:t>
      </w:r>
    </w:p>
    <w:p w:rsidR="006A2B3B" w:rsidRDefault="00240DC6" w:rsidP="00DD5D76">
      <w:r>
        <w:t xml:space="preserve">These evolutions within the Radarsat programme have been mandated by the Canadian Government so as to </w:t>
      </w:r>
      <w:r w:rsidR="00017F74">
        <w:t>support</w:t>
      </w:r>
      <w:r>
        <w:t xml:space="preserve"> the following primary mission objectives: maritime surveillance, disaster management, and ecosystem monitoring</w:t>
      </w:r>
      <w:r w:rsidR="003925F8">
        <w:t xml:space="preserve"> </w:t>
      </w:r>
      <w:r w:rsidR="003925F8">
        <w:fldChar w:fldCharType="begin">
          <w:fldData xml:space="preserve">PEVuZE5vdGU+PENpdGU+PEF1dGhvcj5UaG9tcHNvbjwvQXV0aG9yPjxZZWFyPjIwMTA8L1llYXI+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</w:fldData>
        </w:fldChar>
      </w:r>
      <w:r w:rsidR="003925F8">
        <w:instrText xml:space="preserve"> ADDIN EN.CITE </w:instrText>
      </w:r>
      <w:r w:rsidR="003925F8">
        <w:fldChar w:fldCharType="begin">
          <w:fldData xml:space="preserve">PEVuZE5vdGU+PENpdGU+PEF1dGhvcj5UaG9tcHNvbjwvQXV0aG9yPjxZZWFyPjIwMTA8L1llYXI+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</w:fldData>
        </w:fldChar>
      </w:r>
      <w:r w:rsidR="003925F8">
        <w:instrText xml:space="preserve"> ADDIN EN.CITE.DATA </w:instrText>
      </w:r>
      <w:r w:rsidR="003925F8">
        <w:fldChar w:fldCharType="end"/>
      </w:r>
      <w:r w:rsidR="003925F8">
        <w:fldChar w:fldCharType="separate"/>
      </w:r>
      <w:r w:rsidR="003925F8">
        <w:rPr>
          <w:noProof/>
        </w:rPr>
        <w:t>(</w:t>
      </w:r>
      <w:hyperlink w:anchor="_ENREF_179" w:tooltip="Séguin, 2009 #596" w:history="1">
        <w:r w:rsidR="00A26468">
          <w:rPr>
            <w:noProof/>
          </w:rPr>
          <w:t>Séguin et al. 2009</w:t>
        </w:r>
      </w:hyperlink>
      <w:r w:rsidR="003925F8">
        <w:rPr>
          <w:noProof/>
        </w:rPr>
        <w:t xml:space="preserve">, </w:t>
      </w:r>
      <w:hyperlink w:anchor="_ENREF_190" w:tooltip="Thompson, 2010 #599" w:history="1">
        <w:r w:rsidR="00A26468">
          <w:rPr>
            <w:noProof/>
          </w:rPr>
          <w:t>Thompson 2010</w:t>
        </w:r>
      </w:hyperlink>
      <w:r w:rsidR="003925F8">
        <w:rPr>
          <w:noProof/>
        </w:rPr>
        <w:t>)</w:t>
      </w:r>
      <w:r w:rsidR="003925F8">
        <w:fldChar w:fldCharType="end"/>
      </w:r>
      <w:r>
        <w:t xml:space="preserve">. </w:t>
      </w:r>
      <w:r w:rsidR="00017F74">
        <w:t xml:space="preserve">Within these objectives </w:t>
      </w:r>
      <w:r w:rsidR="003272F2">
        <w:t xml:space="preserve">the increased coverage of a constellation mission is </w:t>
      </w:r>
      <w:r w:rsidR="00017F74">
        <w:t>key</w:t>
      </w:r>
      <w:r w:rsidR="003272F2">
        <w:t xml:space="preserve"> for meeting Canadian government requirements surrounding the following</w:t>
      </w:r>
      <w:r w:rsidR="003925F8">
        <w:t xml:space="preserve"> </w:t>
      </w:r>
      <w:r w:rsidR="003925F8">
        <w:fldChar w:fldCharType="begin"/>
      </w:r>
      <w:r w:rsidR="003925F8">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3925F8">
        <w:fldChar w:fldCharType="separate"/>
      </w:r>
      <w:r w:rsidR="003925F8">
        <w:rPr>
          <w:noProof/>
        </w:rPr>
        <w:t>(</w:t>
      </w:r>
      <w:hyperlink w:anchor="_ENREF_191" w:tooltip="Thompson, 2015 #508" w:history="1">
        <w:r w:rsidR="00A26468">
          <w:rPr>
            <w:noProof/>
          </w:rPr>
          <w:t>Thompson 2015</w:t>
        </w:r>
      </w:hyperlink>
      <w:r w:rsidR="003925F8">
        <w:rPr>
          <w:noProof/>
        </w:rPr>
        <w:t>)</w:t>
      </w:r>
      <w:r w:rsidR="003925F8">
        <w:fldChar w:fldCharType="end"/>
      </w:r>
      <w:r>
        <w:t>:</w:t>
      </w:r>
    </w:p>
    <w:p w:rsidR="003272F2" w:rsidRDefault="003272F2" w:rsidP="003272F2">
      <w:pPr>
        <w:pStyle w:val="ListParagraph"/>
        <w:numPr>
          <w:ilvl w:val="0"/>
          <w:numId w:val="13"/>
        </w:numPr>
      </w:pPr>
      <w:r>
        <w:t>Daily ship detection within priority zones up to 1,200 nautical miles from the Canadian coastline</w:t>
      </w:r>
    </w:p>
    <w:p w:rsidR="003272F2" w:rsidRDefault="003272F2" w:rsidP="003272F2">
      <w:pPr>
        <w:pStyle w:val="ListParagraph"/>
        <w:numPr>
          <w:ilvl w:val="0"/>
          <w:numId w:val="13"/>
        </w:numPr>
      </w:pPr>
      <w:r>
        <w:t>Daily monitoring of ice within Canadian Ice Service areas of interest</w:t>
      </w:r>
    </w:p>
    <w:p w:rsidR="003272F2" w:rsidRDefault="003272F2" w:rsidP="003272F2">
      <w:pPr>
        <w:pStyle w:val="ListParagraph"/>
        <w:numPr>
          <w:ilvl w:val="0"/>
          <w:numId w:val="13"/>
        </w:numPr>
      </w:pPr>
      <w:r>
        <w:t>Daily coverage of key maritime areas for the tracking of oil polluters</w:t>
      </w:r>
    </w:p>
    <w:p w:rsidR="003272F2" w:rsidRDefault="003272F2" w:rsidP="003272F2">
      <w:pPr>
        <w:pStyle w:val="ListParagraph"/>
        <w:numPr>
          <w:ilvl w:val="0"/>
          <w:numId w:val="13"/>
        </w:numPr>
      </w:pPr>
      <w:r>
        <w:t>Weekly land cover analysis</w:t>
      </w:r>
    </w:p>
    <w:p w:rsidR="003272F2" w:rsidRDefault="003272F2" w:rsidP="003272F2">
      <w:pPr>
        <w:pStyle w:val="ListParagraph"/>
        <w:numPr>
          <w:ilvl w:val="0"/>
          <w:numId w:val="13"/>
        </w:numPr>
      </w:pPr>
      <w:r>
        <w:t>Global daily revisits</w:t>
      </w:r>
    </w:p>
    <w:p w:rsidR="009B53A9" w:rsidRDefault="00187F56" w:rsidP="00DD5D76">
      <w:r>
        <w:t xml:space="preserve">To date, a number of studies have utilized simulated RCM data </w:t>
      </w:r>
      <w:r w:rsidR="003925F8">
        <w:t>from</w:t>
      </w:r>
      <w:r>
        <w:t xml:space="preserve"> Radasat-2 quad-pol data</w:t>
      </w:r>
      <w:r w:rsidR="003925F8">
        <w:t xml:space="preserve"> to assess its potential for meeting these requirements</w:t>
      </w:r>
      <w:r>
        <w:t xml:space="preserve">. </w:t>
      </w:r>
      <w:r w:rsidR="00AD7E6D">
        <w:t xml:space="preserve">For </w:t>
      </w:r>
      <w:r w:rsidR="003D2595">
        <w:t xml:space="preserve">example, </w:t>
      </w:r>
      <w:hyperlink w:anchor="_ENREF_64" w:tooltip="Gierull, 2012 #601" w:history="1">
        <w:r w:rsidR="00A26468">
          <w:fldChar w:fldCharType="begin"/>
        </w:r>
        <w:r w:rsidR="00A26468">
          <w:instrText xml:space="preserve"> ADDIN EN.CITE &lt;EndNote&gt;&lt;Cite AuthorYear="1"&gt;&lt;Author&gt;Gierull&lt;/Author&gt;&lt;Year&gt;2012&lt;/Year&gt;&lt;RecNum&gt;601&lt;/RecNum&gt;&lt;DisplayText&gt;Gierull et al. (2012)&lt;/DisplayText&gt;&lt;record&gt;&lt;rec-number&gt;601&lt;/rec-number&gt;&lt;foreign-keys&gt;&lt;key app="EN" db-id="25teddewsvepe9e5faxptreqrptrz95ftz5d" timestamp="1505769757"&gt;601&lt;/key&gt;&lt;/foreign-keys&gt;&lt;ref-type name="Conference Proceedings"&gt;10&lt;/ref-type&gt;&lt;contributors&gt;&lt;authors&gt;&lt;author&gt;C. H. Gierull&lt;/author&gt;&lt;author&gt;I. Sikaneta&lt;/author&gt;&lt;/authors&gt;&lt;/contributors&gt;&lt;titles&gt;&lt;title&gt;Potential marine moving target indication (MMTI) performance of the RADARSAT constellation mission (RCM)&lt;/title&gt;&lt;secondary-title&gt;EUSAR 2012; 9th European Conference on Synthetic Aperture Radar&lt;/secondary-title&gt;&lt;alt-title&gt;EUSAR 2012; 9th European Conference on Synthetic Aperture Radar&lt;/alt-title&gt;&lt;/titles&gt;&lt;pages&gt;404-407&lt;/pages&gt;&lt;keywords&gt;&lt;keyword&gt;Antenna measurements&lt;/keyword&gt;&lt;keyword&gt;Antennas&lt;/keyword&gt;&lt;keyword&gt;Clutter&lt;/keyword&gt;&lt;keyword&gt;Gain&lt;/keyword&gt;&lt;keyword&gt;Marine vehicles&lt;/keyword&gt;&lt;keyword&gt;Satellites&lt;/keyword&gt;&lt;keyword&gt;Switches&lt;/keyword&gt;&lt;/keywords&gt;&lt;dates&gt;&lt;year&gt;2012&lt;/year&gt;&lt;pub-dates&gt;&lt;date&gt;23-26 April 2012&lt;/date&gt;&lt;/pub-dates&gt;&lt;/dates&gt;&lt;urls&gt;&lt;/urls&gt;&lt;/record&gt;&lt;/Cite&gt;&lt;/EndNote&gt;</w:instrText>
        </w:r>
        <w:r w:rsidR="00A26468">
          <w:fldChar w:fldCharType="separate"/>
        </w:r>
        <w:r w:rsidR="00A26468">
          <w:rPr>
            <w:noProof/>
          </w:rPr>
          <w:t>Gierull et al. (2012)</w:t>
        </w:r>
        <w:r w:rsidR="00A26468">
          <w:fldChar w:fldCharType="end"/>
        </w:r>
      </w:hyperlink>
      <w:r w:rsidR="00AA2E5B">
        <w:t xml:space="preserve">, </w:t>
      </w:r>
      <w:hyperlink w:anchor="_ENREF_49" w:tooltip="Denbina, 2014 #604" w:history="1">
        <w:r w:rsidR="00A26468">
          <w:fldChar w:fldCharType="begin"/>
        </w:r>
        <w:r w:rsidR="00A26468">
          <w:instrText xml:space="preserve"> ADDIN EN.CITE &lt;EndNote&gt;&lt;Cite AuthorYear="1"&gt;&lt;Author&gt;Denbina&lt;/Author&gt;&lt;Year&gt;2014&lt;/Year&gt;&lt;RecNum&gt;604&lt;/RecNum&gt;&lt;DisplayText&gt;Denbina et al. (2014)&lt;/DisplayText&gt;&lt;record&gt;&lt;rec-number&gt;604&lt;/rec-number&gt;&lt;foreign-keys&gt;&lt;key app="EN" db-id="25teddewsvepe9e5faxptreqrptrz95ftz5d" timestamp="1505837527"&gt;604&lt;/key&gt;&lt;/foreign-keys&gt;&lt;ref-type name="Journal Article"&gt;17&lt;/ref-type&gt;&lt;contributors&gt;&lt;authors&gt;&lt;author&gt;Denbina, Michael&lt;/author&gt;&lt;author&gt;Collins, Michael J.&lt;/author&gt;&lt;/authors&gt;&lt;/contributors&gt;&lt;titles&gt;&lt;title&gt;Iceberg Detection Using Simulated Dual-Polarized Radarsat Constellation Data&lt;/title&gt;&lt;secondary-title&gt;Canadian Journal of Remote Sensing&lt;/secondary-title&gt;&lt;/titles&gt;&lt;periodical&gt;&lt;full-title&gt;Canadian Journal of Remote Sensing&lt;/full-title&gt;&lt;abbr-1&gt;Can J Remote Sens&lt;/abbr-1&gt;&lt;/periodical&gt;&lt;pages&gt;165-178&lt;/pages&gt;&lt;volume&gt;40&lt;/volume&gt;&lt;number&gt;3&lt;/number&gt;&lt;dates&gt;&lt;year&gt;2014&lt;/year&gt;&lt;pub-dates&gt;&lt;date&gt;2014/05/04&lt;/date&gt;&lt;/pub-dates&gt;&lt;/dates&gt;&lt;publisher&gt;Taylor &amp;amp; Francis&lt;/publisher&gt;&lt;isbn&gt;0703-8992&lt;/isbn&gt;&lt;urls&gt;&lt;related-urls&gt;&lt;url&gt;http://dx.doi.org/10.1080/07038992.2014.945517&lt;/url&gt;&lt;/related-urls&gt;&lt;/urls&gt;&lt;electronic-resource-num&gt;10.1080/07038992.2014.945517&lt;/electronic-resource-num&gt;&lt;/record&gt;&lt;/Cite&gt;&lt;/EndNote&gt;</w:instrText>
        </w:r>
        <w:r w:rsidR="00A26468">
          <w:fldChar w:fldCharType="separate"/>
        </w:r>
        <w:r w:rsidR="00A26468">
          <w:rPr>
            <w:noProof/>
          </w:rPr>
          <w:t>Denbina et al. (2014)</w:t>
        </w:r>
        <w:r w:rsidR="00A26468">
          <w:fldChar w:fldCharType="end"/>
        </w:r>
      </w:hyperlink>
      <w:r w:rsidR="00AA2E5B">
        <w:t>,</w:t>
      </w:r>
      <w:r w:rsidR="003D2595">
        <w:t xml:space="preserve"> and </w:t>
      </w:r>
      <w:hyperlink w:anchor="_ENREF_11" w:tooltip="Atteia, 2015 #602" w:history="1">
        <w:r w:rsidR="00A26468">
          <w:fldChar w:fldCharType="begin"/>
        </w:r>
        <w:r w:rsidR="00A26468">
          <w:instrText xml:space="preserve"> ADDIN EN.CITE &lt;EndNote&gt;&lt;Cite AuthorYear="1"&gt;&lt;Author&gt;Atteia&lt;/Author&gt;&lt;Year&gt;2015&lt;/Year&gt;&lt;RecNum&gt;602&lt;/RecNum&gt;&lt;DisplayText&gt;Atteia et al. (2015)&lt;/DisplayText&gt;&lt;record&gt;&lt;rec-number&gt;602&lt;/rec-number&gt;&lt;foreign-keys&gt;&lt;key app="EN" db-id="25teddewsvepe9e5faxptreqrptrz95ftz5d" timestamp="1505837349"&gt;602&lt;/key&gt;&lt;/foreign-keys&gt;&lt;ref-type name="Journal Article"&gt;17&lt;/ref-type&gt;&lt;contributors&gt;&lt;authors&gt;&lt;author&gt;Atteia, Ghada&lt;/author&gt;&lt;author&gt;Collins, Michael&lt;/author&gt;&lt;/authors&gt;&lt;/contributors&gt;&lt;titles&gt;&lt;title&gt;Ship detection performance using simulated dual-polarization RADARSAT constellation mission data&lt;/title&gt;&lt;secondary-title&gt;International Journal of Remote Sensing&lt;/secondary-title&gt;&lt;/titles&gt;&lt;periodical&gt;&lt;full-title&gt;International Journal of Remote Sensing&lt;/full-title&gt;&lt;abbr-1&gt;Int J Remote Sens&lt;/abbr-1&gt;&lt;/periodical&gt;&lt;pages&gt;1705-1727&lt;/pages&gt;&lt;volume&gt;36&lt;/volume&gt;&lt;number&gt;6&lt;/number&gt;&lt;dates&gt;&lt;year&gt;2015&lt;/year&gt;&lt;pub-dates&gt;&lt;date&gt;2015/03/19&lt;/date&gt;&lt;/pub-dates&gt;&lt;/dates&gt;&lt;publisher&gt;Taylor &amp;amp; Francis&lt;/publisher&gt;&lt;isbn&gt;0143-1161&lt;/isbn&gt;&lt;urls&gt;&lt;related-urls&gt;&lt;url&gt;http://dx.doi.org/10.1080/01431161.2015.1019017&lt;/url&gt;&lt;/related-urls&gt;&lt;/urls&gt;&lt;electronic-resource-num&gt;10.1080/01431161.2015.1019017&lt;/electronic-resource-num&gt;&lt;/record&gt;&lt;/Cite&gt;&lt;/EndNote&gt;</w:instrText>
        </w:r>
        <w:r w:rsidR="00A26468">
          <w:fldChar w:fldCharType="separate"/>
        </w:r>
        <w:r w:rsidR="00A26468">
          <w:rPr>
            <w:noProof/>
          </w:rPr>
          <w:t>Atteia et al. (2015)</w:t>
        </w:r>
        <w:r w:rsidR="00A26468">
          <w:fldChar w:fldCharType="end"/>
        </w:r>
      </w:hyperlink>
      <w:r w:rsidR="00AA2E5B">
        <w:t xml:space="preserve"> indicated that RCM is expected to successfully identify maritime objects such as ships and icebergs, and provide enhanced object tracking. </w:t>
      </w:r>
      <w:hyperlink w:anchor="_ENREF_174" w:tooltip="Samsonov, 2015 #605" w:history="1">
        <w:r w:rsidR="00A26468">
          <w:fldChar w:fldCharType="begin"/>
        </w:r>
        <w:r w:rsidR="00A26468">
          <w:instrText xml:space="preserve"> ADDIN EN.CITE &lt;EndNote&gt;&lt;Cite AuthorYear="1"&gt;&lt;Author&gt;Samsonov&lt;/Author&gt;&lt;Year&gt;2015&lt;/Year&gt;&lt;RecNum&gt;605&lt;/RecNum&gt;&lt;DisplayText&gt;Samsonov et al. (2015)&lt;/DisplayText&gt;&lt;record&gt;&lt;rec-number&gt;605&lt;/rec-number&gt;&lt;foreign-keys&gt;&lt;key app="EN" db-id="25teddewsvepe9e5faxptreqrptrz95ftz5d" timestamp="1505837645"&gt;605&lt;/key&gt;&lt;/foreign-keys&gt;&lt;ref-type name="Journal Article"&gt;17&lt;/ref-type&gt;&lt;contributors&gt;&lt;authors&gt;&lt;author&gt;Samsonov, Sergey V.&lt;/author&gt;&lt;author&gt;Czarnogorska, Magdalena&lt;/author&gt;&lt;author&gt;Charbonneau, François&lt;/author&gt;&lt;/authors&gt;&lt;/contributors&gt;&lt;titles&gt;&lt;title&gt;Selecting Optimal RADARSAT Constellation Mission Beams for Monitoring Ground Deformation in Alberta’s Oil Sands&lt;/title&gt;&lt;secondary-title&gt;Canadian Journal of Remote Sensing&lt;/secondary-title&gt;&lt;/titles&gt;&lt;periodical&gt;&lt;full-title&gt;Canadian Journal of Remote Sensing&lt;/full-title&gt;&lt;abbr-1&gt;Can J Remote Sens&lt;/abbr-1&gt;&lt;/periodical&gt;&lt;pages&gt;390-400&lt;/pages&gt;&lt;volume&gt;41&lt;/volume&gt;&lt;number&gt;5&lt;/number&gt;&lt;dates&gt;&lt;year&gt;2015&lt;/year&gt;&lt;pub-dates&gt;&lt;date&gt;2015/09/03&lt;/date&gt;&lt;/pub-dates&gt;&lt;/dates&gt;&lt;publisher&gt;Taylor &amp;amp; Francis&lt;/publisher&gt;&lt;isbn&gt;0703-8992&lt;/isbn&gt;&lt;urls&gt;&lt;related-urls&gt;&lt;url&gt;http://dx.doi.org/10.1080/07038992.2015.1104632&lt;/url&gt;&lt;/related-urls&gt;&lt;/urls&gt;&lt;electronic-resource-num&gt;10.1080/07038992.2015.1104632&lt;/electronic-resource-num&gt;&lt;/record&gt;&lt;/Cite&gt;&lt;/EndNote&gt;</w:instrText>
        </w:r>
        <w:r w:rsidR="00A26468">
          <w:fldChar w:fldCharType="separate"/>
        </w:r>
        <w:r w:rsidR="00A26468">
          <w:rPr>
            <w:noProof/>
          </w:rPr>
          <w:t>Samsonov et al. (2015)</w:t>
        </w:r>
        <w:r w:rsidR="00A26468">
          <w:fldChar w:fldCharType="end"/>
        </w:r>
      </w:hyperlink>
      <w:r w:rsidR="00AA2E5B">
        <w:t xml:space="preserve"> successfully demonstrated RCM’s capability to note surface deformations in Alberta’s oil sands region for potential disaster mitigation. Whereas, </w:t>
      </w:r>
      <w:hyperlink w:anchor="_ENREF_47" w:tooltip="Dabboor, 2014 #600" w:history="1">
        <w:r w:rsidR="00A26468">
          <w:fldChar w:fldCharType="begin"/>
        </w:r>
        <w:r w:rsidR="00A26468">
          <w:instrText xml:space="preserve"> ADDIN EN.CITE &lt;EndNote&gt;&lt;Cite AuthorYear="1"&gt;&lt;Author&gt;Dabboor&lt;/Author&gt;&lt;Year&gt;2014&lt;/Year&gt;&lt;RecNum&gt;600&lt;/RecNum&gt;&lt;DisplayText&gt;Dabboor et al. (2014)&lt;/DisplayText&gt;&lt;record&gt;&lt;rec-number&gt;600&lt;/rec-number&gt;&lt;foreign-keys&gt;&lt;key app="EN" db-id="25teddewsvepe9e5faxptreqrptrz95ftz5d" timestamp="1505769613"&gt;600&lt;/key&gt;&lt;/foreign-keys&gt;&lt;ref-type name="Journal Article"&gt;17&lt;/ref-type&gt;&lt;contributors&gt;&lt;authors&gt;&lt;author&gt;Dabboor, M.&lt;/author&gt;&lt;author&gt;Geldsetzer, T.&lt;/author&gt;&lt;/authors&gt;&lt;/contributors&gt;&lt;titles&gt;&lt;title&gt;Towards sea ice classification using simulated RADARSAT Constellation Mission compact polarimetric SAR imagery&lt;/title&gt;&lt;secondary-title&gt;Remote Sensing of Environment&lt;/secondary-title&gt;&lt;/titles&gt;&lt;periodical&gt;&lt;full-title&gt;Remote Sensing of Environment&lt;/full-title&gt;&lt;abbr-1&gt;Remote Sens Environ&lt;/abbr-1&gt;&lt;/periodical&gt;&lt;pages&gt;189-195&lt;/pages&gt;&lt;volume&gt;140&lt;/volume&gt;&lt;number&gt;Supplement C&lt;/number&gt;&lt;keywords&gt;&lt;keyword&gt;Compact SAR&lt;/keyword&gt;&lt;keyword&gt;RADARSAT Constellation Mission&lt;/keyword&gt;&lt;keyword&gt;Sea ice classification&lt;/keyword&gt;&lt;/keywords&gt;&lt;dates&gt;&lt;year&gt;2014&lt;/year&gt;&lt;pub-dates&gt;&lt;date&gt;2014/01/01/&lt;/date&gt;&lt;/pub-dates&gt;&lt;/dates&gt;&lt;isbn&gt;0034-4257&lt;/isbn&gt;&lt;urls&gt;&lt;related-urls&gt;&lt;url&gt;http://www.sciencedirect.com/science/article/pii/S0034425713002939&lt;/url&gt;&lt;/related-urls&gt;&lt;/urls&gt;&lt;electronic-resource-num&gt;https://doi.org/10.1016/j.rse.2013.08.035&lt;/electronic-resource-num&gt;&lt;/record&gt;&lt;/Cite&gt;&lt;/EndNote&gt;</w:instrText>
        </w:r>
        <w:r w:rsidR="00A26468">
          <w:fldChar w:fldCharType="separate"/>
        </w:r>
        <w:r w:rsidR="00A26468">
          <w:rPr>
            <w:noProof/>
          </w:rPr>
          <w:t>Dabboor et al. (2014)</w:t>
        </w:r>
        <w:r w:rsidR="00A26468">
          <w:fldChar w:fldCharType="end"/>
        </w:r>
      </w:hyperlink>
      <w:r w:rsidR="00AA2E5B">
        <w:t xml:space="preserve"> and </w:t>
      </w:r>
      <w:hyperlink w:anchor="_ENREF_9" w:tooltip="Arkett, 2015 #603" w:history="1">
        <w:r w:rsidR="00A26468">
          <w:fldChar w:fldCharType="begin"/>
        </w:r>
        <w:r w:rsidR="00A26468">
          <w:instrText xml:space="preserve"> ADDIN EN.CITE &lt;EndNote&gt;&lt;Cite AuthorYear="1"&gt;&lt;Author&gt;Arkett&lt;/Author&gt;&lt;Year&gt;2015&lt;/Year&gt;&lt;RecNum&gt;603&lt;/RecNum&gt;&lt;DisplayText&gt;Arkett et al. (2015)&lt;/DisplayText&gt;&lt;record&gt;&lt;rec-number&gt;603&lt;/rec-number&gt;&lt;foreign-keys&gt;&lt;key app="EN" db-id="25teddewsvepe9e5faxptreqrptrz95ftz5d" timestamp="1505837459"&gt;603&lt;/key&gt;&lt;/foreign-keys&gt;&lt;ref-type name="Journal Article"&gt;17&lt;/ref-type&gt;&lt;contributors&gt;&lt;authors&gt;&lt;author&gt;Arkett, Matt&lt;/author&gt;&lt;author&gt;Braithwaite, Leah&lt;/author&gt;&lt;author&gt;Pestieau, Paul&lt;/author&gt;&lt;author&gt;Carrieres, Tom&lt;/author&gt;&lt;author&gt;Pogson, Lynn&lt;/author&gt;&lt;author&gt;Fabi, Celine&lt;/author&gt;&lt;author&gt;Geldsetzer, Torsten&lt;/author&gt;&lt;/authors&gt;&lt;/contributors&gt;&lt;titles&gt;&lt;title&gt;Preparation by the Canadian Ice Service for the Operational Use of the RADARSAT Constellation Mission in Their Ice and Oil Spill Monitoring Programs&lt;/title&gt;&lt;secondary-title&gt;Canadian Journal of Remote Sensing&lt;/secondary-title&gt;&lt;/titles&gt;&lt;periodical&gt;&lt;full-title&gt;Canadian Journal of Remote Sensing&lt;/full-title&gt;&lt;abbr-1&gt;Can J Remote Sens&lt;/abbr-1&gt;&lt;/periodical&gt;&lt;pages&gt;380-389&lt;/pages&gt;&lt;volume&gt;41&lt;/volume&gt;&lt;number&gt;5&lt;/number&gt;&lt;dates&gt;&lt;year&gt;2015&lt;/year&gt;&lt;pub-dates&gt;&lt;date&gt;2015/09/03&lt;/date&gt;&lt;/pub-dates&gt;&lt;/dates&gt;&lt;publisher&gt;Taylor &amp;amp; Francis&lt;/publisher&gt;&lt;isbn&gt;0703-8992&lt;/isbn&gt;&lt;urls&gt;&lt;related-urls&gt;&lt;url&gt;http://dx.doi.org/10.1080/07038992.2015.1104631&lt;/url&gt;&lt;/related-urls&gt;&lt;/urls&gt;&lt;electronic-resource-num&gt;10.1080/07038992.2015.1104631&lt;/electronic-resource-num&gt;&lt;/record&gt;&lt;/Cite&gt;&lt;/EndNote&gt;</w:instrText>
        </w:r>
        <w:r w:rsidR="00A26468">
          <w:fldChar w:fldCharType="separate"/>
        </w:r>
        <w:r w:rsidR="00A26468">
          <w:rPr>
            <w:noProof/>
          </w:rPr>
          <w:t>Arkett et al. (2015)</w:t>
        </w:r>
        <w:r w:rsidR="00A26468">
          <w:fldChar w:fldCharType="end"/>
        </w:r>
      </w:hyperlink>
      <w:r w:rsidR="00AA2E5B">
        <w:t xml:space="preserve"> presented results on the classification of sea ice, and identifying oil spills in maritime environments. In a comprehensive investigation, </w:t>
      </w:r>
      <w:r w:rsidR="003925F8">
        <w:t xml:space="preserve">Charbonneau (2010) </w:t>
      </w:r>
      <w:r w:rsidR="00AA2E5B">
        <w:t xml:space="preserve">showcased </w:t>
      </w:r>
      <w:r w:rsidR="003925F8">
        <w:t xml:space="preserve">the potential for compact polarimetry </w:t>
      </w:r>
      <w:r w:rsidR="00AA2E5B">
        <w:t xml:space="preserve">within the context of a number of </w:t>
      </w:r>
      <w:r w:rsidR="003925F8">
        <w:t xml:space="preserve">Canadian thematic issues. </w:t>
      </w:r>
      <w:r w:rsidR="00C17799">
        <w:t>Simulated data (based on airborne and Radarsat-2 quad-pol SAR) demonstrated high potential for crop classification purposes, ship detection, and sea ice mapping</w:t>
      </w:r>
      <w:r w:rsidR="00AD7E6D">
        <w:t>; ship detection results exceeded those achieved by quad-pol data.</w:t>
      </w:r>
      <w:r w:rsidR="007D58DC">
        <w:t xml:space="preserve"> However, o</w:t>
      </w:r>
      <w:r w:rsidR="00AD7E6D">
        <w:t xml:space="preserve">f greatest importance within the context of the current project, </w:t>
      </w:r>
      <w:hyperlink w:anchor="_ENREF_212" w:tooltip="White, 2017 #606" w:history="1">
        <w:r w:rsidR="00A26468">
          <w:fldChar w:fldCharType="begin"/>
        </w:r>
        <w:r w:rsidR="00A26468">
          <w:instrText xml:space="preserve"> ADDIN EN.CITE &lt;EndNote&gt;&lt;Cite AuthorYear="1"&gt;&lt;Author&gt;White&lt;/Author&gt;&lt;Year&gt;2017&lt;/Year&gt;&lt;RecNum&gt;606&lt;/RecNum&gt;&lt;DisplayText&gt;White et al. (2017)&lt;/DisplayText&gt;&lt;record&gt;&lt;rec-number&gt;606&lt;/rec-number&gt;&lt;foreign-keys&gt;&lt;key app="EN" db-id="25teddewsvepe9e5faxptreqrptrz95ftz5d" timestamp="1505841825"&gt;606&lt;/key&gt;&lt;/foreign-keys&gt;&lt;ref-type name="Journal Article"&gt;17&lt;/ref-type&gt;&lt;contributors&gt;&lt;authors&gt;&lt;author&gt;White, Lori&lt;/author&gt;&lt;author&gt;Millard, Koreen&lt;/author&gt;&lt;author&gt;Banks, Sarah&lt;/author&gt;&lt;author&gt;Richardson, Murray&lt;/author&gt;&lt;author&gt;Pasher, Jon&lt;/author&gt;&lt;author&gt;Duffe, Jason&lt;/author&gt;&lt;/authors&gt;&lt;/contributors&gt;&lt;titles&gt;&lt;title&gt;Moving to the RADARSAT Constellation Mission: Comparing Synthesized Compact Polarimetry and Dual Polarimetry Data with Fully Polarimetric RADARSAT-2 Data for Image Classification of Peatlands&lt;/title&gt;&lt;secondary-title&gt;Remote Sensing&lt;/secondary-title&gt;&lt;/titles&gt;&lt;periodical&gt;&lt;full-title&gt;Remote Sensing&lt;/full-title&gt;&lt;abbr-1&gt;Remote Sens-Basel&lt;/abbr-1&gt;&lt;/periodical&gt;&lt;pages&gt;573&lt;/pages&gt;&lt;volume&gt;9&lt;/volume&gt;&lt;number&gt;6&lt;/number&gt;&lt;dates&gt;&lt;year&gt;2017&lt;/year&gt;&lt;/dates&gt;&lt;isbn&gt;2072-4292&lt;/isbn&gt;&lt;accession-num&gt;doi:10.3390/rs9060573&lt;/accession-num&gt;&lt;urls&gt;&lt;related-urls&gt;&lt;url&gt;http://www.mdpi.com/2072-4292/9/6/573&lt;/url&gt;&lt;/related-urls&gt;&lt;/urls&gt;&lt;/record&gt;&lt;/Cite&gt;&lt;/EndNote&gt;</w:instrText>
        </w:r>
        <w:r w:rsidR="00A26468">
          <w:fldChar w:fldCharType="separate"/>
        </w:r>
        <w:r w:rsidR="00A26468">
          <w:rPr>
            <w:noProof/>
          </w:rPr>
          <w:t>White et al. (2017)</w:t>
        </w:r>
        <w:r w:rsidR="00A26468">
          <w:fldChar w:fldCharType="end"/>
        </w:r>
      </w:hyperlink>
      <w:r w:rsidR="00AD7E6D">
        <w:t xml:space="preserve"> investigated RCM capabilities for separating peatlands, concluding that little difference was notable between the use of RCM data and quad-pol Radarsat-2 data.</w:t>
      </w:r>
    </w:p>
    <w:p w:rsidR="00416794" w:rsidRDefault="009B53A9" w:rsidP="00DD5D76">
      <w:r>
        <w:t>Based on the available literature and s</w:t>
      </w:r>
      <w:r w:rsidR="003D2595">
        <w:t>hould future RCM observations match simulated data, RCM</w:t>
      </w:r>
      <w:r>
        <w:t xml:space="preserve"> is expected to</w:t>
      </w:r>
      <w:r w:rsidR="003D2595">
        <w:t xml:space="preserve"> establish itself as a strong candidate for wetland monitoring </w:t>
      </w:r>
      <w:r>
        <w:t>and its use for such purposes is encouraged</w:t>
      </w:r>
      <w:r w:rsidR="002D30BA">
        <w:t xml:space="preserve">, especially as data are </w:t>
      </w:r>
      <w:r w:rsidR="00676FDB">
        <w:t>anticipated</w:t>
      </w:r>
      <w:r w:rsidR="002D30BA">
        <w:t xml:space="preserve"> to</w:t>
      </w:r>
      <w:r w:rsidR="00676FDB">
        <w:t xml:space="preserve"> be</w:t>
      </w:r>
      <w:r w:rsidR="002D30BA">
        <w:t xml:space="preserve"> open-access.</w:t>
      </w:r>
    </w:p>
    <w:p w:rsidR="00C87046" w:rsidRDefault="00C87046" w:rsidP="007851D7">
      <w:pPr>
        <w:pStyle w:val="Heading2"/>
      </w:pPr>
      <w:r>
        <w:t>NASA-ISRO Synthetic Aperture Rad</w:t>
      </w:r>
      <w:r w:rsidR="005A0864">
        <w:t>ar</w:t>
      </w:r>
    </w:p>
    <w:p w:rsidR="0061708C" w:rsidRDefault="005A0864" w:rsidP="0061708C">
      <w:r>
        <w:t xml:space="preserve">The NASA-ISRO Synthetic Aperture Radar (NISAR) mission is a joint venture between NASA and the Indian Space Research Organization (ISRO) that is currently scheduled for launch in 2020 </w:t>
      </w:r>
      <w:r>
        <w:fldChar w:fldCharType="begin"/>
      </w:r>
      <w:r w:rsidR="00704080">
        <w:instrText xml:space="preserve"> ADDIN EN.CITE &lt;EndNote&gt;&lt;Cite&gt;&lt;Author&gt;NASA&lt;/Author&gt;&lt;Year&gt;2017&lt;/Year&gt;&lt;RecNum&gt;607&lt;/RecNum&gt;&lt;DisplayText&gt;(NISAR community 2014, NASA 2017)&lt;/DisplayText&gt;&lt;record&gt;&lt;rec-number&gt;607&lt;/rec-number&gt;&lt;foreign-keys&gt;&lt;key app="EN" db-id="25teddewsvepe9e5faxptreqrptrz95ftz5d" timestamp="1505929438"&gt;607&lt;/key&gt;&lt;/foreign-keys&gt;&lt;ref-type name="Web Page"&gt;12&lt;/ref-type&gt;&lt;contributors&gt;&lt;authors&gt;&lt;author&gt;NASA&lt;/author&gt;&lt;/authors&gt;&lt;/contributors&gt;&lt;titles&gt;&lt;title&gt;NASA-ISRO Synthetic Aperture Radar mission&lt;/title&gt;&lt;/titles&gt;&lt;number&gt;September 2017&lt;/number&gt;&lt;dates&gt;&lt;year&gt;2017&lt;/year&gt;&lt;/dates&gt;&lt;pub-location&gt;[online]&lt;/pub-location&gt;&lt;publisher&gt;Jet Propulsion Laboratory&lt;/publisher&gt;&lt;urls&gt;&lt;related-urls&gt;&lt;url&gt;https://www.jpl.nasa.gov/missions/nasa-isro-synthetic-aperture-radar-nisar/&lt;/url&gt;&lt;/related-urls&gt;&lt;/urls&gt;&lt;/record&gt;&lt;/Cite&gt;&lt;Cite&gt;&lt;Author&gt;NISAR community&lt;/Author&gt;&lt;Year&gt;2014&lt;/Year&gt;&lt;RecNum&gt;612&lt;/RecNum&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fldChar w:fldCharType="separate"/>
      </w:r>
      <w:r w:rsidR="00704080">
        <w:rPr>
          <w:noProof/>
        </w:rPr>
        <w:t>(</w:t>
      </w:r>
      <w:hyperlink w:anchor="_ENREF_153" w:tooltip="NISAR community, 2014 #612" w:history="1">
        <w:r w:rsidR="00A26468">
          <w:rPr>
            <w:noProof/>
          </w:rPr>
          <w:t>NISAR community 2014</w:t>
        </w:r>
      </w:hyperlink>
      <w:r w:rsidR="00704080">
        <w:rPr>
          <w:noProof/>
        </w:rPr>
        <w:t xml:space="preserve">, </w:t>
      </w:r>
      <w:hyperlink w:anchor="_ENREF_149" w:tooltip="NASA, 2017 #607" w:history="1">
        <w:r w:rsidR="00A26468">
          <w:rPr>
            <w:noProof/>
          </w:rPr>
          <w:t>NASA 2017</w:t>
        </w:r>
      </w:hyperlink>
      <w:r w:rsidR="00704080">
        <w:rPr>
          <w:noProof/>
        </w:rPr>
        <w:t>)</w:t>
      </w:r>
      <w:r>
        <w:fldChar w:fldCharType="end"/>
      </w:r>
      <w:r>
        <w:t xml:space="preserve">. NISAR will exist as a single spacecraft that will house both L- and S- band SAR </w:t>
      </w:r>
      <w:r w:rsidR="006724D1">
        <w:t>sensors with the purpose of</w:t>
      </w:r>
      <w:r>
        <w:t xml:space="preserve"> observ</w:t>
      </w:r>
      <w:r w:rsidR="006724D1">
        <w:t>ing</w:t>
      </w:r>
      <w:r>
        <w:t xml:space="preserve"> the Earth’s surface</w:t>
      </w:r>
      <w:r w:rsidR="00704080">
        <w:t xml:space="preserve"> </w:t>
      </w:r>
      <w:r w:rsidR="00704080">
        <w:fldChar w:fldCharType="begin">
          <w:fldData xml:space="preserve">PEVuZE5vdGU+PENpdGU+PEF1dGhvcj5Sb3NlbjwvQXV0aG9yPjxZZWFyPjIwMTM8L1llYXI+PFJl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</w:fldData>
        </w:fldChar>
      </w:r>
      <w:r w:rsidR="00704080">
        <w:instrText xml:space="preserve"> ADDIN EN.CITE </w:instrText>
      </w:r>
      <w:r w:rsidR="00704080">
        <w:fldChar w:fldCharType="begin">
          <w:fldData xml:space="preserve">PEVuZE5vdGU+PENpdGU+PEF1dGhvcj5Sb3NlbjwvQXV0aG9yPjxZZWFyPjIwMTM8L1llYXI+PFJl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</w:fldData>
        </w:fldChar>
      </w:r>
      <w:r w:rsidR="00704080">
        <w:instrText xml:space="preserve"> ADDIN EN.CITE.DATA </w:instrText>
      </w:r>
      <w:r w:rsidR="00704080">
        <w:fldChar w:fldCharType="end"/>
      </w:r>
      <w:r w:rsidR="00704080">
        <w:fldChar w:fldCharType="separate"/>
      </w:r>
      <w:r w:rsidR="00704080">
        <w:rPr>
          <w:noProof/>
        </w:rPr>
        <w:t>(</w:t>
      </w:r>
      <w:hyperlink w:anchor="_ENREF_169" w:tooltip="Rosen, 2013 #611" w:history="1">
        <w:r w:rsidR="00A26468">
          <w:rPr>
            <w:noProof/>
          </w:rPr>
          <w:t>Rosen et al. 2013</w:t>
        </w:r>
      </w:hyperlink>
      <w:r w:rsidR="00704080">
        <w:rPr>
          <w:noProof/>
        </w:rPr>
        <w:t xml:space="preserve">, </w:t>
      </w:r>
      <w:hyperlink w:anchor="_ENREF_171" w:tooltip="Rosen, 2014 #610" w:history="1">
        <w:r w:rsidR="00A26468">
          <w:rPr>
            <w:noProof/>
          </w:rPr>
          <w:t>Rosen et al. 2014</w:t>
        </w:r>
      </w:hyperlink>
      <w:r w:rsidR="00704080">
        <w:rPr>
          <w:noProof/>
        </w:rPr>
        <w:t>)</w:t>
      </w:r>
      <w:r w:rsidR="00704080">
        <w:fldChar w:fldCharType="end"/>
      </w:r>
      <w:r>
        <w:t>.</w:t>
      </w:r>
      <w:r w:rsidR="006724D1">
        <w:t xml:space="preserve"> Both sensors are expected to provide wide-swath (&gt; 240 km) data with spatial resolutions between 2 m and 6m for the S-band sensor, and between 2 m and 30 m for the L-band sensor</w:t>
      </w:r>
      <w:r w:rsidR="00F35245">
        <w:t xml:space="preserve"> </w:t>
      </w:r>
      <w:r w:rsidR="00F35245">
        <w:fldChar w:fldCharType="begin"/>
      </w:r>
      <w:r w:rsidR="00F35245">
        <w:instrText xml:space="preserve"> ADDIN EN.CITE &lt;EndNote&gt;&lt;Cite&gt;&lt;Author&gt;Rosen&lt;/Author&gt;&lt;Year&gt;2015&lt;/Year&gt;&lt;RecNum&gt;609&lt;/RecNum&gt;&lt;DisplayText&gt;(Rosen et al. 2015)&lt;/DisplayText&gt;&lt;record&gt;&lt;rec-number&gt;609&lt;/rec-number&gt;&lt;foreign-keys&gt;&lt;key app="EN" db-id="25teddewsvepe9e5faxptreqrptrz95ftz5d" timestamp="1505936303"&gt;609&lt;/key&gt;&lt;/foreign-keys&gt;&lt;ref-type name="Conference Proceedings"&gt;10&lt;/ref-type&gt;&lt;contributors&gt;&lt;authors&gt;&lt;author&gt;P. A. Rosen&lt;/author&gt;&lt;author&gt;S. Hensley&lt;/author&gt;&lt;author&gt;S. Shaffer&lt;/author&gt;&lt;author&gt;L. Veilleux&lt;/author&gt;&lt;author&gt;M. Chakraborty&lt;/author&gt;&lt;author&gt;T. Misra&lt;/author&gt;&lt;author&gt;R. Bhan&lt;/author&gt;&lt;author&gt;V. Raju Sagi&lt;/author&gt;&lt;author&gt;R. Satish&lt;/author&gt;&lt;/authors&gt;&lt;/contributors&gt;&lt;titles&gt;&lt;title&gt;The NASA-ISRO SAR mission - An international space partnership for science and societal benefit&lt;/title&gt;&lt;secondary-title&gt;2015 IEEE Radar Conference (RadarCon)&lt;/secondary-title&gt;&lt;alt-title&gt;2015 IEEE Radar Conference (RadarCon)&lt;/alt-title&gt;&lt;/titles&gt;&lt;pages&gt;1610-1613&lt;/pages&gt;&lt;keywords&gt;&lt;keyword&gt;synthetic aperture radar&lt;/keyword&gt;&lt;keyword&gt;GPS receiver&lt;/keyword&gt;&lt;keyword&gt;Indian Space Research Organisation&lt;/keyword&gt;&lt;keyword&gt;L-band electronics&lt;/keyword&gt;&lt;keyword&gt;NASA-ISRO SAR mission&lt;/keyword&gt;&lt;keyword&gt;National Aeronautics and Space Administration&lt;/keyword&gt;&lt;keyword&gt;S-band radar electronics&lt;/keyword&gt;&lt;keyword&gt;high-rate Ka-band telecommunication link&lt;/keyword&gt;&lt;keyword&gt;solid state recorder&lt;/keyword&gt;&lt;keyword&gt;Earth&lt;/keyword&gt;&lt;keyword&gt;Instruments&lt;/keyword&gt;&lt;keyword&gt;L-band&lt;/keyword&gt;&lt;keyword&gt;NASA&lt;/keyword&gt;&lt;keyword&gt;Space vehicles&lt;/keyword&gt;&lt;/keywords&gt;&lt;dates&gt;&lt;year&gt;2015&lt;/year&gt;&lt;pub-dates&gt;&lt;date&gt;10-15 May 2015&lt;/date&gt;&lt;/pub-dates&gt;&lt;/dates&gt;&lt;isbn&gt;1097-5659&lt;/isbn&gt;&lt;urls&gt;&lt;/urls&gt;&lt;electronic-resource-num&gt;10.1109/RADAR.2015.7131255&lt;/electronic-resource-num&gt;&lt;/record&gt;&lt;/Cite&gt;&lt;/EndNote&gt;</w:instrText>
      </w:r>
      <w:r w:rsidR="00F35245">
        <w:fldChar w:fldCharType="separate"/>
      </w:r>
      <w:r w:rsidR="00F35245">
        <w:rPr>
          <w:noProof/>
        </w:rPr>
        <w:t>(</w:t>
      </w:r>
      <w:hyperlink w:anchor="_ENREF_170" w:tooltip="Rosen, 2015 #609" w:history="1">
        <w:r w:rsidR="00A26468">
          <w:rPr>
            <w:noProof/>
          </w:rPr>
          <w:t>Rosen et al. 2015</w:t>
        </w:r>
      </w:hyperlink>
      <w:r w:rsidR="00F35245">
        <w:rPr>
          <w:noProof/>
        </w:rPr>
        <w:t>)</w:t>
      </w:r>
      <w:r w:rsidR="00F35245">
        <w:fldChar w:fldCharType="end"/>
      </w:r>
      <w:r w:rsidR="006724D1">
        <w:t xml:space="preserve">. The shorter S-band data will offer single- dual- and compact-polarizations as well as quasi quad-pol data (i.e. HH/HV and VH/VV), however, L-band data will be available </w:t>
      </w:r>
      <w:r w:rsidR="009F6941">
        <w:t xml:space="preserve">in </w:t>
      </w:r>
      <w:r w:rsidR="006724D1">
        <w:t>single-</w:t>
      </w:r>
      <w:r w:rsidR="009F6941">
        <w:t>, dual-, compact-, and</w:t>
      </w:r>
      <w:r w:rsidR="006724D1">
        <w:t xml:space="preserve"> quad-pol</w:t>
      </w:r>
      <w:r w:rsidR="009F6941">
        <w:t>arizations</w:t>
      </w:r>
      <w:r w:rsidR="00EA0825">
        <w:t xml:space="preserve"> </w:t>
      </w:r>
      <w:r w:rsidR="00EA0825">
        <w:fldChar w:fldCharType="begin"/>
      </w:r>
      <w:r w:rsidR="00EA0825">
        <w:instrText xml:space="preserve"> ADDIN EN.CITE &lt;EndNote&gt;&lt;Cite&gt;&lt;Author&gt;Space Application Centre&lt;/Author&gt;&lt;Year&gt;2015&lt;/Year&gt;&lt;RecNum&gt;608&lt;/RecNum&gt;&lt;DisplayText&gt;(Space Application Centre 2015)&lt;/DisplayText&gt;&lt;record&gt;&lt;rec-number&gt;608&lt;/rec-number&gt;&lt;foreign-keys&gt;&lt;key app="EN" db-id="25teddewsvepe9e5faxptreqrptrz95ftz5d" timestamp="1505936129"&gt;608&lt;/key&gt;&lt;/foreign-keys&gt;&lt;ref-type name="Web Page"&gt;12&lt;/ref-type&gt;&lt;contributors&gt;&lt;authors&gt;&lt;author&gt;Space Application Centre,&lt;/author&gt;&lt;/authors&gt;&lt;/contributors&gt;&lt;titles&gt;&lt;title&gt;NISAR Mission&lt;/title&gt;&lt;/titles&gt;&lt;number&gt;September 2017&lt;/number&gt;&lt;dates&gt;&lt;year&gt;2015&lt;/year&gt;&lt;/dates&gt;&lt;pub-location&gt;[online]&lt;/pub-location&gt;&lt;publisher&gt;NISAR Science &amp;amp; Applications Workshop, Space Application Centre, Indian Space Research Organization, Ahmedabad, India&lt;/publisher&gt;&lt;urls&gt;&lt;related-urls&gt;&lt;url&gt;http://www.sac.gov.in/nisar/NisarMission.html&lt;/url&gt;&lt;/related-urls&gt;&lt;/urls&gt;&lt;/record&gt;&lt;/Cite&gt;&lt;/EndNote&gt;</w:instrText>
      </w:r>
      <w:r w:rsidR="00EA0825">
        <w:fldChar w:fldCharType="separate"/>
      </w:r>
      <w:r w:rsidR="00EA0825">
        <w:rPr>
          <w:noProof/>
        </w:rPr>
        <w:t>(</w:t>
      </w:r>
      <w:hyperlink w:anchor="_ENREF_183" w:tooltip="Space Application Centre, 2015 #608" w:history="1">
        <w:r w:rsidR="00A26468">
          <w:rPr>
            <w:noProof/>
          </w:rPr>
          <w:t xml:space="preserve">Space </w:t>
        </w:r>
        <w:r w:rsidR="00A26468">
          <w:rPr>
            <w:noProof/>
          </w:rPr>
          <w:lastRenderedPageBreak/>
          <w:t>Application Centre 2015</w:t>
        </w:r>
      </w:hyperlink>
      <w:r w:rsidR="00EA0825">
        <w:rPr>
          <w:noProof/>
        </w:rPr>
        <w:t>)</w:t>
      </w:r>
      <w:r w:rsidR="00EA0825">
        <w:fldChar w:fldCharType="end"/>
      </w:r>
      <w:r w:rsidR="006724D1">
        <w:t>.</w:t>
      </w:r>
      <w:r w:rsidR="00704080">
        <w:t xml:space="preserve"> Both sensors will be based on the same platform, which is expected to offer a 12-day sampling and repeat orbit </w:t>
      </w:r>
      <w:r w:rsidR="00704080">
        <w:fldChar w:fldCharType="begin"/>
      </w:r>
      <w:r w:rsidR="00704080">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704080">
        <w:fldChar w:fldCharType="separate"/>
      </w:r>
      <w:r w:rsidR="00704080">
        <w:rPr>
          <w:noProof/>
        </w:rPr>
        <w:t>(</w:t>
      </w:r>
      <w:hyperlink w:anchor="_ENREF_153" w:tooltip="NISAR community, 2014 #612" w:history="1">
        <w:r w:rsidR="00A26468">
          <w:rPr>
            <w:noProof/>
          </w:rPr>
          <w:t>NISAR community 2014</w:t>
        </w:r>
      </w:hyperlink>
      <w:r w:rsidR="00704080">
        <w:rPr>
          <w:noProof/>
        </w:rPr>
        <w:t>)</w:t>
      </w:r>
      <w:r w:rsidR="00704080">
        <w:fldChar w:fldCharType="end"/>
      </w:r>
      <w:r w:rsidR="00704080">
        <w:t>.</w:t>
      </w:r>
    </w:p>
    <w:p w:rsidR="00F76557" w:rsidRDefault="00704080" w:rsidP="0061708C">
      <w:r>
        <w:t xml:space="preserve">A number of applications have been conceived within the NISAR mission </w:t>
      </w:r>
      <w:r w:rsidR="008424D3">
        <w:t xml:space="preserve">framework to satisfy science requirements of the US and India. Some such applications include: ecosystem monitoring, surface deformation, cryosphere, ocean processes, and other disasters </w:t>
      </w:r>
      <w:r w:rsidR="008424D3">
        <w:fldChar w:fldCharType="begin"/>
      </w:r>
      <w:r w:rsidR="008424D3">
        <w:instrText xml:space="preserve"> ADDIN EN.CITE &lt;EndNote&gt;&lt;Cite&gt;&lt;Author&gt;Rosen&lt;/Author&gt;&lt;Year&gt;2013&lt;/Year&gt;&lt;RecNum&gt;611&lt;/RecNum&gt;&lt;DisplayText&gt;(Rosen et al. 2013)&lt;/DisplayText&gt;&lt;record&gt;&lt;rec-number&gt;611&lt;/rec-number&gt;&lt;foreign-keys&gt;&lt;key app="EN" db-id="25teddewsvepe9e5faxptreqrptrz95ftz5d" timestamp="1505936561"&gt;611&lt;/key&gt;&lt;/foreign-keys&gt;&lt;ref-type name="Conference Proceedings"&gt;10&lt;/ref-type&gt;&lt;contributors&gt;&lt;authors&gt;&lt;author&gt;P. Rosen&lt;/author&gt;&lt;author&gt;Y. Kim&lt;/author&gt;&lt;author&gt;H. Eisen&lt;/author&gt;&lt;author&gt;S. Shaffer&lt;/author&gt;&lt;author&gt;L. Veilleux&lt;/author&gt;&lt;author&gt;S. Hensley&lt;/author&gt;&lt;author&gt;M. Chakraborty&lt;/author&gt;&lt;author&gt;T. Misra&lt;/author&gt;&lt;author&gt;R. Satish&lt;/author&gt;&lt;author&gt;D. Putrevu&lt;/author&gt;&lt;author&gt;R. Bhan&lt;/author&gt;&lt;/authors&gt;&lt;/contributors&gt;&lt;titles&gt;&lt;title&gt;A dual-frequency spaceborne SAR mission concept&lt;/title&gt;&lt;secondary-title&gt;2013 IEEE International Geoscience and Remote Sensing Symposium - IGARSS&lt;/secondary-title&gt;&lt;alt-title&gt;2013 IEEE International Geoscience and Remote Sensing Symposium - IGARSS&lt;/alt-title&gt;&lt;/titles&gt;&lt;pages&gt;2293-2296&lt;/pages&gt;&lt;keywords&gt;&lt;keyword&gt;remote sensing by radar&lt;/keyword&gt;&lt;keyword&gt;synthetic aperture radar&lt;/keyword&gt;&lt;keyword&gt;AD 2007&lt;/keyword&gt;&lt;keyword&gt;Earth change&lt;/keyword&gt;&lt;keyword&gt;Indian Space Research Organization&lt;/keyword&gt;&lt;keyword&gt;NASA&lt;/keyword&gt;&lt;keyword&gt;National Academy of Science Decadal Survey report&lt;/keyword&gt;&lt;keyword&gt;cryospheric sciences&lt;/keyword&gt;&lt;keyword&gt;dual frequency spaceborne SAR mission&lt;/keyword&gt;&lt;keyword&gt;ecosystems&lt;/keyword&gt;&lt;keyword&gt;solid earth&lt;/keyword&gt;&lt;keyword&gt;L-band&lt;/keyword&gt;&lt;keyword&gt;Sea measurements&lt;/keyword&gt;&lt;keyword&gt;Spaceborne radar&lt;/keyword&gt;&lt;keyword&gt;Vegetation mapping&lt;/keyword&gt;&lt;/keywords&gt;&lt;dates&gt;&lt;year&gt;2013&lt;/year&gt;&lt;pub-dates&gt;&lt;date&gt;21-26 July 2013&lt;/date&gt;&lt;/pub-dates&gt;&lt;/dates&gt;&lt;isbn&gt;2153-6996&lt;/isbn&gt;&lt;urls&gt;&lt;/urls&gt;&lt;electronic-resource-num&gt;10.1109/IGARSS.2013.6723276&lt;/electronic-resource-num&gt;&lt;/record&gt;&lt;/Cite&gt;&lt;/EndNote&gt;</w:instrText>
      </w:r>
      <w:r w:rsidR="008424D3">
        <w:fldChar w:fldCharType="separate"/>
      </w:r>
      <w:r w:rsidR="008424D3">
        <w:rPr>
          <w:noProof/>
        </w:rPr>
        <w:t>(</w:t>
      </w:r>
      <w:hyperlink w:anchor="_ENREF_169" w:tooltip="Rosen, 2013 #611" w:history="1">
        <w:r w:rsidR="00A26468">
          <w:rPr>
            <w:noProof/>
          </w:rPr>
          <w:t>Rosen et al. 2013</w:t>
        </w:r>
      </w:hyperlink>
      <w:r w:rsidR="008424D3">
        <w:rPr>
          <w:noProof/>
        </w:rPr>
        <w:t>)</w:t>
      </w:r>
      <w:r w:rsidR="008424D3">
        <w:fldChar w:fldCharType="end"/>
      </w:r>
      <w:r w:rsidR="008424D3">
        <w:t xml:space="preserve">. For a full list of potential science applications see </w:t>
      </w:r>
      <w:r w:rsidR="008424D3">
        <w:fldChar w:fldCharType="begin"/>
      </w:r>
      <w:r w:rsidR="008424D3">
        <w:instrText xml:space="preserve"> ADDIN EN.CITE &lt;EndNote&gt;&lt;Cite&gt;&lt;Author&gt;Rosen&lt;/Author&gt;&lt;Year&gt;2013&lt;/Year&gt;&lt;RecNum&gt;611&lt;/RecNum&gt;&lt;DisplayText&gt;(Rosen et al. 2013)&lt;/DisplayText&gt;&lt;record&gt;&lt;rec-number&gt;611&lt;/rec-number&gt;&lt;foreign-keys&gt;&lt;key app="EN" db-id="25teddewsvepe9e5faxptreqrptrz95ftz5d" timestamp="1505936561"&gt;611&lt;/key&gt;&lt;/foreign-keys&gt;&lt;ref-type name="Conference Proceedings"&gt;10&lt;/ref-type&gt;&lt;contributors&gt;&lt;authors&gt;&lt;author&gt;P. Rosen&lt;/author&gt;&lt;author&gt;Y. Kim&lt;/author&gt;&lt;author&gt;H. Eisen&lt;/author&gt;&lt;author&gt;S. Shaffer&lt;/author&gt;&lt;author&gt;L. Veilleux&lt;/author&gt;&lt;author&gt;S. Hensley&lt;/author&gt;&lt;author&gt;M. Chakraborty&lt;/author&gt;&lt;author&gt;T. Misra&lt;/author&gt;&lt;author&gt;R. Satish&lt;/author&gt;&lt;author&gt;D. Putrevu&lt;/author&gt;&lt;author&gt;R. Bhan&lt;/author&gt;&lt;/authors&gt;&lt;/contributors&gt;&lt;titles&gt;&lt;title&gt;A dual-frequency spaceborne SAR mission concept&lt;/title&gt;&lt;secondary-title&gt;2013 IEEE International Geoscience and Remote Sensing Symposium - IGARSS&lt;/secondary-title&gt;&lt;alt-title&gt;2013 IEEE International Geoscience and Remote Sensing Symposium - IGARSS&lt;/alt-title&gt;&lt;/titles&gt;&lt;pages&gt;2293-2296&lt;/pages&gt;&lt;keywords&gt;&lt;keyword&gt;remote sensing by radar&lt;/keyword&gt;&lt;keyword&gt;synthetic aperture radar&lt;/keyword&gt;&lt;keyword&gt;AD 2007&lt;/keyword&gt;&lt;keyword&gt;Earth change&lt;/keyword&gt;&lt;keyword&gt;Indian Space Research Organization&lt;/keyword&gt;&lt;keyword&gt;NASA&lt;/keyword&gt;&lt;keyword&gt;National Academy of Science Decadal Survey report&lt;/keyword&gt;&lt;keyword&gt;cryospheric sciences&lt;/keyword&gt;&lt;keyword&gt;dual frequency spaceborne SAR mission&lt;/keyword&gt;&lt;keyword&gt;ecosystems&lt;/keyword&gt;&lt;keyword&gt;solid earth&lt;/keyword&gt;&lt;keyword&gt;L-band&lt;/keyword&gt;&lt;keyword&gt;Sea measurements&lt;/keyword&gt;&lt;keyword&gt;Spaceborne radar&lt;/keyword&gt;&lt;keyword&gt;Vegetation mapping&lt;/keyword&gt;&lt;/keywords&gt;&lt;dates&gt;&lt;year&gt;2013&lt;/year&gt;&lt;pub-dates&gt;&lt;date&gt;21-26 July 2013&lt;/date&gt;&lt;/pub-dates&gt;&lt;/dates&gt;&lt;isbn&gt;2153-6996&lt;/isbn&gt;&lt;urls&gt;&lt;/urls&gt;&lt;electronic-resource-num&gt;10.1109/IGARSS.2013.6723276&lt;/electronic-resource-num&gt;&lt;/record&gt;&lt;/Cite&gt;&lt;/EndNote&gt;</w:instrText>
      </w:r>
      <w:r w:rsidR="008424D3">
        <w:fldChar w:fldCharType="separate"/>
      </w:r>
      <w:r w:rsidR="008424D3">
        <w:rPr>
          <w:noProof/>
        </w:rPr>
        <w:t>(</w:t>
      </w:r>
      <w:hyperlink w:anchor="_ENREF_169" w:tooltip="Rosen, 2013 #611" w:history="1">
        <w:r w:rsidR="00A26468">
          <w:rPr>
            <w:noProof/>
          </w:rPr>
          <w:t>Rosen et al. 2013</w:t>
        </w:r>
      </w:hyperlink>
      <w:r w:rsidR="008424D3">
        <w:rPr>
          <w:noProof/>
        </w:rPr>
        <w:t>)</w:t>
      </w:r>
      <w:r w:rsidR="008424D3">
        <w:fldChar w:fldCharType="end"/>
      </w:r>
      <w:r w:rsidR="008424D3">
        <w:t>.</w:t>
      </w:r>
      <w:r w:rsidR="00F35245">
        <w:t xml:space="preserve"> A number of white papers have been published through NASA to showcase the potential of NISAR’s societal benefits, including but not limited to: Fire management, coastal land loss, flood forecasting, forest resources, ice monitoring, and oil spills. A full list of application white papers are available online (</w:t>
      </w:r>
      <w:r w:rsidR="00F35245" w:rsidRPr="00F35245">
        <w:t>https://nisar.jpl.nasa.gov/applications/#</w:t>
      </w:r>
      <w:r w:rsidR="00F35245">
        <w:t xml:space="preserve">). </w:t>
      </w:r>
      <w:r w:rsidR="00F76557">
        <w:t>Of key importance is NISAR</w:t>
      </w:r>
      <w:r w:rsidR="00F35245">
        <w:t>’</w:t>
      </w:r>
      <w:r w:rsidR="00F76557">
        <w:t>s expect</w:t>
      </w:r>
      <w:r w:rsidR="00F35245">
        <w:t>ed</w:t>
      </w:r>
      <w:r w:rsidR="00F76557">
        <w:t xml:space="preserve"> capability surround</w:t>
      </w:r>
      <w:r w:rsidR="00F35245">
        <w:t>ing</w:t>
      </w:r>
      <w:r w:rsidR="00F76557">
        <w:t xml:space="preserve"> wetland</w:t>
      </w:r>
      <w:r w:rsidR="00F35245">
        <w:t xml:space="preserve"> mapping</w:t>
      </w:r>
      <w:r w:rsidR="00F76557">
        <w:t xml:space="preserve"> applications, including </w:t>
      </w:r>
      <w:r w:rsidR="00F35245">
        <w:t xml:space="preserve">wetland </w:t>
      </w:r>
      <w:r w:rsidR="00F76557">
        <w:t>classification and</w:t>
      </w:r>
      <w:r w:rsidR="00F35245">
        <w:t xml:space="preserve"> monitoring</w:t>
      </w:r>
      <w:r w:rsidR="00F76557">
        <w:t xml:space="preserve"> hydroperiod </w:t>
      </w:r>
      <w:r w:rsidR="00F35245">
        <w:t>regimes</w:t>
      </w:r>
      <w:r w:rsidR="00F76557">
        <w:t xml:space="preserve">. Although no recorded or simulated NISAR data are currently available, the current NISAR baseline plan responsible for the characterization of spatial coverage, sensor frequency/polarization modes, resolution, and data latency is already proposed to meet </w:t>
      </w:r>
      <w:r w:rsidR="00F35245">
        <w:t xml:space="preserve">the </w:t>
      </w:r>
      <w:r w:rsidR="00F76557">
        <w:t>technical</w:t>
      </w:r>
      <w:r w:rsidR="00F35245">
        <w:t xml:space="preserve"> requirements for a variety of </w:t>
      </w:r>
      <w:r w:rsidR="00F76557">
        <w:t>wetland</w:t>
      </w:r>
      <w:r w:rsidR="00F35245">
        <w:t xml:space="preserve"> mapping applications</w:t>
      </w:r>
      <w:r w:rsidR="00F76557">
        <w:t xml:space="preserve"> </w:t>
      </w:r>
      <w:r w:rsidR="00F76557">
        <w:fldChar w:fldCharType="begin"/>
      </w:r>
      <w:r w:rsidR="00F76557">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F76557">
        <w:fldChar w:fldCharType="separate"/>
      </w:r>
      <w:r w:rsidR="00F76557">
        <w:rPr>
          <w:noProof/>
        </w:rPr>
        <w:t>(</w:t>
      </w:r>
      <w:hyperlink w:anchor="_ENREF_153" w:tooltip="NISAR community, 2014 #612" w:history="1">
        <w:r w:rsidR="00A26468">
          <w:rPr>
            <w:noProof/>
          </w:rPr>
          <w:t>NISAR community 2014</w:t>
        </w:r>
      </w:hyperlink>
      <w:r w:rsidR="00F76557">
        <w:rPr>
          <w:noProof/>
        </w:rPr>
        <w:t>)</w:t>
      </w:r>
      <w:r w:rsidR="00F76557">
        <w:fldChar w:fldCharType="end"/>
      </w:r>
      <w:r w:rsidR="00F76557">
        <w:t xml:space="preserve">. In fact, it is expected that the use of S-band SAR in conjunction with L-band data will enhance wetland classification accuracies </w:t>
      </w:r>
      <w:r w:rsidR="00F76557">
        <w:fldChar w:fldCharType="begin"/>
      </w:r>
      <w:r w:rsidR="00F76557">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F76557">
        <w:fldChar w:fldCharType="separate"/>
      </w:r>
      <w:r w:rsidR="00F76557">
        <w:rPr>
          <w:noProof/>
        </w:rPr>
        <w:t>(</w:t>
      </w:r>
      <w:hyperlink w:anchor="_ENREF_153" w:tooltip="NISAR community, 2014 #612" w:history="1">
        <w:r w:rsidR="00A26468">
          <w:rPr>
            <w:noProof/>
          </w:rPr>
          <w:t>NISAR community 2014</w:t>
        </w:r>
      </w:hyperlink>
      <w:r w:rsidR="00F76557">
        <w:rPr>
          <w:noProof/>
        </w:rPr>
        <w:t>)</w:t>
      </w:r>
      <w:r w:rsidR="00F76557">
        <w:fldChar w:fldCharType="end"/>
      </w:r>
      <w:r w:rsidR="00F76557">
        <w:t>.</w:t>
      </w:r>
    </w:p>
    <w:p w:rsidR="007A0B54" w:rsidRPr="0061708C" w:rsidRDefault="007A0B54" w:rsidP="0061708C">
      <w:r>
        <w:t>Although the NISAR mission is at a far less mature stage than that of RCM, the (albeit limited) literature regarding its prospects a</w:t>
      </w:r>
      <w:r w:rsidR="00CA58D9">
        <w:t>ppear</w:t>
      </w:r>
      <w:r>
        <w:t xml:space="preserve"> promising</w:t>
      </w:r>
      <w:r w:rsidR="00CA58D9">
        <w:t xml:space="preserve"> regarding wetland applications</w:t>
      </w:r>
      <w:r>
        <w:t xml:space="preserve">. Should NISAR </w:t>
      </w:r>
      <w:r w:rsidR="00CA58D9">
        <w:t>meet expectations its utility in future wetland mapping/monitoring applications will likely be of great significance. It is unlikely that NISAR data will feature in the current project due to its 2020 launch date, however, given data will be open-access its use is encouraged in future where</w:t>
      </w:r>
      <w:r w:rsidR="00BF4C31">
        <w:t xml:space="preserve"> possible</w:t>
      </w:r>
      <w:r w:rsidR="00CA58D9">
        <w:t>.</w:t>
      </w:r>
    </w:p>
    <w:p w:rsidR="003F34F6" w:rsidRDefault="008E1915" w:rsidP="003F34F6">
      <w:pPr>
        <w:pStyle w:val="Heading1"/>
      </w:pPr>
      <w:bookmarkStart w:id="38" w:name="_Toc493074553"/>
      <w:r>
        <w:t>A</w:t>
      </w:r>
      <w:r w:rsidR="00721E55">
        <w:t>dvantages &amp; l</w:t>
      </w:r>
      <w:r w:rsidR="003F34F6">
        <w:t xml:space="preserve">imitations of </w:t>
      </w:r>
      <w:r w:rsidR="001067D1">
        <w:t xml:space="preserve">wetland </w:t>
      </w:r>
      <w:r w:rsidR="00721E55">
        <w:t>r</w:t>
      </w:r>
      <w:r w:rsidR="003F34F6">
        <w:t xml:space="preserve">emote </w:t>
      </w:r>
      <w:r w:rsidR="00721E55">
        <w:t>s</w:t>
      </w:r>
      <w:r w:rsidR="003F34F6">
        <w:t>ensing</w:t>
      </w:r>
      <w:bookmarkEnd w:id="38"/>
    </w:p>
    <w:p w:rsidR="00605E8D" w:rsidRDefault="00605E8D" w:rsidP="00721E55">
      <w:r>
        <w:t>Although remote sensing provides a highly attractive alternative for wetland mapping, generalized advantages and limitations apply, that is, the specific application of remote sensing for wetland mapping</w:t>
      </w:r>
      <w:r w:rsidR="00E30180">
        <w:t xml:space="preserve"> i</w:t>
      </w:r>
      <w:r>
        <w:t xml:space="preserve">s inherently challenging. </w:t>
      </w:r>
      <w:r w:rsidR="000412F9">
        <w:t>This section discusses some</w:t>
      </w:r>
      <w:r>
        <w:t xml:space="preserve"> globally applicable </w:t>
      </w:r>
      <w:r w:rsidR="000412F9">
        <w:t>advantages and limitations to those mentioned</w:t>
      </w:r>
      <w:r>
        <w:t xml:space="preserve"> above. </w:t>
      </w:r>
    </w:p>
    <w:p w:rsidR="00276016" w:rsidRDefault="00721E55" w:rsidP="003F34F6">
      <w:r>
        <w:t xml:space="preserve">In some scenarios, remote sensing offers an alternative approach to wetland </w:t>
      </w:r>
      <w:r w:rsidR="000412F9">
        <w:t>mapping over</w:t>
      </w:r>
      <w:r>
        <w:t xml:space="preserve"> field acquisitions; where field levels of accuracy are required, remote sensing offers complementary data ideal for scaling relevant information. Furthermore, remote sensing can be constrained by a single</w:t>
      </w:r>
      <w:r w:rsidR="000412F9">
        <w:t xml:space="preserve"> logical or statistical</w:t>
      </w:r>
      <w:r>
        <w:t xml:space="preserve"> criteria that mitigates subjectivity and</w:t>
      </w:r>
      <w:r w:rsidR="000412F9">
        <w:t xml:space="preserve"> the introduction of</w:t>
      </w:r>
      <w:r>
        <w:t xml:space="preserve"> human error as well as providing the cost-effective, timely mapping of wetland inventories at large-scales whilst remaining indifferent to areas of limited accessibility.</w:t>
      </w:r>
      <w:r w:rsidR="00605E8D">
        <w:t xml:space="preserve"> </w:t>
      </w:r>
      <w:r w:rsidR="00276016">
        <w:t xml:space="preserve">Remote sensing data are often free or inexpensive to buy, however, in some cases data acquisition costs can be significant. In addition, data interpretation can in some instances be more expensive and more time-consuming to process than </w:t>
      </w:r>
      <w:r w:rsidR="008E1032">
        <w:t xml:space="preserve">to acquire and process </w:t>
      </w:r>
      <w:r w:rsidR="00276016">
        <w:t>field data. However, these scenarios are often limited to poorly designed workflows and/or by the choice of ill-suited remote sensing data.</w:t>
      </w:r>
      <w:r w:rsidR="005A2261">
        <w:t xml:space="preserve"> Nonetheless, </w:t>
      </w:r>
      <w:r w:rsidR="000412F9">
        <w:t>it is important to</w:t>
      </w:r>
      <w:r w:rsidR="005A2261">
        <w:t xml:space="preserve"> </w:t>
      </w:r>
      <w:r w:rsidR="008E1032">
        <w:t>carefully</w:t>
      </w:r>
      <w:r w:rsidR="000412F9">
        <w:t xml:space="preserve"> identify and implement the most suitable data</w:t>
      </w:r>
      <w:r w:rsidR="008E1032">
        <w:t xml:space="preserve"> in order to maximize </w:t>
      </w:r>
      <w:r w:rsidR="005A2261">
        <w:t>cost effective</w:t>
      </w:r>
      <w:r w:rsidR="008E1032">
        <w:t>ness</w:t>
      </w:r>
      <w:r w:rsidR="005A2261">
        <w:t>.</w:t>
      </w:r>
    </w:p>
    <w:p w:rsidR="00E637E1" w:rsidRDefault="00E637E1" w:rsidP="003F34F6">
      <w:r>
        <w:t xml:space="preserve">The spatial resolution of remotely sensed data can hinder </w:t>
      </w:r>
      <w:r w:rsidR="00456F20">
        <w:t xml:space="preserve">wetland detection and </w:t>
      </w:r>
      <w:r w:rsidR="000412F9">
        <w:t xml:space="preserve">subsequent </w:t>
      </w:r>
      <w:r>
        <w:t>analys</w:t>
      </w:r>
      <w:r w:rsidR="000412F9">
        <w:t>e</w:t>
      </w:r>
      <w:r>
        <w:t xml:space="preserve">s depending on the level of detail required. For example, the utility of a sensor is limited for the detection of sufficiently small wetlands (≤ sensor spatial resolution) or subpixel wetlands. This has been noted for Landsat applications within the </w:t>
      </w:r>
      <w:r w:rsidR="000412F9">
        <w:t>prairie/foothills biome</w:t>
      </w:r>
      <w:r w:rsidR="00456F20">
        <w:t>, where</w:t>
      </w:r>
      <w:r w:rsidR="003918A1">
        <w:t xml:space="preserve"> inconsistencies were noted not only for </w:t>
      </w:r>
      <w:r w:rsidR="003918A1">
        <w:lastRenderedPageBreak/>
        <w:t>wetlands smaller than a single pixel but also for those as large as 0.</w:t>
      </w:r>
      <w:r w:rsidR="0061521A">
        <w:t>9</w:t>
      </w:r>
      <w:r w:rsidR="003918A1">
        <w:t xml:space="preserve"> ha (9 pixels), and very narrow ponds </w:t>
      </w:r>
      <w:r w:rsidR="003918A1">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 </w:instrText>
      </w:r>
      <w:r w:rsidR="00E32ACD">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DATA </w:instrText>
      </w:r>
      <w:r w:rsidR="00E32ACD">
        <w:fldChar w:fldCharType="end"/>
      </w:r>
      <w:r w:rsidR="003918A1">
        <w:fldChar w:fldCharType="separate"/>
      </w:r>
      <w:r w:rsidR="0057706F">
        <w:rPr>
          <w:noProof/>
        </w:rPr>
        <w:t>(</w:t>
      </w:r>
      <w:hyperlink w:anchor="_ENREF_156" w:tooltip="Ozesmi, 2002 #427" w:history="1">
        <w:r w:rsidR="00A26468">
          <w:rPr>
            <w:noProof/>
          </w:rPr>
          <w:t>Ozesmi et al. 2002</w:t>
        </w:r>
      </w:hyperlink>
      <w:r w:rsidR="0057706F">
        <w:rPr>
          <w:noProof/>
        </w:rPr>
        <w:t xml:space="preserve">, </w:t>
      </w:r>
      <w:hyperlink w:anchor="_ENREF_180" w:tooltip="Sethre, 2005 #413" w:history="1">
        <w:r w:rsidR="00A26468">
          <w:rPr>
            <w:noProof/>
          </w:rPr>
          <w:t>Sethre et al. 2005</w:t>
        </w:r>
      </w:hyperlink>
      <w:r w:rsidR="0057706F">
        <w:rPr>
          <w:noProof/>
        </w:rPr>
        <w:t>)</w:t>
      </w:r>
      <w:r w:rsidR="003918A1">
        <w:fldChar w:fldCharType="end"/>
      </w:r>
      <w:r w:rsidR="003918A1">
        <w:t>. This makes Landsat problematic for wetland mapping in the PPR as approximately 83% of all wetlands are estimated to be ≤ 0.</w:t>
      </w:r>
      <w:r w:rsidR="0061521A">
        <w:t>8</w:t>
      </w:r>
      <w:r w:rsidR="003918A1">
        <w:t xml:space="preserve"> ha </w:t>
      </w:r>
      <w:r w:rsidR="003918A1">
        <w:fldChar w:fldCharType="begin"/>
      </w:r>
      <w:r w:rsidR="00C26753">
        <w:instrText xml:space="preserve"> ADDIN EN.CITE &lt;EndNote&gt;&lt;Cite&gt;&lt;Author&gt;Johnson&lt;/Author&gt;&lt;Year&gt;1997&lt;/Year&gt;&lt;RecNum&gt;428&lt;/RecNum&gt;&lt;DisplayText&gt;(Johnson et al. 1997)&lt;/DisplayText&gt;&lt;record&gt;&lt;rec-number&gt;428&lt;/rec-number&gt;&lt;foreign-keys&gt;&lt;key app="EN" db-id="25teddewsvepe9e5faxptreqrptrz95ftz5d" timestamp="1494364742"&gt;428&lt;/key&gt;&lt;/foreign-keys&gt;&lt;ref-type name="Book"&gt;6&lt;/ref-type&gt;&lt;contributors&gt;&lt;authors&gt;&lt;author&gt;Johnson, R. R.&lt;/author&gt;&lt;author&gt;Higgins, K. F.&lt;/author&gt;&lt;/authors&gt;&lt;/contributors&gt;&lt;titles&gt;&lt;title&gt;Wetland Resources of Eastern South Dakota&lt;/title&gt;&lt;/titles&gt;&lt;pages&gt;102&lt;/pages&gt;&lt;section&gt;102&lt;/section&gt;&lt;dates&gt;&lt;year&gt;1997&lt;/year&gt;&lt;/dates&gt;&lt;pub-location&gt;Brookings: South Dakota State University, SD, USA.&lt;/pub-location&gt;&lt;urls&gt;&lt;/urls&gt;&lt;/record&gt;&lt;/Cite&gt;&lt;/EndNote&gt;</w:instrText>
      </w:r>
      <w:r w:rsidR="003918A1">
        <w:fldChar w:fldCharType="separate"/>
      </w:r>
      <w:r w:rsidR="00C26753">
        <w:rPr>
          <w:noProof/>
        </w:rPr>
        <w:t>(</w:t>
      </w:r>
      <w:hyperlink w:anchor="_ENREF_94" w:tooltip="Johnson, 1997 #428" w:history="1">
        <w:r w:rsidR="00A26468">
          <w:rPr>
            <w:noProof/>
          </w:rPr>
          <w:t>Johnson et al. 1997</w:t>
        </w:r>
      </w:hyperlink>
      <w:r w:rsidR="00C26753">
        <w:rPr>
          <w:noProof/>
        </w:rPr>
        <w:t>)</w:t>
      </w:r>
      <w:r w:rsidR="003918A1">
        <w:fldChar w:fldCharType="end"/>
      </w:r>
      <w:r w:rsidR="003918A1">
        <w:t>.</w:t>
      </w:r>
      <w:r w:rsidR="00FA415A">
        <w:t xml:space="preserve"> Should the use of remote sensing be successful within the PPR as well as the across the boreal regions, the use of suitable data and analysis techniques will be paramount.</w:t>
      </w:r>
    </w:p>
    <w:p w:rsidR="000412F9" w:rsidRDefault="000412F9" w:rsidP="003F34F6">
      <w:r>
        <w:t xml:space="preserve">In addition to spatial limitations, temporal restrictions can also be prohibitive. That is, in popular fusion approaches, data from multiple sensors </w:t>
      </w:r>
      <w:r w:rsidR="007A7819">
        <w:t>often</w:t>
      </w:r>
      <w:r>
        <w:t xml:space="preserve"> exhibit misaligned acquisition dates </w:t>
      </w:r>
      <w:r w:rsidR="007A7819">
        <w:t xml:space="preserve">as each sensor follows a predefined schedule for data acquisition; this is certainly true for most spaceborne sensor. This temporal disparity means that data from each sensor </w:t>
      </w:r>
      <w:r>
        <w:t>may represent different conditions</w:t>
      </w:r>
      <w:r w:rsidR="007A7819">
        <w:t>, the challenge of which increases in magnitude with increasing temporal disparity. This issue often has little impact for data acquisitions separated by only a few days, especially during a stable part of the wetland season. However, temporally disparate data exhibit potential to propagate high uncertainties, particularly if a sudden change is experienced through external mechanisms (e.g. 100 year precipitation event).</w:t>
      </w:r>
    </w:p>
    <w:p w:rsidR="001067D1" w:rsidRDefault="001067D1" w:rsidP="003F34F6">
      <w:r>
        <w:t xml:space="preserve">It is known that differentiating Canadian and Albertan wetland classes can prove challenging even in the field as some classes share key distinguishing characteristics. </w:t>
      </w:r>
      <w:r w:rsidR="00DF41B0">
        <w:t xml:space="preserve">The difficulty of this challenge is propagated to the application of remote sensing data, and is often amplified. The difficulty of distinguishing wetland classes varies dependant on biome; the boreal biome is more diverse and wetland rich and typically possess more of a challenge. A well-documented challenge is the differentiation of bogs and fens by remotely sensed data </w:t>
      </w:r>
      <w:r w:rsidR="00DF41B0" w:rsidRPr="00DF41B0">
        <w:rPr>
          <w:highlight w:val="yellow"/>
        </w:rPr>
        <w:t>(citation)</w:t>
      </w:r>
      <w:r w:rsidR="00DF41B0">
        <w:t xml:space="preserve"> as both classes are characterized by a variety of overlapping characteristics. Regardless of these inherent challenges the differentiation of each of the 5 (AWCS) wetland classes has been demonstrated with remote sensing, however, end users should be aware that the greatest confusion between classifications will occur for bogs and fens.</w:t>
      </w:r>
    </w:p>
    <w:p w:rsidR="00927273" w:rsidRDefault="0061521A" w:rsidP="00927273">
      <w:pPr>
        <w:pStyle w:val="Heading1"/>
      </w:pPr>
      <w:bookmarkStart w:id="39" w:name="_Toc493074554"/>
      <w:r>
        <w:t xml:space="preserve">Wetland </w:t>
      </w:r>
      <w:r w:rsidR="00927273">
        <w:t>Classification</w:t>
      </w:r>
      <w:r>
        <w:t>: A</w:t>
      </w:r>
      <w:r w:rsidR="00927273">
        <w:t xml:space="preserve"> Method</w:t>
      </w:r>
      <w:r>
        <w:t>ological Review</w:t>
      </w:r>
      <w:bookmarkEnd w:id="39"/>
    </w:p>
    <w:p w:rsidR="00115539" w:rsidRDefault="003F26A1" w:rsidP="00BF0155">
      <w:r>
        <w:t xml:space="preserve">A number of methodologies exist for the classification of wetlands by remote sensing data, these </w:t>
      </w:r>
      <w:r w:rsidR="00470DE8">
        <w:t>typically</w:t>
      </w:r>
      <w:r>
        <w:t xml:space="preserve"> vary as a function of the type of data utilized (i.e. SAR, LiDAR, imagery, etc.).</w:t>
      </w:r>
      <w:r w:rsidR="00115539">
        <w:t xml:space="preserve"> Here, data analysis techniques are reviewed with respect to each data type</w:t>
      </w:r>
      <w:r w:rsidR="0027758E">
        <w:t>. The details associated with each technique are explored in separate section</w:t>
      </w:r>
      <w:r w:rsidR="008E1915">
        <w:t>s</w:t>
      </w:r>
      <w:r w:rsidR="0027758E">
        <w:t xml:space="preserve"> so as to identify </w:t>
      </w:r>
      <w:r w:rsidR="00115539">
        <w:t>their advantages and limitations</w:t>
      </w:r>
      <w:r w:rsidR="0027758E">
        <w:t xml:space="preserve"> within the context of wetland mapping</w:t>
      </w:r>
      <w:r w:rsidR="00115539">
        <w:t xml:space="preserve">. Moreover, the potential for integrating each data type to </w:t>
      </w:r>
      <w:r w:rsidR="003544BE">
        <w:t>exploit the strengths of each are</w:t>
      </w:r>
      <w:r w:rsidR="00115539">
        <w:t xml:space="preserve"> also analyzed and discussed.</w:t>
      </w:r>
    </w:p>
    <w:p w:rsidR="00115539" w:rsidRDefault="00115539" w:rsidP="00115539">
      <w:pPr>
        <w:pStyle w:val="Heading2"/>
      </w:pPr>
      <w:r>
        <w:t>Optical Imagery</w:t>
      </w:r>
    </w:p>
    <w:p w:rsidR="007603EA" w:rsidRDefault="007603EA" w:rsidP="00D97D9B">
      <w:r>
        <w:t>Optical images acquired from space require pre-processing so as to</w:t>
      </w:r>
      <w:r w:rsidR="00D635E4">
        <w:t xml:space="preserve"> radiometrically and geometrically correct</w:t>
      </w:r>
      <w:r>
        <w:t xml:space="preserve"> </w:t>
      </w:r>
      <w:r w:rsidR="00D635E4">
        <w:t xml:space="preserve">the acquired data. Radiometric corrections </w:t>
      </w:r>
      <w:r>
        <w:t>remove the ef</w:t>
      </w:r>
      <w:r w:rsidR="00D635E4">
        <w:t xml:space="preserve">fects of atmospheric absorption, whereas geometric corrections account for satellite and sensor look geometries with respect to the sensor target. Performing such corrections </w:t>
      </w:r>
      <w:r>
        <w:t xml:space="preserve">result in images representing surface reflectance information. In most cases satellite optical imagery (such as Landsat) can be acquired in an already pre-processed format, alternatively pre-processing algorithms can be applied to any acquired raw data </w:t>
      </w:r>
      <w:r>
        <w:fldChar w:fldCharType="begin">
          <w:fldData xml:space="preserve">PEVuZE5vdGU+PENpdGU+PEF1dGhvcj5WZXJtb3RlPC9BdXRob3I+PFllYXI+MjAxNjwvWWVhcj48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</w:fldData>
        </w:fldChar>
      </w:r>
      <w:r>
        <w:instrText xml:space="preserve"> ADDIN EN.CITE </w:instrText>
      </w:r>
      <w:r>
        <w:fldChar w:fldCharType="begin">
          <w:fldData xml:space="preserve">PEVuZE5vdGU+PENpdGU+PEF1dGhvcj5WZXJtb3RlPC9BdXRob3I+PFllYXI+MjAxNjwvWWVhcj48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</w:fldData>
        </w:fldChar>
      </w:r>
      <w:r>
        <w:instrText xml:space="preserve"> ADDIN EN.CITE.DATA </w:instrText>
      </w:r>
      <w:r>
        <w:fldChar w:fldCharType="end"/>
      </w:r>
      <w:r>
        <w:fldChar w:fldCharType="separate"/>
      </w:r>
      <w:r>
        <w:rPr>
          <w:noProof/>
        </w:rPr>
        <w:t>(</w:t>
      </w:r>
      <w:hyperlink w:anchor="_ENREF_134" w:tooltip="Masek, 2006 #638" w:history="1">
        <w:r w:rsidR="00A26468">
          <w:rPr>
            <w:noProof/>
          </w:rPr>
          <w:t>Masek et al. 2006</w:t>
        </w:r>
      </w:hyperlink>
      <w:r>
        <w:rPr>
          <w:noProof/>
        </w:rPr>
        <w:t xml:space="preserve">, </w:t>
      </w:r>
      <w:hyperlink w:anchor="_ENREF_204" w:tooltip="Vermote, 2016 #637" w:history="1">
        <w:r w:rsidR="00A26468">
          <w:rPr>
            <w:noProof/>
          </w:rPr>
          <w:t>Vermote et al. 2016</w:t>
        </w:r>
      </w:hyperlink>
      <w:r>
        <w:rPr>
          <w:noProof/>
        </w:rPr>
        <w:t>)</w:t>
      </w:r>
      <w:r>
        <w:fldChar w:fldCharType="end"/>
      </w:r>
      <w:r>
        <w:t>. It is these ore-processed images that are then interrogated for water signatures.</w:t>
      </w:r>
    </w:p>
    <w:p w:rsidR="008B385F" w:rsidRDefault="0022455B" w:rsidP="00D97D9B">
      <w:r>
        <w:t>In</w:t>
      </w:r>
      <w:r w:rsidR="007603EA">
        <w:t xml:space="preserve"> multiple- and single-band</w:t>
      </w:r>
      <w:r>
        <w:t xml:space="preserve"> o</w:t>
      </w:r>
      <w:r w:rsidR="00B218F7">
        <w:t>ptical imagery</w:t>
      </w:r>
      <w:r>
        <w:t xml:space="preserve"> water is characterized by its low reflectance values, especially in the near-infrared (NIR) wavelengths. </w:t>
      </w:r>
      <w:r w:rsidR="003544BE">
        <w:t xml:space="preserve">It is </w:t>
      </w:r>
      <w:r>
        <w:t>because of this reason</w:t>
      </w:r>
      <w:r w:rsidR="003544BE">
        <w:t xml:space="preserve"> that</w:t>
      </w:r>
      <w:r>
        <w:t xml:space="preserve"> some land</w:t>
      </w:r>
      <w:r w:rsidR="003544BE">
        <w:t xml:space="preserve"> </w:t>
      </w:r>
      <w:r>
        <w:t xml:space="preserve">cover classification studies utilize NIR bands to distinguish water from land, whereas other studies make use of band ratios </w:t>
      </w:r>
      <w:r>
        <w:lastRenderedPageBreak/>
        <w:t>to identify water bodies</w:t>
      </w:r>
      <w:r w:rsidR="008E4A47">
        <w:t xml:space="preserve"> </w:t>
      </w:r>
      <w:r w:rsidR="008E4A47">
        <w:fldChar w:fldCharType="begin">
          <w:fldData xml:space="preserve">PEVuZE5vdGU+PENpdGU+PEF1dGhvcj5MdTwvQXV0aG9yPjxZZWFyPjIwMTE8L1llYXI+PFJlY051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</w:fldData>
        </w:fldChar>
      </w:r>
      <w:r w:rsidR="00E53EBA">
        <w:instrText xml:space="preserve"> ADDIN EN.CITE </w:instrText>
      </w:r>
      <w:r w:rsidR="00E53EBA">
        <w:fldChar w:fldCharType="begin">
          <w:fldData xml:space="preserve">PEVuZE5vdGU+PENpdGU+PEF1dGhvcj5MdTwvQXV0aG9yPjxZZWFyPjIwMTE8L1llYXI+PFJlY051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</w:fldData>
        </w:fldChar>
      </w:r>
      <w:r w:rsidR="00E53EBA">
        <w:instrText xml:space="preserve"> ADDIN EN.CITE.DATA </w:instrText>
      </w:r>
      <w:r w:rsidR="00E53EBA">
        <w:fldChar w:fldCharType="end"/>
      </w:r>
      <w:r w:rsidR="008E4A47">
        <w:fldChar w:fldCharType="separate"/>
      </w:r>
      <w:r w:rsidR="00E53EBA">
        <w:rPr>
          <w:noProof/>
        </w:rPr>
        <w:t>(</w:t>
      </w:r>
      <w:hyperlink w:anchor="_ENREF_137" w:tooltip="McFeeters, 1996 #629" w:history="1">
        <w:r w:rsidR="00A26468">
          <w:rPr>
            <w:noProof/>
          </w:rPr>
          <w:t>McFeeters 1996</w:t>
        </w:r>
      </w:hyperlink>
      <w:r w:rsidR="00E53EBA">
        <w:rPr>
          <w:noProof/>
        </w:rPr>
        <w:t xml:space="preserve">, </w:t>
      </w:r>
      <w:hyperlink w:anchor="_ENREF_121" w:tooltip="Lu, 2011 #628" w:history="1">
        <w:r w:rsidR="00A26468">
          <w:rPr>
            <w:noProof/>
          </w:rPr>
          <w:t>Lu et al. 2011</w:t>
        </w:r>
      </w:hyperlink>
      <w:r w:rsidR="00E53EBA">
        <w:rPr>
          <w:noProof/>
        </w:rPr>
        <w:t xml:space="preserve">, </w:t>
      </w:r>
      <w:hyperlink w:anchor="_ENREF_92" w:tooltip="Jawak, 2013 #630" w:history="1">
        <w:r w:rsidR="00A26468">
          <w:rPr>
            <w:noProof/>
          </w:rPr>
          <w:t>Jawak et al. 2013</w:t>
        </w:r>
      </w:hyperlink>
      <w:r w:rsidR="00E53EBA">
        <w:rPr>
          <w:noProof/>
        </w:rPr>
        <w:t>)</w:t>
      </w:r>
      <w:r w:rsidR="008E4A47">
        <w:fldChar w:fldCharType="end"/>
      </w:r>
      <w:r w:rsidR="008E4A47">
        <w:t>.</w:t>
      </w:r>
      <w:r w:rsidR="003544BE">
        <w:t xml:space="preserve"> </w:t>
      </w:r>
      <w:r w:rsidR="008E4A47">
        <w:t xml:space="preserve">Some </w:t>
      </w:r>
      <w:r w:rsidR="007603EA">
        <w:t>previously</w:t>
      </w:r>
      <w:r w:rsidR="008E4A47">
        <w:t xml:space="preserve"> </w:t>
      </w:r>
      <w:r w:rsidR="007603EA">
        <w:t>investigat</w:t>
      </w:r>
      <w:r w:rsidR="008E4A47">
        <w:t>ed</w:t>
      </w:r>
      <w:r w:rsidR="003544BE">
        <w:t xml:space="preserve"> ratios are </w:t>
      </w:r>
      <w:r w:rsidR="008E4A47">
        <w:t xml:space="preserve">the </w:t>
      </w:r>
      <w:r w:rsidR="003544BE">
        <w:t xml:space="preserve">normalized </w:t>
      </w:r>
      <w:r w:rsidR="00C167A2">
        <w:t xml:space="preserve">difference </w:t>
      </w:r>
      <w:r w:rsidR="003544BE">
        <w:t>wa</w:t>
      </w:r>
      <w:r w:rsidR="007603EA">
        <w:t>ter index</w:t>
      </w:r>
      <w:r w:rsidR="003544BE">
        <w:t xml:space="preserve"> </w:t>
      </w:r>
      <w:r w:rsidR="00C167A2">
        <w:t>(NDWI)</w:t>
      </w:r>
      <w:r w:rsidR="007603EA">
        <w:t xml:space="preserve"> </w:t>
      </w:r>
      <w:r w:rsidR="007603EA">
        <w:fldChar w:fldCharType="begin"/>
      </w:r>
      <w:r w:rsidR="007603EA">
        <w:instrText xml:space="preserve"> ADDIN EN.CITE &lt;EndNote&gt;&lt;Cite&gt;&lt;Author&gt;McFeeters&lt;/Author&gt;&lt;Year&gt;1996&lt;/Year&gt;&lt;RecNum&gt;629&lt;/RecNum&gt;&lt;DisplayText&gt;(McFeeters 1996)&lt;/DisplayText&gt;&lt;record&gt;&lt;rec-number&gt;629&lt;/rec-number&gt;&lt;foreign-keys&gt;&lt;key app="EN" db-id="25teddewsvepe9e5faxptreqrptrz95ftz5d" timestamp="1507054601"&gt;629&lt;/key&gt;&lt;/foreign-keys&gt;&lt;ref-type name="Journal Article"&gt;17&lt;/ref-type&gt;&lt;contributors&gt;&lt;authors&gt;&lt;author&gt;McFeeters, S.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abbr-1&gt;Int J Remote Sens&lt;/abbr-1&gt;&lt;/periodical&gt;&lt;pages&gt;1425-1432&lt;/pages&gt;&lt;volume&gt;17&lt;/volume&gt;&lt;number&gt;7&lt;/number&gt;&lt;dates&gt;&lt;year&gt;1996&lt;/year&gt;&lt;pub-dates&gt;&lt;date&gt;1996/05/01&lt;/date&gt;&lt;/pub-dates&gt;&lt;/dates&gt;&lt;publisher&gt;Taylor &amp;amp; Francis&lt;/publisher&gt;&lt;isbn&gt;0143-1161&lt;/isbn&gt;&lt;urls&gt;&lt;related-urls&gt;&lt;url&gt;http://dx.doi.org/10.1080/01431169608948714&lt;/url&gt;&lt;/related-urls&gt;&lt;/urls&gt;&lt;electronic-resource-num&gt;10.1080/01431169608948714&lt;/electronic-resource-num&gt;&lt;/record&gt;&lt;/Cite&gt;&lt;/EndNote&gt;</w:instrText>
      </w:r>
      <w:r w:rsidR="007603EA">
        <w:fldChar w:fldCharType="separate"/>
      </w:r>
      <w:r w:rsidR="007603EA">
        <w:rPr>
          <w:noProof/>
        </w:rPr>
        <w:t>(</w:t>
      </w:r>
      <w:hyperlink w:anchor="_ENREF_137" w:tooltip="McFeeters, 1996 #629" w:history="1">
        <w:r w:rsidR="00A26468">
          <w:rPr>
            <w:noProof/>
          </w:rPr>
          <w:t>McFeeters 1996</w:t>
        </w:r>
      </w:hyperlink>
      <w:r w:rsidR="007603EA">
        <w:rPr>
          <w:noProof/>
        </w:rPr>
        <w:t>)</w:t>
      </w:r>
      <w:r w:rsidR="007603EA">
        <w:fldChar w:fldCharType="end"/>
      </w:r>
      <w:r w:rsidR="007603EA">
        <w:t xml:space="preserve">, the modified NDWI (MNDWI) </w:t>
      </w:r>
      <w:r w:rsidR="007603EA">
        <w:fldChar w:fldCharType="begin"/>
      </w:r>
      <w:r w:rsidR="007603EA">
        <w:instrText xml:space="preserve"> ADDIN EN.CITE &lt;EndNote&gt;&lt;Cite&gt;&lt;Author&gt;Xu&lt;/Author&gt;&lt;Year&gt;2006&lt;/Year&gt;&lt;RecNum&gt;641&lt;/RecNum&gt;&lt;DisplayText&gt;(Xu 2006)&lt;/DisplayText&gt;&lt;record&gt;&lt;rec-number&gt;641&lt;/rec-number&gt;&lt;foreign-keys&gt;&lt;key app="EN" db-id="25teddewsvepe9e5faxptreqrptrz95ftz5d" timestamp="1507063620"&gt;641&lt;/key&gt;&lt;/foreign-keys&gt;&lt;ref-type name="Journal Article"&gt;17&lt;/ref-type&gt;&lt;contributors&gt;&lt;authors&gt;&lt;author&gt;Xu, Hanqiu&lt;/author&gt;&lt;/authors&gt;&lt;/contributors&gt;&lt;titles&gt;&lt;title&gt;Modification of normalised difference water index (NDWI) to enhance open water features in remotely sensed imagery&lt;/title&gt;&lt;secondary-title&gt;International Journal of Remote Sensing&lt;/secondary-title&gt;&lt;/titles&gt;&lt;periodical&gt;&lt;full-title&gt;International Journal of Remote Sensing&lt;/full-title&gt;&lt;abbr-1&gt;Int J Remote Sens&lt;/abbr-1&gt;&lt;/periodical&gt;&lt;pages&gt;3025-3033&lt;/pages&gt;&lt;volume&gt;27&lt;/volume&gt;&lt;number&gt;14&lt;/number&gt;&lt;dates&gt;&lt;year&gt;2006&lt;/year&gt;&lt;pub-dates&gt;&lt;date&gt;2006/07/20&lt;/date&gt;&lt;/pub-dates&gt;&lt;/dates&gt;&lt;publisher&gt;Taylor &amp;amp; Francis&lt;/publisher&gt;&lt;isbn&gt;0143-1161&lt;/isbn&gt;&lt;urls&gt;&lt;related-urls&gt;&lt;url&gt;http://dx.doi.org/10.1080/01431160600589179&lt;/url&gt;&lt;/related-urls&gt;&lt;/urls&gt;&lt;electronic-resource-num&gt;10.1080/01431160600589179&lt;/electronic-resource-num&gt;&lt;/record&gt;&lt;/Cite&gt;&lt;/EndNote&gt;</w:instrText>
      </w:r>
      <w:r w:rsidR="007603EA">
        <w:fldChar w:fldCharType="separate"/>
      </w:r>
      <w:r w:rsidR="007603EA">
        <w:rPr>
          <w:noProof/>
        </w:rPr>
        <w:t>(</w:t>
      </w:r>
      <w:hyperlink w:anchor="_ENREF_221" w:tooltip="Xu, 2006 #641" w:history="1">
        <w:r w:rsidR="00A26468">
          <w:rPr>
            <w:noProof/>
          </w:rPr>
          <w:t>Xu 2006</w:t>
        </w:r>
      </w:hyperlink>
      <w:r w:rsidR="007603EA">
        <w:rPr>
          <w:noProof/>
        </w:rPr>
        <w:t>)</w:t>
      </w:r>
      <w:r w:rsidR="007603EA">
        <w:fldChar w:fldCharType="end"/>
      </w:r>
      <w:r w:rsidR="007603EA">
        <w:t>, and the Automated Water Extraction Index (AWEI)</w:t>
      </w:r>
      <w:r w:rsidR="00E53EBA">
        <w:t xml:space="preserve"> </w:t>
      </w:r>
      <w:r w:rsidR="007603EA">
        <w:fldChar w:fldCharType="begin"/>
      </w:r>
      <w:r w:rsidR="007603EA">
        <w:instrText xml:space="preserve"> ADDIN EN.CITE &lt;EndNote&gt;&lt;Cite&gt;&lt;Author&gt;Feyisa&lt;/Author&gt;&lt;Year&gt;2014&lt;/Year&gt;&lt;RecNum&gt;642&lt;/RecNum&gt;&lt;DisplayText&gt;(Feyisa et al. 2014)&lt;/DisplayText&gt;&lt;record&gt;&lt;rec-number&gt;642&lt;/rec-number&gt;&lt;foreign-keys&gt;&lt;key app="EN" db-id="25teddewsvepe9e5faxptreqrptrz95ftz5d" timestamp="1507063643"&gt;642&lt;/key&gt;&lt;/foreign-keys&gt;&lt;ref-type name="Journal Article"&gt;17&lt;/ref-type&gt;&lt;contributors&gt;&lt;authors&gt;&lt;author&gt;Feyisa, Gudina L.&lt;/author&gt;&lt;author&gt;Meilby, Henrik&lt;/author&gt;&lt;author&gt;Fensholt, Rasmus&lt;/author&gt;&lt;author&gt;Proud, Simon R.&lt;/author&gt;&lt;/authors&gt;&lt;/contributors&gt;&lt;titles&gt;&lt;title&gt;Automated Water Extraction Index: A new technique for surface water mapping using Landsat imagery&lt;/title&gt;&lt;secondary-title&gt;Remote Sensing of Environment&lt;/secondary-title&gt;&lt;/titles&gt;&lt;periodical&gt;&lt;full-title&gt;Remote Sensing of Environment&lt;/full-title&gt;&lt;abbr-1&gt;Remote Sens Environ&lt;/abbr-1&gt;&lt;/periodical&gt;&lt;pages&gt;23-35&lt;/pages&gt;&lt;volume&gt;140&lt;/volume&gt;&lt;number&gt;Supplement C&lt;/number&gt;&lt;keywords&gt;&lt;keyword&gt;Classification accuracy&lt;/keyword&gt;&lt;keyword&gt;Threshold stability&lt;/keyword&gt;&lt;keyword&gt;Subpixel&lt;/keyword&gt;&lt;keyword&gt;Mixed pixel&lt;/keyword&gt;&lt;/keywords&gt;&lt;dates&gt;&lt;year&gt;2014&lt;/year&gt;&lt;pub-dates&gt;&lt;date&gt;2014/01/01/&lt;/date&gt;&lt;/pub-dates&gt;&lt;/dates&gt;&lt;isbn&gt;0034-4257&lt;/isbn&gt;&lt;urls&gt;&lt;related-urls&gt;&lt;url&gt;http://www.sciencedirect.com/science/article/pii/S0034425713002873&lt;/url&gt;&lt;/related-urls&gt;&lt;/urls&gt;&lt;electronic-resource-num&gt;https://doi.org/10.1016/j.rse.2013.08.029&lt;/electronic-resource-num&gt;&lt;/record&gt;&lt;/Cite&gt;&lt;/EndNote&gt;</w:instrText>
      </w:r>
      <w:r w:rsidR="007603EA">
        <w:fldChar w:fldCharType="separate"/>
      </w:r>
      <w:r w:rsidR="007603EA">
        <w:rPr>
          <w:noProof/>
        </w:rPr>
        <w:t>(</w:t>
      </w:r>
      <w:hyperlink w:anchor="_ENREF_55" w:tooltip="Feyisa, 2014 #642" w:history="1">
        <w:r w:rsidR="00A26468">
          <w:rPr>
            <w:noProof/>
          </w:rPr>
          <w:t>Feyisa et al. 2014</w:t>
        </w:r>
      </w:hyperlink>
      <w:r w:rsidR="007603EA">
        <w:rPr>
          <w:noProof/>
        </w:rPr>
        <w:t>)</w:t>
      </w:r>
      <w:r w:rsidR="007603EA">
        <w:fldChar w:fldCharType="end"/>
      </w:r>
      <w:r w:rsidR="00C167A2">
        <w:t xml:space="preserve">. These types of analyses </w:t>
      </w:r>
      <w:r w:rsidR="008B385F">
        <w:t xml:space="preserve">have been utilized in conjunction with unsupervised </w:t>
      </w:r>
      <w:r w:rsidR="008B385F">
        <w:fldChar w:fldCharType="begin"/>
      </w:r>
      <w:r w:rsidR="008B385F">
        <w:instrText xml:space="preserve"> ADDIN EN.CITE &lt;EndNote&gt;&lt;Cite&gt;&lt;Author&gt;Jones&lt;/Author&gt;&lt;Year&gt;2015&lt;/Year&gt;&lt;RecNum&gt;631&lt;/RecNum&gt;&lt;DisplayText&gt;(Jones 2015)&lt;/DisplayText&gt;&lt;record&gt;&lt;rec-number&gt;631&lt;/rec-number&gt;&lt;foreign-keys&gt;&lt;key app="EN" db-id="25teddewsvepe9e5faxptreqrptrz95ftz5d" timestamp="1507054832"&gt;631&lt;/key&gt;&lt;/foreign-keys&gt;&lt;ref-type name="Journal Article"&gt;17&lt;/ref-type&gt;&lt;contributors&gt;&lt;authors&gt;&lt;author&gt;Jones, John&lt;/author&gt;&lt;/authors&gt;&lt;/contributors&gt;&lt;titles&gt;&lt;title&gt;Efficient Wetland Surface Water Detection and Monitoring via Landsat: Comparison with in situ Data from the Everglades Depth Estimation Network&lt;/title&gt;&lt;secondary-title&gt;Remote Sensing&lt;/secondary-title&gt;&lt;/titles&gt;&lt;periodical&gt;&lt;full-title&gt;Remote Sensing&lt;/full-title&gt;&lt;abbr-1&gt;Remote Sens-Basel&lt;/abbr-1&gt;&lt;/periodical&gt;&lt;pages&gt;12503&lt;/pages&gt;&lt;volume&gt;7&lt;/volume&gt;&lt;number&gt;9&lt;/number&gt;&lt;dates&gt;&lt;year&gt;2015&lt;/year&gt;&lt;/dates&gt;&lt;isbn&gt;2072-4292&lt;/isbn&gt;&lt;accession-num&gt;doi:10.3390/rs70912503&lt;/accession-num&gt;&lt;urls&gt;&lt;related-urls&gt;&lt;url&gt;http://www.mdpi.com/2072-4292/7/9/12503&lt;/url&gt;&lt;/related-urls&gt;&lt;/urls&gt;&lt;/record&gt;&lt;/Cite&gt;&lt;/EndNote&gt;</w:instrText>
      </w:r>
      <w:r w:rsidR="008B385F">
        <w:fldChar w:fldCharType="separate"/>
      </w:r>
      <w:r w:rsidR="008B385F">
        <w:rPr>
          <w:noProof/>
        </w:rPr>
        <w:t>(</w:t>
      </w:r>
      <w:hyperlink w:anchor="_ENREF_96" w:tooltip="Jones, 2015 #631" w:history="1">
        <w:r w:rsidR="00A26468">
          <w:rPr>
            <w:noProof/>
          </w:rPr>
          <w:t>Jones 2015</w:t>
        </w:r>
      </w:hyperlink>
      <w:r w:rsidR="008B385F">
        <w:rPr>
          <w:noProof/>
        </w:rPr>
        <w:t>)</w:t>
      </w:r>
      <w:r w:rsidR="008B385F">
        <w:fldChar w:fldCharType="end"/>
      </w:r>
      <w:r w:rsidR="008B385F">
        <w:t xml:space="preserve"> and supervised </w:t>
      </w:r>
      <w:r w:rsidR="008B385F">
        <w:fldChar w:fldCharType="begin"/>
      </w:r>
      <w:r w:rsidR="008B385F">
        <w:instrText xml:space="preserve"> ADDIN EN.CITE &lt;EndNote&gt;&lt;Cite&gt;&lt;Author&gt;Tulbure&lt;/Author&gt;&lt;Year&gt;2016&lt;/Year&gt;&lt;RecNum&gt;643&lt;/RecNum&gt;&lt;DisplayText&gt;(Tulbure et al. 2016)&lt;/DisplayText&gt;&lt;record&gt;&lt;rec-number&gt;643&lt;/rec-number&gt;&lt;foreign-keys&gt;&lt;key app="EN" db-id="25teddewsvepe9e5faxptreqrptrz95ftz5d" timestamp="1507065517"&gt;643&lt;/key&gt;&lt;/foreign-keys&gt;&lt;ref-type name="Journal Article"&gt;17&lt;/ref-type&gt;&lt;contributors&gt;&lt;authors&gt;&lt;author&gt;Tulbure, Mirela G.&lt;/author&gt;&lt;author&gt;Broich, Mark&lt;/author&gt;&lt;author&gt;Stehman, Stephen V.&lt;/author&gt;&lt;author&gt;Kommareddy, Anil&lt;/author&gt;&lt;/authors&gt;&lt;/contributors&gt;&lt;titles&gt;&lt;title&gt;Surface water extent dynamics from three decades of seasonally continuous Landsat time series at subcontinental scale in a semi-arid region&lt;/title&gt;&lt;secondary-title&gt;Remote Sensing of Environment&lt;/secondary-title&gt;&lt;/titles&gt;&lt;periodical&gt;&lt;full-title&gt;Remote Sensing of Environment&lt;/full-title&gt;&lt;abbr-1&gt;Remote Sens Environ&lt;/abbr-1&gt;&lt;/periodical&gt;&lt;pages&gt;142-157&lt;/pages&gt;&lt;volume&gt;178&lt;/volume&gt;&lt;number&gt;Supplement C&lt;/number&gt;&lt;keywords&gt;&lt;keyword&gt;Landsat time series&lt;/keyword&gt;&lt;keyword&gt;Seasonally continuous&lt;/keyword&gt;&lt;keyword&gt;Surface water dynamics&lt;/keyword&gt;&lt;keyword&gt;Flooding dynamics&lt;/keyword&gt;&lt;keyword&gt;Accuracy assessment&lt;/keyword&gt;&lt;keyword&gt;Probability sampling design&lt;/keyword&gt;&lt;keyword&gt;Murray–Darling Basin&lt;/keyword&gt;&lt;keyword&gt;Australia&lt;/keyword&gt;&lt;keyword&gt;Competing water demands&lt;/keyword&gt;&lt;keyword&gt;Drought&lt;/keyword&gt;&lt;keyword&gt;Random forest&lt;/keyword&gt;&lt;keyword&gt;Long term trends&lt;/keyword&gt;&lt;keyword&gt;Water&lt;/keyword&gt;&lt;keyword&gt;River basin&lt;/keyword&gt;&lt;keyword&gt;Water management&lt;/keyword&gt;&lt;/keywords&gt;&lt;dates&gt;&lt;year&gt;2016&lt;/year&gt;&lt;pub-dates&gt;&lt;date&gt;2016/06/01/&lt;/date&gt;&lt;/pub-dates&gt;&lt;/dates&gt;&lt;isbn&gt;0034-4257&lt;/isbn&gt;&lt;urls&gt;&lt;related-urls&gt;&lt;url&gt;http://www.sciencedirect.com/science/article/pii/S0034425716300621&lt;/url&gt;&lt;/related-urls&gt;&lt;/urls&gt;&lt;electronic-resource-num&gt;https://doi.org/10.1016/j.rse.2016.02.034&lt;/electronic-resource-num&gt;&lt;/record&gt;&lt;/Cite&gt;&lt;/EndNote&gt;</w:instrText>
      </w:r>
      <w:r w:rsidR="008B385F">
        <w:fldChar w:fldCharType="separate"/>
      </w:r>
      <w:r w:rsidR="008B385F">
        <w:rPr>
          <w:noProof/>
        </w:rPr>
        <w:t>(</w:t>
      </w:r>
      <w:hyperlink w:anchor="_ENREF_197" w:tooltip="Tulbure, 2016 #643" w:history="1">
        <w:r w:rsidR="00A26468">
          <w:rPr>
            <w:noProof/>
          </w:rPr>
          <w:t>Tulbure et al. 2016</w:t>
        </w:r>
      </w:hyperlink>
      <w:r w:rsidR="008B385F">
        <w:rPr>
          <w:noProof/>
        </w:rPr>
        <w:t>)</w:t>
      </w:r>
      <w:r w:rsidR="008B385F">
        <w:fldChar w:fldCharType="end"/>
      </w:r>
      <w:r w:rsidR="008B385F">
        <w:t xml:space="preserve"> classification techniques</w:t>
      </w:r>
      <w:r w:rsidR="00D635E4">
        <w:t xml:space="preserve">, however, </w:t>
      </w:r>
      <w:r w:rsidR="00F64806">
        <w:t xml:space="preserve">more advanced </w:t>
      </w:r>
      <w:r w:rsidR="00D635E4">
        <w:t>machine learning</w:t>
      </w:r>
      <w:r w:rsidR="00F64806">
        <w:t xml:space="preserve"> alternatives</w:t>
      </w:r>
      <w:r w:rsidR="00B9738B">
        <w:t xml:space="preserve"> such as random forest </w:t>
      </w:r>
      <w:r w:rsidR="00B9738B">
        <w:fldChar w:fldCharType="begin"/>
      </w:r>
      <w:r w:rsidR="00B9738B">
        <w:instrText xml:space="preserve"> ADDIN EN.CITE &lt;EndNote&gt;&lt;Cite&gt;&lt;Author&gt;Tulbure&lt;/Author&gt;&lt;Year&gt;2016&lt;/Year&gt;&lt;RecNum&gt;643&lt;/RecNum&gt;&lt;DisplayText&gt;(Tulbure et al. 2016)&lt;/DisplayText&gt;&lt;record&gt;&lt;rec-number&gt;643&lt;/rec-number&gt;&lt;foreign-keys&gt;&lt;key app="EN" db-id="25teddewsvepe9e5faxptreqrptrz95ftz5d" timestamp="1507065517"&gt;643&lt;/key&gt;&lt;/foreign-keys&gt;&lt;ref-type name="Journal Article"&gt;17&lt;/ref-type&gt;&lt;contributors&gt;&lt;authors&gt;&lt;author&gt;Tulbure, Mirela G.&lt;/author&gt;&lt;author&gt;Broich, Mark&lt;/author&gt;&lt;author&gt;Stehman, Stephen V.&lt;/author&gt;&lt;author&gt;Kommareddy, Anil&lt;/author&gt;&lt;/authors&gt;&lt;/contributors&gt;&lt;titles&gt;&lt;title&gt;Surface water extent dynamics from three decades of seasonally continuous Landsat time series at subcontinental scale in a semi-arid region&lt;/title&gt;&lt;secondary-title&gt;Remote Sensing of Environment&lt;/secondary-title&gt;&lt;/titles&gt;&lt;periodical&gt;&lt;full-title&gt;Remote Sensing of Environment&lt;/full-title&gt;&lt;abbr-1&gt;Remote Sens Environ&lt;/abbr-1&gt;&lt;/periodical&gt;&lt;pages&gt;142-157&lt;/pages&gt;&lt;volume&gt;178&lt;/volume&gt;&lt;number&gt;Supplement C&lt;/number&gt;&lt;keywords&gt;&lt;keyword&gt;Landsat time series&lt;/keyword&gt;&lt;keyword&gt;Seasonally continuous&lt;/keyword&gt;&lt;keyword&gt;Surface water dynamics&lt;/keyword&gt;&lt;keyword&gt;Flooding dynamics&lt;/keyword&gt;&lt;keyword&gt;Accuracy assessment&lt;/keyword&gt;&lt;keyword&gt;Probability sampling design&lt;/keyword&gt;&lt;keyword&gt;Murray–Darling Basin&lt;/keyword&gt;&lt;keyword&gt;Australia&lt;/keyword&gt;&lt;keyword&gt;Competing water demands&lt;/keyword&gt;&lt;keyword&gt;Drought&lt;/keyword&gt;&lt;keyword&gt;Random forest&lt;/keyword&gt;&lt;keyword&gt;Long term trends&lt;/keyword&gt;&lt;keyword&gt;Water&lt;/keyword&gt;&lt;keyword&gt;River basin&lt;/keyword&gt;&lt;keyword&gt;Water management&lt;/keyword&gt;&lt;/keywords&gt;&lt;dates&gt;&lt;year&gt;2016&lt;/year&gt;&lt;pub-dates&gt;&lt;date&gt;2016/06/01/&lt;/date&gt;&lt;/pub-dates&gt;&lt;/dates&gt;&lt;isbn&gt;0034-4257&lt;/isbn&gt;&lt;urls&gt;&lt;related-urls&gt;&lt;url&gt;http://www.sciencedirect.com/science/article/pii/S0034425716300621&lt;/url&gt;&lt;/related-urls&gt;&lt;/urls&gt;&lt;electronic-resource-num&gt;https://doi.org/10.1016/j.rse.2016.02.034&lt;/electronic-resource-num&gt;&lt;/record&gt;&lt;/Cite&gt;&lt;/EndNote&gt;</w:instrText>
      </w:r>
      <w:r w:rsidR="00B9738B">
        <w:fldChar w:fldCharType="separate"/>
      </w:r>
      <w:r w:rsidR="00B9738B">
        <w:rPr>
          <w:noProof/>
        </w:rPr>
        <w:t>(</w:t>
      </w:r>
      <w:hyperlink w:anchor="_ENREF_197" w:tooltip="Tulbure, 2016 #643" w:history="1">
        <w:r w:rsidR="00A26468">
          <w:rPr>
            <w:noProof/>
          </w:rPr>
          <w:t>Tulbure et al. 2016</w:t>
        </w:r>
      </w:hyperlink>
      <w:r w:rsidR="00B9738B">
        <w:rPr>
          <w:noProof/>
        </w:rPr>
        <w:t>)</w:t>
      </w:r>
      <w:r w:rsidR="00B9738B">
        <w:fldChar w:fldCharType="end"/>
      </w:r>
      <w:r w:rsidR="00B9738B">
        <w:t xml:space="preserve">and expert systems </w:t>
      </w:r>
      <w:r w:rsidR="00B9738B">
        <w:fldChar w:fldCharType="begin"/>
      </w:r>
      <w:r w:rsidR="00B9738B">
        <w:instrText xml:space="preserve"> ADDIN EN.CITE &lt;EndNote&gt;&lt;Cite&gt;&lt;Author&gt;Pekel&lt;/Author&gt;&lt;Year&gt;2016&lt;/Year&gt;&lt;RecNum&gt;644&lt;/RecNum&gt;&lt;DisplayText&gt;(Pekel et al. 2016)&lt;/DisplayText&gt;&lt;record&gt;&lt;rec-number&gt;644&lt;/rec-number&gt;&lt;foreign-keys&gt;&lt;key app="EN" db-id="25teddewsvepe9e5faxptreqrptrz95ftz5d" timestamp="1507066614"&gt;644&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amp;#xD;http://www.nature.com/nature/journal/v540/n7633/abs/nature20584.html#supplementary-information&lt;/electronic-resource-num&gt;&lt;/record&gt;&lt;/Cite&gt;&lt;/EndNote&gt;</w:instrText>
      </w:r>
      <w:r w:rsidR="00B9738B">
        <w:fldChar w:fldCharType="separate"/>
      </w:r>
      <w:r w:rsidR="00B9738B">
        <w:rPr>
          <w:noProof/>
        </w:rPr>
        <w:t>(</w:t>
      </w:r>
      <w:hyperlink w:anchor="_ENREF_157" w:tooltip="Pekel, 2016 #644" w:history="1">
        <w:r w:rsidR="00A26468">
          <w:rPr>
            <w:noProof/>
          </w:rPr>
          <w:t>Pekel et al. 2016</w:t>
        </w:r>
      </w:hyperlink>
      <w:r w:rsidR="00B9738B">
        <w:rPr>
          <w:noProof/>
        </w:rPr>
        <w:t>)</w:t>
      </w:r>
      <w:r w:rsidR="00B9738B">
        <w:fldChar w:fldCharType="end"/>
      </w:r>
      <w:r w:rsidR="00D635E4">
        <w:t xml:space="preserve"> have also been explored</w:t>
      </w:r>
      <w:r w:rsidR="00F64806">
        <w:t xml:space="preserve"> </w:t>
      </w:r>
      <w:r w:rsidR="00D635E4">
        <w:t>.</w:t>
      </w:r>
    </w:p>
    <w:p w:rsidR="007603EA" w:rsidRDefault="007603EA" w:rsidP="00D97D9B">
      <w:r>
        <w:t>T</w:t>
      </w:r>
      <w:r w:rsidR="0022455B">
        <w:t>hese techniques often perform poorly in the presence of shadows (from clouds or other sources), which are often misclassified as water.</w:t>
      </w:r>
      <w:r w:rsidR="00C167A2">
        <w:t xml:space="preserve"> Moreover, </w:t>
      </w:r>
      <w:r w:rsidR="008D758A">
        <w:t>the</w:t>
      </w:r>
      <w:r w:rsidR="00C167A2">
        <w:t xml:space="preserve"> inability</w:t>
      </w:r>
      <w:r w:rsidR="008D758A">
        <w:t xml:space="preserve"> of passive imagery</w:t>
      </w:r>
      <w:r w:rsidR="00C167A2">
        <w:t xml:space="preserve"> to penetrate vegetation</w:t>
      </w:r>
      <w:r w:rsidR="008D758A">
        <w:t xml:space="preserve"> surfaces</w:t>
      </w:r>
      <w:r w:rsidR="00C167A2">
        <w:t xml:space="preserve"> mean</w:t>
      </w:r>
      <w:r w:rsidR="008D758A">
        <w:t>s</w:t>
      </w:r>
      <w:r w:rsidR="00C167A2">
        <w:t xml:space="preserve"> it is unsuitable for detecting inundation beneath forest canopies</w:t>
      </w:r>
      <w:r w:rsidR="008D758A">
        <w:t xml:space="preserve"> </w:t>
      </w:r>
      <w:r>
        <w:fldChar w:fldCharType="begin"/>
      </w:r>
      <w:r>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fldChar w:fldCharType="separate"/>
      </w:r>
      <w:r>
        <w:rPr>
          <w:noProof/>
        </w:rPr>
        <w:t>(</w:t>
      </w:r>
      <w:hyperlink w:anchor="_ENREF_91" w:tooltip="Irwin, 2017 #632" w:history="1">
        <w:r w:rsidR="00A26468">
          <w:rPr>
            <w:noProof/>
          </w:rPr>
          <w:t>Irwin et al. 2017</w:t>
        </w:r>
      </w:hyperlink>
      <w:r>
        <w:rPr>
          <w:noProof/>
        </w:rPr>
        <w:t>)</w:t>
      </w:r>
      <w:r>
        <w:fldChar w:fldCharType="end"/>
      </w:r>
      <w:r w:rsidR="00C167A2">
        <w:t>.</w:t>
      </w:r>
      <w:r w:rsidR="0022455B">
        <w:t xml:space="preserve"> </w:t>
      </w:r>
      <w:r w:rsidR="008D758A">
        <w:t>Although such limitations make wetland mapping challenging, the use of cloud-free optical imagery scenes have demonstrated success in classifying open water bodies</w:t>
      </w:r>
      <w:r w:rsidR="006A292A">
        <w:t xml:space="preserve"> through varying</w:t>
      </w:r>
      <w:r w:rsidR="0027758E">
        <w:t xml:space="preserve"> techniques</w:t>
      </w:r>
      <w:r w:rsidR="008D758A">
        <w:t xml:space="preserve"> </w:t>
      </w:r>
      <w:r w:rsidR="008D758A">
        <w:fldChar w:fldCharType="begin"/>
      </w:r>
      <w:r w:rsidR="008D758A">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8D758A">
        <w:fldChar w:fldCharType="separate"/>
      </w:r>
      <w:r w:rsidR="008D758A">
        <w:rPr>
          <w:noProof/>
        </w:rPr>
        <w:t>(</w:t>
      </w:r>
      <w:hyperlink w:anchor="_ENREF_91" w:tooltip="Irwin, 2017 #632" w:history="1">
        <w:r w:rsidR="00A26468">
          <w:rPr>
            <w:noProof/>
          </w:rPr>
          <w:t>Irwin et al. 2017</w:t>
        </w:r>
      </w:hyperlink>
      <w:r w:rsidR="008D758A">
        <w:rPr>
          <w:noProof/>
        </w:rPr>
        <w:t>)</w:t>
      </w:r>
      <w:r w:rsidR="008D758A">
        <w:fldChar w:fldCharType="end"/>
      </w:r>
      <w:r w:rsidR="008D758A">
        <w:t>.</w:t>
      </w:r>
      <w:r>
        <w:t xml:space="preserve"> </w:t>
      </w:r>
      <w:r w:rsidR="0027758E">
        <w:t>In addition, s</w:t>
      </w:r>
      <w:r w:rsidR="006A292A">
        <w:t>hould no cloud free images over the desired region be available, cloud masking algorithms can be applied</w:t>
      </w:r>
      <w:r w:rsidR="00735BD6">
        <w:t xml:space="preserve"> </w:t>
      </w:r>
      <w:r w:rsidR="00735BD6">
        <w:fldChar w:fldCharType="begin">
          <w:fldData xml:space="preserve">PEVuZE5vdGU+PENpdGU+PEF1dGhvcj5aaHU8L0F1dGhvcj48WWVhcj4yMDE1PC9ZZWFyPjxSZWNO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</w:fldData>
        </w:fldChar>
      </w:r>
      <w:r w:rsidR="00735BD6">
        <w:instrText xml:space="preserve"> ADDIN EN.CITE </w:instrText>
      </w:r>
      <w:r w:rsidR="00735BD6">
        <w:fldChar w:fldCharType="begin">
          <w:fldData xml:space="preserve">PEVuZE5vdGU+PENpdGU+PEF1dGhvcj5aaHU8L0F1dGhvcj48WWVhcj4yMDE1PC9ZZWFyPjxSZWNO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</w:fldData>
        </w:fldChar>
      </w:r>
      <w:r w:rsidR="00735BD6">
        <w:instrText xml:space="preserve"> ADDIN EN.CITE.DATA </w:instrText>
      </w:r>
      <w:r w:rsidR="00735BD6">
        <w:fldChar w:fldCharType="end"/>
      </w:r>
      <w:r w:rsidR="00735BD6">
        <w:fldChar w:fldCharType="separate"/>
      </w:r>
      <w:r w:rsidR="00735BD6">
        <w:rPr>
          <w:noProof/>
        </w:rPr>
        <w:t>(</w:t>
      </w:r>
      <w:hyperlink w:anchor="_ENREF_229" w:tooltip="Zhu, 2014 #639" w:history="1">
        <w:r w:rsidR="00A26468">
          <w:rPr>
            <w:noProof/>
          </w:rPr>
          <w:t>Zhu et al. 2014</w:t>
        </w:r>
      </w:hyperlink>
      <w:r w:rsidR="00735BD6">
        <w:rPr>
          <w:noProof/>
        </w:rPr>
        <w:t xml:space="preserve">, </w:t>
      </w:r>
      <w:hyperlink w:anchor="_ENREF_228" w:tooltip="Zhu, 2015 #640" w:history="1">
        <w:r w:rsidR="00A26468">
          <w:rPr>
            <w:noProof/>
          </w:rPr>
          <w:t>Zhu et al. 2015</w:t>
        </w:r>
      </w:hyperlink>
      <w:r w:rsidR="00735BD6">
        <w:rPr>
          <w:noProof/>
        </w:rPr>
        <w:t>)</w:t>
      </w:r>
      <w:r w:rsidR="00735BD6">
        <w:fldChar w:fldCharType="end"/>
      </w:r>
      <w:r w:rsidR="00735BD6">
        <w:t>.</w:t>
      </w:r>
    </w:p>
    <w:p w:rsidR="00115539" w:rsidRPr="00115539" w:rsidRDefault="0046769F" w:rsidP="0046769F">
      <w:pPr>
        <w:pStyle w:val="Heading2"/>
      </w:pPr>
      <w:r>
        <w:t>LiDAR</w:t>
      </w:r>
    </w:p>
    <w:p w:rsidR="00C0548B" w:rsidRDefault="00857DEE" w:rsidP="00857DEE">
      <w:r>
        <w:t>Airborne LiDAR workflows are typically well defined</w:t>
      </w:r>
      <w:r w:rsidR="00C50002">
        <w:t xml:space="preserve"> and applicable </w:t>
      </w:r>
      <w:r w:rsidR="003D17F9">
        <w:t>to</w:t>
      </w:r>
      <w:r w:rsidR="00C50002">
        <w:t xml:space="preserve"> single- and multi-band systems</w:t>
      </w:r>
      <w:r w:rsidR="003D17F9">
        <w:t>.</w:t>
      </w:r>
      <w:r>
        <w:t xml:space="preserve"> </w:t>
      </w:r>
      <w:r w:rsidR="003D17F9">
        <w:t xml:space="preserve">However, </w:t>
      </w:r>
      <w:r>
        <w:t>minor details</w:t>
      </w:r>
      <w:r w:rsidR="003D17F9">
        <w:t xml:space="preserve"> may</w:t>
      </w:r>
      <w:r>
        <w:t xml:space="preserve"> vary </w:t>
      </w:r>
      <w:r w:rsidR="003D17F9">
        <w:t>at</w:t>
      </w:r>
      <w:r w:rsidR="00C50002">
        <w:t xml:space="preserve"> certain workflow </w:t>
      </w:r>
      <w:r w:rsidR="0018682D">
        <w:t>decision</w:t>
      </w:r>
      <w:r w:rsidR="003D17F9">
        <w:t xml:space="preserve"> points</w:t>
      </w:r>
      <w:r w:rsidR="00C50002">
        <w:t xml:space="preserve"> </w:t>
      </w:r>
      <w:r w:rsidR="00463A62">
        <w:t>so as to</w:t>
      </w:r>
      <w:r>
        <w:t xml:space="preserve"> </w:t>
      </w:r>
      <w:r w:rsidR="003D17F9">
        <w:t xml:space="preserve">best </w:t>
      </w:r>
      <w:r>
        <w:t xml:space="preserve">exploit the 3 dimensional point cloud for </w:t>
      </w:r>
      <w:r w:rsidR="003D17F9">
        <w:t>a given</w:t>
      </w:r>
      <w:r>
        <w:t xml:space="preserve"> application. Post quality control</w:t>
      </w:r>
      <w:r w:rsidR="003D17F9">
        <w:t xml:space="preserve"> (i.e. low point removal)</w:t>
      </w:r>
      <w:r>
        <w:t>, typical workflows tile flight</w:t>
      </w:r>
      <w:r w:rsidR="00464E74">
        <w:t xml:space="preserve"> </w:t>
      </w:r>
      <w:r>
        <w:t>lines with a given overlap between each tile so as to eliminate edge affects near the tile perimeter. Then ground points are identified from within the point cloud, that is, points that are expected to represent reflections from the ground surface</w:t>
      </w:r>
      <w:r w:rsidR="00752D1F">
        <w:t>.</w:t>
      </w:r>
      <w:r>
        <w:t xml:space="preserve"> </w:t>
      </w:r>
      <w:r w:rsidR="00752D1F">
        <w:t>A</w:t>
      </w:r>
      <w:r>
        <w:t xml:space="preserve"> number of ground classification methods exist</w:t>
      </w:r>
      <w:r w:rsidR="00752D1F">
        <w:t xml:space="preserve"> in comme</w:t>
      </w:r>
      <w:r w:rsidR="00D046F3">
        <w:t xml:space="preserve">rcially available software </w:t>
      </w:r>
      <w:r w:rsidR="00D046F3">
        <w:fldChar w:fldCharType="begin">
          <w:fldData xml:space="preserve">PEVuZE5vdGU+PENpdGU+PEF1dGhvcj5BeGVsc3NvbjwvQXV0aG9yPjxZZWFyPjIwMDA8L1llYXI+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</w:fldData>
        </w:fldChar>
      </w:r>
      <w:r w:rsidR="00D046F3">
        <w:instrText xml:space="preserve"> ADDIN EN.CITE </w:instrText>
      </w:r>
      <w:r w:rsidR="00D046F3">
        <w:fldChar w:fldCharType="begin">
          <w:fldData xml:space="preserve">PEVuZE5vdGU+PENpdGU+PEF1dGhvcj5BeGVsc3NvbjwvQXV0aG9yPjxZZWFyPjIwMDA8L1llYXI+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</w:fldData>
        </w:fldChar>
      </w:r>
      <w:r w:rsidR="00D046F3">
        <w:instrText xml:space="preserve"> ADDIN EN.CITE.DATA </w:instrText>
      </w:r>
      <w:r w:rsidR="00D046F3">
        <w:fldChar w:fldCharType="end"/>
      </w:r>
      <w:r w:rsidR="00D046F3">
        <w:fldChar w:fldCharType="separate"/>
      </w:r>
      <w:r w:rsidR="00D046F3">
        <w:rPr>
          <w:noProof/>
        </w:rPr>
        <w:t>(</w:t>
      </w:r>
      <w:hyperlink w:anchor="_ENREF_13" w:tooltip="Axelsson, 1999 #653" w:history="1">
        <w:r w:rsidR="00A26468">
          <w:rPr>
            <w:noProof/>
          </w:rPr>
          <w:t>Axelsson 1999</w:t>
        </w:r>
      </w:hyperlink>
      <w:r w:rsidR="00D046F3">
        <w:rPr>
          <w:noProof/>
        </w:rPr>
        <w:t xml:space="preserve">, </w:t>
      </w:r>
      <w:hyperlink w:anchor="_ENREF_14" w:tooltip="Axelsson, 2000 #652" w:history="1">
        <w:r w:rsidR="00A26468">
          <w:rPr>
            <w:noProof/>
          </w:rPr>
          <w:t>Axelsson 2000</w:t>
        </w:r>
      </w:hyperlink>
      <w:r w:rsidR="00D046F3">
        <w:rPr>
          <w:noProof/>
        </w:rPr>
        <w:t>)</w:t>
      </w:r>
      <w:r w:rsidR="00D046F3">
        <w:fldChar w:fldCharType="end"/>
      </w:r>
      <w:r w:rsidR="00D046F3">
        <w:t>, however, ground classification remains an active area of research</w:t>
      </w:r>
      <w:r w:rsidR="0018682D">
        <w:t xml:space="preserve"> in academic settings</w:t>
      </w:r>
      <w:r w:rsidR="00D046F3">
        <w:t xml:space="preserve"> </w:t>
      </w:r>
      <w:r w:rsidR="00F218F2">
        <w:fldChar w:fldCharType="begin">
          <w:fldData xml:space="preserve">PEVuZE5vdGU+PENpdGU+PEF1dGhvcj5aaGFvPC9BdXRob3I+PFllYXI+MjAxNjwvWWVhcj48UmVj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</w:fldData>
        </w:fldChar>
      </w:r>
      <w:r w:rsidR="00F218F2">
        <w:instrText xml:space="preserve"> ADDIN EN.CITE </w:instrText>
      </w:r>
      <w:r w:rsidR="00F218F2">
        <w:fldChar w:fldCharType="begin">
          <w:fldData xml:space="preserve">PEVuZE5vdGU+PENpdGU+PEF1dGhvcj5aaGFvPC9BdXRob3I+PFllYXI+MjAxNjwvWWVhcj48UmVj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</w:fldData>
        </w:fldChar>
      </w:r>
      <w:r w:rsidR="00F218F2">
        <w:instrText xml:space="preserve"> ADDIN EN.CITE.DATA </w:instrText>
      </w:r>
      <w:r w:rsidR="00F218F2">
        <w:fldChar w:fldCharType="end"/>
      </w:r>
      <w:r w:rsidR="00F218F2">
        <w:fldChar w:fldCharType="separate"/>
      </w:r>
      <w:r w:rsidR="00F218F2">
        <w:rPr>
          <w:noProof/>
        </w:rPr>
        <w:t>(</w:t>
      </w:r>
      <w:hyperlink w:anchor="_ENREF_225" w:tooltip="Yang, 2016 #656" w:history="1">
        <w:r w:rsidR="00A26468">
          <w:rPr>
            <w:noProof/>
          </w:rPr>
          <w:t>Yang et al. 2016</w:t>
        </w:r>
      </w:hyperlink>
      <w:r w:rsidR="00F218F2">
        <w:rPr>
          <w:noProof/>
        </w:rPr>
        <w:t xml:space="preserve">, </w:t>
      </w:r>
      <w:hyperlink w:anchor="_ENREF_227" w:tooltip="Zhao, 2016 #654" w:history="1">
        <w:r w:rsidR="00A26468">
          <w:rPr>
            <w:noProof/>
          </w:rPr>
          <w:t>Zhao et al. 2016</w:t>
        </w:r>
      </w:hyperlink>
      <w:r w:rsidR="00F218F2">
        <w:rPr>
          <w:noProof/>
        </w:rPr>
        <w:t xml:space="preserve">, </w:t>
      </w:r>
      <w:hyperlink w:anchor="_ENREF_152" w:tooltip="Nie, 2017 #655" w:history="1">
        <w:r w:rsidR="00A26468">
          <w:rPr>
            <w:noProof/>
          </w:rPr>
          <w:t>Nie et al. 2017</w:t>
        </w:r>
      </w:hyperlink>
      <w:r w:rsidR="00F218F2">
        <w:rPr>
          <w:noProof/>
        </w:rPr>
        <w:t>)</w:t>
      </w:r>
      <w:r w:rsidR="00F218F2">
        <w:fldChar w:fldCharType="end"/>
      </w:r>
      <w:r>
        <w:t>. Once ground points are identified the height of non-ground points above the ground ‘surface’ can be calculated and classified</w:t>
      </w:r>
      <w:r w:rsidR="00464E74">
        <w:t xml:space="preserve"> </w:t>
      </w:r>
      <w:r w:rsidR="00464E74">
        <w:fldChar w:fldCharType="begin"/>
      </w:r>
      <w:r w:rsidR="00464E74">
        <w:instrText xml:space="preserve"> ADDIN EN.CITE &lt;EndNote&gt;&lt;Cite&gt;&lt;Author&gt;Hug&lt;/Author&gt;&lt;Year&gt;2004&lt;/Year&gt;&lt;RecNum&gt;46&lt;/RecNum&gt;&lt;DisplayText&gt;(Hug et al. 2004)&lt;/DisplayText&gt;&lt;record&gt;&lt;rec-number&gt;46&lt;/rec-number&gt;&lt;foreign-keys&gt;&lt;key app="EN" db-id="25teddewsvepe9e5faxptreqrptrz95ftz5d" timestamp="1410903409"&gt;46&lt;/key&gt;&lt;/foreign-keys&gt;&lt;ref-type name="Conference Proceedings"&gt;10&lt;/ref-type&gt;&lt;contributors&gt;&lt;authors&gt;&lt;author&gt;Hug, C.&lt;/author&gt;&lt;author&gt;Krzystek, P.&lt;/author&gt;&lt;author&gt;Fuchs, W.&lt;/author&gt;&lt;/authors&gt;&lt;/contributors&gt;&lt;titles&gt;&lt;title&gt;Advanced Lidar Data Processing with Lastools &lt;/title&gt;&lt;secondary-title&gt;International Archives Of Photogrammetry and Remote Sensing, Comission II, ISPRS 20th Congress&lt;/secondary-title&gt;&lt;/titles&gt;&lt;pages&gt;832-837&lt;/pages&gt;&lt;dates&gt;&lt;year&gt;2004&lt;/year&gt;&lt;/dates&gt;&lt;pub-location&gt;Istanbul, Turkey&lt;/pub-location&gt;&lt;urls&gt;&lt;/urls&gt;&lt;/record&gt;&lt;/Cite&gt;&lt;/EndNote&gt;</w:instrText>
      </w:r>
      <w:r w:rsidR="00464E74">
        <w:fldChar w:fldCharType="separate"/>
      </w:r>
      <w:r w:rsidR="00464E74">
        <w:rPr>
          <w:noProof/>
        </w:rPr>
        <w:t>(</w:t>
      </w:r>
      <w:hyperlink w:anchor="_ENREF_90" w:tooltip="Hug, 2004 #46" w:history="1">
        <w:r w:rsidR="00A26468">
          <w:rPr>
            <w:noProof/>
          </w:rPr>
          <w:t>Hug et al. 2004</w:t>
        </w:r>
      </w:hyperlink>
      <w:r w:rsidR="00464E74">
        <w:rPr>
          <w:noProof/>
        </w:rPr>
        <w:t>)</w:t>
      </w:r>
      <w:r w:rsidR="00464E74">
        <w:fldChar w:fldCharType="end"/>
      </w:r>
      <w:r>
        <w:t xml:space="preserve">. Typically points are classified according to </w:t>
      </w:r>
      <w:r w:rsidR="00753AA5" w:rsidRPr="00753AA5">
        <w:t>American Society for Photogrammetry &amp; Remote Sensing</w:t>
      </w:r>
      <w:r w:rsidR="00753AA5">
        <w:t xml:space="preserve"> (</w:t>
      </w:r>
      <w:r>
        <w:t>ASPRS</w:t>
      </w:r>
      <w:r w:rsidR="00753AA5">
        <w:t>)</w:t>
      </w:r>
      <w:r>
        <w:t xml:space="preserve"> standards</w:t>
      </w:r>
      <w:r w:rsidR="00753AA5">
        <w:t xml:space="preserve"> </w:t>
      </w:r>
      <w:r w:rsidR="00753AA5">
        <w:fldChar w:fldCharType="begin"/>
      </w:r>
      <w:r w:rsidR="00753AA5">
        <w:instrText xml:space="preserve"> ADDIN EN.CITE &lt;EndNote&gt;&lt;Cite&gt;&lt;Author&gt;ASPRS&lt;/Author&gt;&lt;Year&gt;2011&lt;/Year&gt;&lt;RecNum&gt;651&lt;/RecNum&gt;&lt;DisplayText&gt;(ASPRS 2011)&lt;/DisplayText&gt;&lt;record&gt;&lt;rec-number&gt;651&lt;/rec-number&gt;&lt;foreign-keys&gt;&lt;key app="EN" db-id="25teddewsvepe9e5faxptreqrptrz95ftz5d" timestamp="1507135186"&gt;651&lt;/key&gt;&lt;/foreign-keys&gt;&lt;ref-type name="Report"&gt;27&lt;/ref-type&gt;&lt;contributors&gt;&lt;authors&gt;&lt;author&gt;ASPRS,&lt;/author&gt;&lt;/authors&gt;&lt;tertiary-authors&gt;&lt;author&gt;American Society for Photogrammetry &amp;amp; Remote Sensing&lt;/author&gt;&lt;/tertiary-authors&gt;&lt;/contributors&gt;&lt;titles&gt;&lt;title&gt;LAS Specification&lt;/title&gt;&lt;/titles&gt;&lt;dates&gt;&lt;year&gt;2011&lt;/year&gt;&lt;/dates&gt;&lt;pub-location&gt;Bethesda, Maryland, USA&lt;/pub-location&gt;&lt;isbn&gt;1.4-R6&lt;/isbn&gt;&lt;urls&gt;&lt;/urls&gt;&lt;/record&gt;&lt;/Cite&gt;&lt;/EndNote&gt;</w:instrText>
      </w:r>
      <w:r w:rsidR="00753AA5">
        <w:fldChar w:fldCharType="separate"/>
      </w:r>
      <w:r w:rsidR="00753AA5">
        <w:rPr>
          <w:noProof/>
        </w:rPr>
        <w:t>(</w:t>
      </w:r>
      <w:hyperlink w:anchor="_ENREF_10" w:tooltip="ASPRS, 2011 #651" w:history="1">
        <w:r w:rsidR="00A26468">
          <w:rPr>
            <w:noProof/>
          </w:rPr>
          <w:t>ASPRS 2011</w:t>
        </w:r>
      </w:hyperlink>
      <w:r w:rsidR="00753AA5">
        <w:rPr>
          <w:noProof/>
        </w:rPr>
        <w:t>)</w:t>
      </w:r>
      <w:r w:rsidR="00753AA5">
        <w:fldChar w:fldCharType="end"/>
      </w:r>
      <w:r>
        <w:t>.</w:t>
      </w:r>
      <w:r w:rsidR="003678C5">
        <w:t xml:space="preserve"> Once ground and non-ground points have been classified a host of terrain (DEM, DSM), height, and density metrics can be calculated (height percentiles, point ratios, etc.)</w:t>
      </w:r>
      <w:r w:rsidR="005B671C">
        <w:t xml:space="preserve"> directly from the point cloud</w:t>
      </w:r>
      <w:r w:rsidR="003678C5">
        <w:t>.</w:t>
      </w:r>
      <w:r w:rsidR="00C50002">
        <w:t xml:space="preserve"> </w:t>
      </w:r>
      <w:r w:rsidR="00C0548B">
        <w:t xml:space="preserve">LiDAR data are typically analyzed by the utility of proprietary software suites (e.g. Terrascan, Lastools, etc.) which can be expensive in some cases. Few open-source alternatives exist, </w:t>
      </w:r>
      <w:r w:rsidR="0018682D">
        <w:t xml:space="preserve">however, </w:t>
      </w:r>
      <w:r w:rsidR="00C0548B">
        <w:t>those that do are still under development and offer limited analysis capabilities at present.</w:t>
      </w:r>
    </w:p>
    <w:p w:rsidR="00C50002" w:rsidRDefault="009F0C90" w:rsidP="009F0C90">
      <w:r>
        <w:t>Water typically absorbs incident LiDAR pulses, however, this is dependent on the angle of incidence and the wavelength of</w:t>
      </w:r>
      <w:r w:rsidR="0018682D">
        <w:t xml:space="preserve"> the</w:t>
      </w:r>
      <w:r>
        <w:t xml:space="preserve"> laser pulse. LiDAR returns reflected from calm water typically have low intensity at high angles of incidence, and high intensity at low angles of incidence (near nadir) </w:t>
      </w:r>
      <w:r>
        <w:fldChar w:fldCharType="begin"/>
      </w:r>
      <w:r>
        <w:instrText xml:space="preserve"> ADDIN EN.CITE &lt;EndNote&gt;&lt;Cite&gt;&lt;Author&gt;Lang&lt;/Author&gt;&lt;Year&gt;2009&lt;/Year&gt;&lt;RecNum&gt;588&lt;/RecNum&gt;&lt;DisplayText&gt;(Lutz et al. 2003, 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Cite&gt;&lt;Author&gt;Lutz&lt;/Author&gt;&lt;Year&gt;2003&lt;/Year&gt;&lt;RecNum&gt;658&lt;/RecNum&gt;&lt;record&gt;&lt;rec-number&gt;658&lt;/rec-number&gt;&lt;foreign-keys&gt;&lt;key app="EN" db-id="25teddewsvepe9e5faxptreqrptrz95ftz5d" timestamp="1507139570"&gt;658&lt;/key&gt;&lt;/foreign-keys&gt;&lt;ref-type name="Journal Article"&gt;17&lt;/ref-type&gt;&lt;contributors&gt;&lt;authors&gt;&lt;author&gt;Lutz, E.&lt;/author&gt;&lt;author&gt;Geist, T.&lt;/author&gt;&lt;author&gt;Stötter, J.&lt;/author&gt;&lt;/authors&gt;&lt;/contributors&gt;&lt;titles&gt;&lt;title&gt;Investigations of Airborne Laser Scanning Signal Intensity on Glacial Surfaces-Utilizing Comprehensive Laser Geometry Modeling and Orthophoto Surface Modeling (a Case Study: Svartisheibreen, Norway)&lt;/title&gt;&lt;secondary-title&gt;International Achives of Photogrammetry, Remote Sensing and Spatial Information Sciences&lt;/secondary-title&gt;&lt;/titles&gt;&lt;periodical&gt;&lt;full-title&gt;International Achives of Photogrammetry, Remote Sensing and Spatial Information Sciences&lt;/full-title&gt;&lt;/periodical&gt;&lt;pages&gt;143-148&lt;/pages&gt;&lt;volume&gt;34&lt;/volume&gt;&lt;dates&gt;&lt;year&gt;2003&lt;/year&gt;&lt;/dates&gt;&lt;urls&gt;&lt;/urls&gt;&lt;/record&gt;&lt;/Cite&gt;&lt;/EndNote&gt;</w:instrText>
      </w:r>
      <w:r>
        <w:fldChar w:fldCharType="separate"/>
      </w:r>
      <w:r>
        <w:rPr>
          <w:noProof/>
        </w:rPr>
        <w:t>(</w:t>
      </w:r>
      <w:hyperlink w:anchor="_ENREF_124" w:tooltip="Lutz, 2003 #658" w:history="1">
        <w:r w:rsidR="00A26468">
          <w:rPr>
            <w:noProof/>
          </w:rPr>
          <w:t>Lutz et al. 2003</w:t>
        </w:r>
      </w:hyperlink>
      <w:r>
        <w:rPr>
          <w:noProof/>
        </w:rPr>
        <w:t xml:space="preserve">, </w:t>
      </w:r>
      <w:hyperlink w:anchor="_ENREF_113" w:tooltip="Lang, 2009 #588" w:history="1">
        <w:r w:rsidR="00A26468">
          <w:rPr>
            <w:noProof/>
          </w:rPr>
          <w:t>Lang et al. 2009</w:t>
        </w:r>
      </w:hyperlink>
      <w:r>
        <w:rPr>
          <w:noProof/>
        </w:rPr>
        <w:t>)</w:t>
      </w:r>
      <w:r>
        <w:fldChar w:fldCharType="end"/>
      </w:r>
      <w:r>
        <w:t>.</w:t>
      </w:r>
      <w:r w:rsidR="005B671C">
        <w:t xml:space="preserve"> Moreover, the frequency of dropouts (emitted pulses that are not detected due to either absorption or very weak surface reflection) is very high relative to other terrestrial surfaces, which often results in waterbodies having lower point densities than other terrestrial land cover types </w:t>
      </w:r>
      <w:r w:rsidR="005B671C">
        <w:fldChar w:fldCharType="begin"/>
      </w:r>
      <w:r w:rsidR="005B671C">
        <w:instrText xml:space="preserve"> ADDIN EN.CITE &lt;EndNote&gt;&lt;Cite&gt;&lt;Author&gt;Höfle&lt;/Author&gt;&lt;Year&gt;2009&lt;/Year&gt;&lt;RecNum&gt;659&lt;/RecNum&gt;&lt;DisplayText&gt;(Höfle et al. 2009)&lt;/DisplayText&gt;&lt;record&gt;&lt;rec-number&gt;659&lt;/rec-number&gt;&lt;foreign-keys&gt;&lt;key app="EN" db-id="25teddewsvepe9e5faxptreqrptrz95ftz5d" timestamp="1507140013"&gt;659&lt;/key&gt;&lt;/foreign-keys&gt;&lt;ref-type name="Journal Article"&gt;17&lt;/ref-type&gt;&lt;contributors&gt;&lt;authors&gt;&lt;author&gt;Höfle, Bernhard&lt;/author&gt;&lt;author&gt;Vetter, Michael&lt;/author&gt;&lt;author&gt;Pfeifer, Norbert&lt;/author&gt;&lt;author&gt;Mandlburger, Gottfried&lt;/author&gt;&lt;author&gt;Stötter, Johann&lt;/author&gt;&lt;/authors&gt;&lt;/contributors&gt;&lt;titles&gt;&lt;title&gt;Water surface mapping from airborne laser scanning using signal intensity and elevation data&lt;/title&gt;&lt;secondary-title&gt;Earth Surface Processes and Landforms&lt;/secondary-title&gt;&lt;/titles&gt;&lt;periodical&gt;&lt;full-title&gt;Earth Surface Processes and Landforms&lt;/full-title&gt;&lt;/periodical&gt;&lt;pages&gt;1635-1649&lt;/pages&gt;&lt;volume&gt;34&lt;/volume&gt;&lt;number&gt;12&lt;/number&gt;&lt;keywords&gt;&lt;keyword&gt;LiDAR&lt;/keyword&gt;&lt;keyword&gt;airborne laser scanning&lt;/keyword&gt;&lt;keyword&gt;rivers&lt;/keyword&gt;&lt;keyword&gt;classification&lt;/keyword&gt;&lt;keyword&gt;signal intensity&lt;/keyword&gt;&lt;/keywords&gt;&lt;dates&gt;&lt;year&gt;2009&lt;/year&gt;&lt;/dates&gt;&lt;publisher&gt;John Wiley &amp;amp; Sons, Ltd.&lt;/publisher&gt;&lt;isbn&gt;1096-9837&lt;/isbn&gt;&lt;urls&gt;&lt;related-urls&gt;&lt;url&gt;http://dx.doi.org/10.1002/esp.1853&lt;/url&gt;&lt;/related-urls&gt;&lt;/urls&gt;&lt;electronic-resource-num&gt;10.1002/esp.1853&lt;/electronic-resource-num&gt;&lt;/record&gt;&lt;/Cite&gt;&lt;/EndNote&gt;</w:instrText>
      </w:r>
      <w:r w:rsidR="005B671C">
        <w:fldChar w:fldCharType="separate"/>
      </w:r>
      <w:r w:rsidR="005B671C">
        <w:rPr>
          <w:noProof/>
        </w:rPr>
        <w:t>(</w:t>
      </w:r>
      <w:hyperlink w:anchor="_ENREF_81" w:tooltip="Höfle, 2009 #659" w:history="1">
        <w:r w:rsidR="00A26468">
          <w:rPr>
            <w:noProof/>
          </w:rPr>
          <w:t>Höfle et al. 2009</w:t>
        </w:r>
      </w:hyperlink>
      <w:r w:rsidR="005B671C">
        <w:rPr>
          <w:noProof/>
        </w:rPr>
        <w:t>)</w:t>
      </w:r>
      <w:r w:rsidR="005B671C">
        <w:fldChar w:fldCharType="end"/>
      </w:r>
      <w:r w:rsidR="005B671C">
        <w:t>.</w:t>
      </w:r>
      <w:r w:rsidR="0018682D">
        <w:t xml:space="preserve"> In addition, water is expected to inhabit depressions in the landscape which can be identified in LiDAR data through the interrogation of areas of low elevation relative to its immediately neighbouring landscape </w:t>
      </w:r>
      <w:r w:rsidR="0018682D">
        <w:fldChar w:fldCharType="begin"/>
      </w:r>
      <w:r w:rsidR="0018682D">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18682D">
        <w:fldChar w:fldCharType="separate"/>
      </w:r>
      <w:r w:rsidR="0018682D">
        <w:rPr>
          <w:noProof/>
        </w:rPr>
        <w:t>(</w:t>
      </w:r>
      <w:hyperlink w:anchor="_ENREF_91" w:tooltip="Irwin, 2017 #632" w:history="1">
        <w:r w:rsidR="00A26468">
          <w:rPr>
            <w:noProof/>
          </w:rPr>
          <w:t>Irwin et al. 2017</w:t>
        </w:r>
      </w:hyperlink>
      <w:r w:rsidR="0018682D">
        <w:rPr>
          <w:noProof/>
        </w:rPr>
        <w:t>)</w:t>
      </w:r>
      <w:r w:rsidR="0018682D">
        <w:fldChar w:fldCharType="end"/>
      </w:r>
      <w:r w:rsidR="0018682D">
        <w:t>.</w:t>
      </w:r>
      <w:r w:rsidR="003D17F9">
        <w:t xml:space="preserve"> </w:t>
      </w:r>
    </w:p>
    <w:p w:rsidR="0018682D" w:rsidRDefault="0018682D" w:rsidP="009F0C90">
      <w:r>
        <w:t xml:space="preserve">As LiDAR data can penetrate vegetated surfaces and provide multiple returns per pulse they </w:t>
      </w:r>
      <w:r w:rsidR="003D17F9">
        <w:t>afford</w:t>
      </w:r>
      <w:r>
        <w:t xml:space="preserve"> the opportunity to identify inundation beneath forest canopies </w:t>
      </w:r>
      <w:r>
        <w:fldChar w:fldCharType="begin"/>
      </w:r>
      <w:r>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fldChar w:fldCharType="separate"/>
      </w:r>
      <w:r>
        <w:rPr>
          <w:noProof/>
        </w:rPr>
        <w:t>(</w:t>
      </w:r>
      <w:hyperlink w:anchor="_ENREF_113" w:tooltip="Lang, 2009 #588" w:history="1">
        <w:r w:rsidR="00A26468">
          <w:rPr>
            <w:noProof/>
          </w:rPr>
          <w:t>Lang et al. 2009</w:t>
        </w:r>
      </w:hyperlink>
      <w:r>
        <w:rPr>
          <w:noProof/>
        </w:rPr>
        <w:t>)</w:t>
      </w:r>
      <w:r>
        <w:fldChar w:fldCharType="end"/>
      </w:r>
      <w:r>
        <w:t xml:space="preserve">. </w:t>
      </w:r>
      <w:r w:rsidR="003B3810">
        <w:t xml:space="preserve">However, as noted in </w:t>
      </w:r>
      <w:r w:rsidR="003B3810">
        <w:lastRenderedPageBreak/>
        <w:t>previous studies, a major strength of LiDAR is its ability to characterize vegetation structure</w:t>
      </w:r>
      <w:r w:rsidR="00267C7C">
        <w:t xml:space="preserve"> </w:t>
      </w:r>
      <w:r w:rsidR="003D17F9">
        <w:t>(</w:t>
      </w:r>
      <w:r w:rsidR="00267C7C">
        <w:t>in more detail than is available from SAR information</w:t>
      </w:r>
      <w:r w:rsidR="003D17F9">
        <w:t>)</w:t>
      </w:r>
      <w:r w:rsidR="003B3810">
        <w:t xml:space="preserve"> </w:t>
      </w:r>
      <w:r w:rsidR="003B3810">
        <w:fldChar w:fldCharType="begin">
          <w:fldData xml:space="preserve">PEVuZE5vdGU+PENpdGU+PEF1dGhvcj5DaGFzbWVyPC9BdXRob3I+PFllYXI+MjAxNjwvWWVhcj48
UmVjTnVtPjQ2MDwvUmVjTnVtPjxEaXNwbGF5VGV4dD4oSG9wa2luc29uIGV0IGFsLiAyMDA1LCBD
aGFzbWVyIGV0IGFsLiAyMDE2YiwgTWFob25leS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SG9wa2luc29uPC9BdXRob3I+PFllYXI+MjAwNTwvWWVhcj48UmVjTnVtPjQyMjwvUmVj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=
</w:fldData>
        </w:fldChar>
      </w:r>
      <w:r w:rsidR="003B3810">
        <w:instrText xml:space="preserve"> ADDIN EN.CITE </w:instrText>
      </w:r>
      <w:r w:rsidR="003B3810">
        <w:fldChar w:fldCharType="begin">
          <w:fldData xml:space="preserve">PEVuZE5vdGU+PENpdGU+PEF1dGhvcj5DaGFzbWVyPC9BdXRob3I+PFllYXI+MjAxNjwvWWVhcj48
UmVjTnVtPjQ2MDwvUmVjTnVtPjxEaXNwbGF5VGV4dD4oSG9wa2luc29uIGV0IGFsLiAyMDA1LCBD
aGFzbWVyIGV0IGFsLiAyMDE2YiwgTWFob25leS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SG9wa2luc29uPC9BdXRob3I+PFllYXI+MjAwNTwvWWVhcj48UmVjTnVtPjQyMjwvUmVj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=
</w:fldData>
        </w:fldChar>
      </w:r>
      <w:r w:rsidR="003B3810">
        <w:instrText xml:space="preserve"> ADDIN EN.CITE.DATA </w:instrText>
      </w:r>
      <w:r w:rsidR="003B3810">
        <w:fldChar w:fldCharType="end"/>
      </w:r>
      <w:r w:rsidR="003B3810">
        <w:fldChar w:fldCharType="separate"/>
      </w:r>
      <w:r w:rsidR="003B3810">
        <w:rPr>
          <w:noProof/>
        </w:rPr>
        <w:t>(</w:t>
      </w:r>
      <w:hyperlink w:anchor="_ENREF_86" w:tooltip="Hopkinson, 2005 #422" w:history="1">
        <w:r w:rsidR="00A26468">
          <w:rPr>
            <w:noProof/>
          </w:rPr>
          <w:t>Hopkinson et al. 2005</w:t>
        </w:r>
      </w:hyperlink>
      <w:r w:rsidR="003B3810">
        <w:rPr>
          <w:noProof/>
        </w:rPr>
        <w:t xml:space="preserve">, </w:t>
      </w:r>
      <w:hyperlink w:anchor="_ENREF_34" w:tooltip="Chasmer, 2016 #460" w:history="1">
        <w:r w:rsidR="00A26468">
          <w:rPr>
            <w:noProof/>
          </w:rPr>
          <w:t>Chasmer et al. 2016b</w:t>
        </w:r>
      </w:hyperlink>
      <w:r w:rsidR="003B3810">
        <w:rPr>
          <w:noProof/>
        </w:rPr>
        <w:t xml:space="preserve">, </w:t>
      </w:r>
      <w:hyperlink w:anchor="_ENREF_128" w:tooltip="Mahoney, 2017 #440" w:history="1">
        <w:r w:rsidR="00A26468">
          <w:rPr>
            <w:noProof/>
          </w:rPr>
          <w:t>Mahoney et al. 2017</w:t>
        </w:r>
      </w:hyperlink>
      <w:r w:rsidR="003B3810">
        <w:rPr>
          <w:noProof/>
        </w:rPr>
        <w:t>)</w:t>
      </w:r>
      <w:r w:rsidR="003B3810">
        <w:fldChar w:fldCharType="end"/>
      </w:r>
      <w:r w:rsidR="00267C7C">
        <w:t>. Th</w:t>
      </w:r>
      <w:r w:rsidR="00463A62">
        <w:t>e</w:t>
      </w:r>
      <w:r w:rsidR="00267C7C">
        <w:t>s</w:t>
      </w:r>
      <w:r w:rsidR="00463A62">
        <w:t>e capabilities showcase</w:t>
      </w:r>
      <w:r w:rsidR="00267C7C">
        <w:t xml:space="preserve"> potential to identify</w:t>
      </w:r>
      <w:r w:rsidR="003D17F9">
        <w:t>:</w:t>
      </w:r>
      <w:r w:rsidR="00267C7C">
        <w:t xml:space="preserve"> wetland vegetation</w:t>
      </w:r>
      <w:r w:rsidR="003D17F9">
        <w:t xml:space="preserve"> (</w:t>
      </w:r>
      <w:r w:rsidR="00267C7C">
        <w:t>treed</w:t>
      </w:r>
      <w:r w:rsidR="003D17F9">
        <w:t xml:space="preserve"> or non-treed) </w:t>
      </w:r>
      <w:r w:rsidR="003D17F9">
        <w:fldChar w:fldCharType="begin"/>
      </w:r>
      <w:r w:rsidR="003D17F9">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3D17F9">
        <w:fldChar w:fldCharType="separate"/>
      </w:r>
      <w:r w:rsidR="003D17F9">
        <w:rPr>
          <w:noProof/>
        </w:rPr>
        <w:t>(</w:t>
      </w:r>
      <w:hyperlink w:anchor="_ENREF_34" w:tooltip="Chasmer, 2016 #460" w:history="1">
        <w:r w:rsidR="00A26468">
          <w:rPr>
            <w:noProof/>
          </w:rPr>
          <w:t>Chasmer et al. 2016b</w:t>
        </w:r>
      </w:hyperlink>
      <w:r w:rsidR="003D17F9">
        <w:rPr>
          <w:noProof/>
        </w:rPr>
        <w:t>)</w:t>
      </w:r>
      <w:r w:rsidR="003D17F9">
        <w:fldChar w:fldCharType="end"/>
      </w:r>
      <w:r w:rsidR="00267C7C">
        <w:t xml:space="preserve">, or delineate a wetland </w:t>
      </w:r>
      <w:r w:rsidR="003D17F9">
        <w:t xml:space="preserve">basin </w:t>
      </w:r>
      <w:r w:rsidR="00267C7C">
        <w:t>from its neighbouring upland</w:t>
      </w:r>
      <w:r w:rsidR="003D17F9">
        <w:t xml:space="preserve"> </w:t>
      </w:r>
      <w:r w:rsidR="003D17F9">
        <w:fldChar w:fldCharType="begin"/>
      </w:r>
      <w:r w:rsidR="003D17F9">
        <w:instrText xml:space="preserve"> ADDIN EN.CITE &lt;EndNote&gt;&lt;Cite&gt;&lt;Author&gt;Riley&lt;/Author&gt;&lt;Year&gt;2017&lt;/Year&gt;&lt;RecNum&gt;589&lt;/RecNum&gt;&lt;DisplayText&gt;(Riley et al. 2017)&lt;/DisplayText&gt;&lt;record&gt;&lt;rec-number&gt;589&lt;/rec-number&gt;&lt;foreign-keys&gt;&lt;key app="EN" db-id="25teddewsvepe9e5faxptreqrptrz95ftz5d" timestamp="1505334307"&gt;589&lt;/key&gt;&lt;/foreign-keys&gt;&lt;ref-type name="Journal Article"&gt;17&lt;/ref-type&gt;&lt;contributors&gt;&lt;authors&gt;&lt;author&gt;Riley, Jeffrey W.&lt;/author&gt;&lt;author&gt;Calhoun, Daniel L.&lt;/author&gt;&lt;author&gt;Barichivich, William J.&lt;/author&gt;&lt;author&gt;Walls, Susan C.&lt;/author&gt;&lt;/authors&gt;&lt;/contributors&gt;&lt;titles&gt;&lt;title&gt;Identifying Small Depressional Wetlands and Using a Topographic Position Index to Infer Hydroperiod Regimes for Pond-Breeding Amphibians&lt;/title&gt;&lt;secondary-title&gt;Wetlands&lt;/secondary-title&gt;&lt;/titles&gt;&lt;periodical&gt;&lt;full-title&gt;Wetlands&lt;/full-title&gt;&lt;/periodical&gt;&lt;pages&gt;325-338&lt;/pages&gt;&lt;volume&gt;37&lt;/volume&gt;&lt;number&gt;2&lt;/number&gt;&lt;dates&gt;&lt;year&gt;2017&lt;/year&gt;&lt;pub-dates&gt;&lt;date&gt;April 01&lt;/date&gt;&lt;/pub-dates&gt;&lt;/dates&gt;&lt;isbn&gt;1943-6246&lt;/isbn&gt;&lt;label&gt;Riley2017&lt;/label&gt;&lt;work-type&gt;journal article&lt;/work-type&gt;&lt;urls&gt;&lt;related-urls&gt;&lt;url&gt;https://doi.org/10.1007/s13157-016-0872-2&lt;/url&gt;&lt;/related-urls&gt;&lt;/urls&gt;&lt;electronic-resource-num&gt;10.1007/s13157-016-0872-2&lt;/electronic-resource-num&gt;&lt;/record&gt;&lt;/Cite&gt;&lt;/EndNote&gt;</w:instrText>
      </w:r>
      <w:r w:rsidR="003D17F9">
        <w:fldChar w:fldCharType="separate"/>
      </w:r>
      <w:r w:rsidR="003D17F9">
        <w:rPr>
          <w:noProof/>
        </w:rPr>
        <w:t>(</w:t>
      </w:r>
      <w:hyperlink w:anchor="_ENREF_166" w:tooltip="Riley, 2017 #589" w:history="1">
        <w:r w:rsidR="00A26468">
          <w:rPr>
            <w:noProof/>
          </w:rPr>
          <w:t>Riley et al. 2017</w:t>
        </w:r>
      </w:hyperlink>
      <w:r w:rsidR="003D17F9">
        <w:rPr>
          <w:noProof/>
        </w:rPr>
        <w:t>)</w:t>
      </w:r>
      <w:r w:rsidR="003D17F9">
        <w:fldChar w:fldCharType="end"/>
      </w:r>
      <w:r w:rsidR="00267C7C">
        <w:t xml:space="preserve">. Moreover, as ALS can provide detailed terrain information, the interrogation of elevation models can delineate landscape depressions to identify areas of water occupancy. Potential water misclassification can be rooted in the variability </w:t>
      </w:r>
      <w:r w:rsidR="00463A62">
        <w:t>of</w:t>
      </w:r>
      <w:r w:rsidR="00267C7C">
        <w:t xml:space="preserve"> the return intensit</w:t>
      </w:r>
      <w:r w:rsidR="00463A62">
        <w:t>ies</w:t>
      </w:r>
      <w:r w:rsidR="00267C7C">
        <w:t xml:space="preserve"> which can lead to water being misidentified as a field or similar land cover. Similarly, flat road ways and fields can be misidentified as water due to their low return intensities</w:t>
      </w:r>
      <w:r w:rsidR="00D23D54">
        <w:t xml:space="preserve"> </w:t>
      </w:r>
      <w:r w:rsidR="00D23D54">
        <w:fldChar w:fldCharType="begin"/>
      </w:r>
      <w:r w:rsidR="00D23D54">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D23D54">
        <w:fldChar w:fldCharType="separate"/>
      </w:r>
      <w:r w:rsidR="00D23D54">
        <w:rPr>
          <w:noProof/>
        </w:rPr>
        <w:t>(</w:t>
      </w:r>
      <w:hyperlink w:anchor="_ENREF_91" w:tooltip="Irwin, 2017 #632" w:history="1">
        <w:r w:rsidR="00A26468">
          <w:rPr>
            <w:noProof/>
          </w:rPr>
          <w:t>Irwin et al. 2017</w:t>
        </w:r>
      </w:hyperlink>
      <w:r w:rsidR="00D23D54">
        <w:rPr>
          <w:noProof/>
        </w:rPr>
        <w:t>)</w:t>
      </w:r>
      <w:r w:rsidR="00D23D54">
        <w:fldChar w:fldCharType="end"/>
      </w:r>
      <w:r w:rsidR="00267C7C">
        <w:t>.</w:t>
      </w:r>
      <w:r w:rsidR="008E1915">
        <w:t xml:space="preserve"> High wind conditions during a LiDAR acquisition survey can also induce uncertainty in the positional accuracy of terrestrial features, therefore such conditions should be avoided when data are acquired.</w:t>
      </w:r>
    </w:p>
    <w:p w:rsidR="0046769F" w:rsidRDefault="0046769F" w:rsidP="0046769F">
      <w:pPr>
        <w:pStyle w:val="Heading2"/>
      </w:pPr>
      <w:r>
        <w:t>SAR</w:t>
      </w:r>
    </w:p>
    <w:p w:rsidR="001C4E21" w:rsidRDefault="008E1915" w:rsidP="00BF0155">
      <w:r>
        <w:t xml:space="preserve">SAR </w:t>
      </w:r>
      <w:r w:rsidR="0082570E">
        <w:t>processing is</w:t>
      </w:r>
      <w:r>
        <w:t xml:space="preserve"> </w:t>
      </w:r>
      <w:r w:rsidR="0082570E">
        <w:t>broadly similar to optical imagery as raw data require pre-processing before in-depth analysis can be performed. Acquired images require geometric</w:t>
      </w:r>
      <w:r w:rsidR="00A5164B">
        <w:t xml:space="preserve"> and sometimes radiometric</w:t>
      </w:r>
      <w:r w:rsidR="0082570E">
        <w:t xml:space="preserve"> calibration which </w:t>
      </w:r>
      <w:r w:rsidR="00A5164B">
        <w:t>are typically</w:t>
      </w:r>
      <w:r w:rsidR="0082570E">
        <w:t xml:space="preserve"> achieve</w:t>
      </w:r>
      <w:r w:rsidR="00A5164B">
        <w:t xml:space="preserve">d through the process of orthorectification </w:t>
      </w:r>
      <w:r w:rsidR="00A5164B">
        <w:fldChar w:fldCharType="begin"/>
      </w:r>
      <w:r w:rsidR="003D17F9">
        <w:instrText xml:space="preserve"> ADDIN EN.CITE &lt;EndNote&gt;&lt;Cite&gt;&lt;Author&gt;Leprince&lt;/Author&gt;&lt;Year&gt;2007&lt;/Year&gt;&lt;RecNum&gt;660&lt;/RecNum&gt;&lt;DisplayText&gt;(Leprince et al. 2007)&lt;/DisplayText&gt;&lt;record&gt;&lt;rec-number&gt;660&lt;/rec-number&gt;&lt;foreign-keys&gt;&lt;key app="EN" db-id="25teddewsvepe9e5faxptreqrptrz95ftz5d" timestamp="1507225819"&gt;660&lt;/key&gt;&lt;/foreign-keys&gt;&lt;ref-type name="Journal Article"&gt;17&lt;/ref-type&gt;&lt;contributors&gt;&lt;authors&gt;&lt;author&gt;Leprince, S.&lt;/author&gt;&lt;author&gt;Barbot, S.&lt;/author&gt;&lt;author&gt;Ayoub, F.&lt;/author&gt;&lt;author&gt;Avouac, J-P.&lt;/author&gt;&lt;/authors&gt;&lt;/contributors&gt;&lt;titles&gt;&lt;title&gt;Automatic and Precise Orthorectification, Coregistration, and Subpixel Correlation of Satellite Images, Application to Ground Deformation Measurements&lt;/title&gt;&lt;secondary-title&gt;Ieee Transactions on Geoscience and Remote Sensing&lt;/secondary-title&gt;&lt;/titles&gt;&lt;periodical&gt;&lt;full-title&gt;Ieee Transactions on Geoscience and Remote Sensing&lt;/full-title&gt;&lt;abbr-1&gt;Ieee T Geosci Remote&lt;/abbr-1&gt;&lt;/periodical&gt;&lt;pages&gt;1529-1558&lt;/pages&gt;&lt;volume&gt;45&lt;/volume&gt;&lt;number&gt;6&lt;/number&gt;&lt;dates&gt;&lt;year&gt;2007&lt;/year&gt;&lt;/dates&gt;&lt;urls&gt;&lt;/urls&gt;&lt;electronic-resource-num&gt;10.1109/TGRS.2006.888937&lt;/electronic-resource-num&gt;&lt;/record&gt;&lt;/Cite&gt;&lt;/EndNote&gt;</w:instrText>
      </w:r>
      <w:r w:rsidR="00A5164B">
        <w:fldChar w:fldCharType="separate"/>
      </w:r>
      <w:r w:rsidR="003D17F9">
        <w:rPr>
          <w:noProof/>
        </w:rPr>
        <w:t>(</w:t>
      </w:r>
      <w:hyperlink w:anchor="_ENREF_116" w:tooltip="Leprince, 2007 #660" w:history="1">
        <w:r w:rsidR="00A26468">
          <w:rPr>
            <w:noProof/>
          </w:rPr>
          <w:t>Leprince et al. 2007</w:t>
        </w:r>
      </w:hyperlink>
      <w:r w:rsidR="003D17F9">
        <w:rPr>
          <w:noProof/>
        </w:rPr>
        <w:t>)</w:t>
      </w:r>
      <w:r w:rsidR="00A5164B">
        <w:fldChar w:fldCharType="end"/>
      </w:r>
      <w:r w:rsidR="0082570E">
        <w:t xml:space="preserve">. </w:t>
      </w:r>
      <w:r w:rsidR="00A5164B">
        <w:t xml:space="preserve">Orthorectification effectively corrects distortions in raw images by use of the sensors position and orientation at the time the image was acquired, and a DEM. An orthorectified image </w:t>
      </w:r>
      <w:r w:rsidR="002C6B8C">
        <w:t>has been corrected for t</w:t>
      </w:r>
      <w:r w:rsidR="00A5164B">
        <w:t xml:space="preserve">he displacement error of </w:t>
      </w:r>
      <w:r w:rsidR="002C6B8C">
        <w:t xml:space="preserve">terrestrial </w:t>
      </w:r>
      <w:r w:rsidR="00A5164B">
        <w:t>features</w:t>
      </w:r>
      <w:r w:rsidR="002C6B8C">
        <w:t>,</w:t>
      </w:r>
      <w:r w:rsidR="00A5164B">
        <w:t xml:space="preserve"> resulting in an image perspective as if viewed from nadir rather than at an oblique angle.</w:t>
      </w:r>
      <w:r w:rsidR="00C4491A">
        <w:t xml:space="preserve"> A poor understanding of the sensors geometry and/or a poor quality DEM will directly influence the quality of the orthorectifie</w:t>
      </w:r>
      <w:r w:rsidR="00CD36D9">
        <w:t>d</w:t>
      </w:r>
      <w:r w:rsidR="00C4491A">
        <w:t xml:space="preserve"> result.</w:t>
      </w:r>
      <w:r w:rsidR="00CD36D9">
        <w:t xml:space="preserve"> An orthorectified image represents radar backscatter information (referred to as sigma-0). </w:t>
      </w:r>
      <w:r w:rsidR="00585B54">
        <w:t>R</w:t>
      </w:r>
      <w:r w:rsidR="00CD36D9">
        <w:t>adiometric</w:t>
      </w:r>
      <w:r w:rsidR="00585B54">
        <w:t xml:space="preserve"> calibration refers to the process whereby digital numbers stored in raw images</w:t>
      </w:r>
      <w:r w:rsidR="00CD36D9">
        <w:t xml:space="preserve"> </w:t>
      </w:r>
      <w:r w:rsidR="00585B54">
        <w:t>are related to physical landscape characteristics, such as reflectivity, phase and location. Radiometric correction removes radiometric value contributions that are not due to target characteristics, hence normalizing backscatter information across the scene. Typically SAR products are delivered after radiometric correction have been applied; where data have not been corrected an accompanying look-up table (LUT) should be supplied by the vendor so as to allow radiometric calibration. The LUT house</w:t>
      </w:r>
      <w:r w:rsidR="001B631B">
        <w:t>s</w:t>
      </w:r>
      <w:r w:rsidR="00585B54">
        <w:t xml:space="preserve"> information pertaining to a fixed offset and range-dependent gain function to be applied across the image in order to generate sigma-0 values. </w:t>
      </w:r>
      <w:r w:rsidR="001B631B">
        <w:t xml:space="preserve">After sigma-0 backscatter information have been acquired, optional filters can be applied to the image to remove speckle, detect edges analyze texture etc. </w:t>
      </w:r>
      <w:r w:rsidR="00585B54">
        <w:t xml:space="preserve">Such processes are easily applied in proprietary and open-source software suites such as PCI Geomatica and </w:t>
      </w:r>
      <w:r w:rsidR="001B631B">
        <w:t xml:space="preserve">the </w:t>
      </w:r>
      <w:r w:rsidR="001B631B" w:rsidRPr="001B631B">
        <w:t>Sentinel Application Platform</w:t>
      </w:r>
      <w:r w:rsidR="001B631B">
        <w:t xml:space="preserve"> (</w:t>
      </w:r>
      <w:r w:rsidR="00C8040F">
        <w:t>SNAP</w:t>
      </w:r>
      <w:r w:rsidR="001B631B">
        <w:t>)</w:t>
      </w:r>
      <w:r w:rsidR="00C8040F">
        <w:t>, however, whilst open-source suites are capable they can be inflexible when executing some procedures.</w:t>
      </w:r>
    </w:p>
    <w:p w:rsidR="001B631B" w:rsidRDefault="00705FD2" w:rsidP="00BF0155">
      <w:r>
        <w:t xml:space="preserve">Once sigma-0 backscatter </w:t>
      </w:r>
      <w:r w:rsidR="001C4E21">
        <w:t xml:space="preserve">information </w:t>
      </w:r>
      <w:r>
        <w:t>have been retrieved SAR images can be analysed by a variety of methods within the context of wetland characterisation. The most common technique</w:t>
      </w:r>
      <w:r w:rsidR="001C4E21">
        <w:t>s</w:t>
      </w:r>
      <w:r>
        <w:t xml:space="preserve"> applied to </w:t>
      </w:r>
      <w:r w:rsidR="001C4E21">
        <w:t>map</w:t>
      </w:r>
      <w:r>
        <w:t xml:space="preserve"> water </w:t>
      </w:r>
      <w:r w:rsidR="001C4E21">
        <w:t>are</w:t>
      </w:r>
      <w:r>
        <w:t xml:space="preserve"> grey-level thresholding </w:t>
      </w:r>
      <w:r>
        <w:fldChar w:fldCharType="begin">
          <w:fldData xml:space="preserve">PEVuZE5vdGU+PENpdGU+PEF1dGhvcj5XaGl0ZTwvQXV0aG9yPjxZZWFyPjIwMTU8L1llYXI+PFJl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cyOTEtNzMwNDwvcGFn
ZXM+PHZvbHVtZT4zMzwvdm9sdW1lPjxudW1iZXI+MjI8L251bWJlcj48ZGF0ZXM+PHllYXI+MjAx
MjwveWVhcj48cHViLWRhdGVzPjxkYXRlPjIwMTIvMTEvMjA8L2RhdGU+PC9wdWItZGF0ZXM+PC9k
YXRlcz48cHVibGlzaGVyPlRheWxvciAmYW1wOyBGcmFuY2lzPC9wdWJsaXNoZXI+PGlzYm4+MDE0
My0xMTYxPC9pc2JuPjx1cmxzPjxyZWxhdGVkLXVybHM+PHVybD5odHRwOi8vZHguZG9pLm9yZy8x
MC4xMDgwLzAxNDMxMTYxLjIwMTIuNzAwNDIxPC91cmw+PC9yZWxhdGVkLXVybHM+PC91cmxzPjxl
bGVjdHJvbmljLXJlc291cmNlLW51bT4xMC4xMDgwLzAxNDMxMTYxLjIwMTIuNzAwNDIxPC9lbGVj
dHJvbmljLXJlc291cmNlLW51bT48L3JlY29yZD48L0NpdGU+PC9FbmROb3RlPgB=
</w:fldData>
        </w:fldChar>
      </w:r>
      <w:r w:rsidR="001C4E21">
        <w:instrText xml:space="preserve"> ADDIN EN.CITE </w:instrText>
      </w:r>
      <w:r w:rsidR="001C4E21">
        <w:fldChar w:fldCharType="begin">
          <w:fldData xml:space="preserve">PEVuZE5vdGU+PENpdGU+PEF1dGhvcj5XaGl0ZTwvQXV0aG9yPjxZZWFyPjIwMTU8L1llYXI+PFJl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cyOTEtNzMwNDwvcGFn
ZXM+PHZvbHVtZT4zMzwvdm9sdW1lPjxudW1iZXI+MjI8L251bWJlcj48ZGF0ZXM+PHllYXI+MjAx
MjwveWVhcj48cHViLWRhdGVzPjxkYXRlPjIwMTIvMTEvMjA8L2RhdGU+PC9wdWItZGF0ZXM+PC9k
YXRlcz48cHVibGlzaGVyPlRheWxvciAmYW1wOyBGcmFuY2lzPC9wdWJsaXNoZXI+PGlzYm4+MDE0
My0xMTYxPC9pc2JuPjx1cmxzPjxyZWxhdGVkLXVybHM+PHVybD5odHRwOi8vZHguZG9pLm9yZy8x
MC4xMDgwLzAxNDMxMTYxLjIwMTIuNzAwNDIxPC91cmw+PC9yZWxhdGVkLXVybHM+PC91cmxzPjxl
bGVjdHJvbmljLXJlc291cmNlLW51bT4xMC4xMDgwLzAxNDMxMTYxLjIwMTIuNzAwNDIxPC9lbGVj
dHJvbmljLXJlc291cmNlLW51bT48L3JlY29yZD48L0NpdGU+PC9FbmROb3RlPgB=
</w:fldData>
        </w:fldChar>
      </w:r>
      <w:r w:rsidR="001C4E21">
        <w:instrText xml:space="preserve"> ADDIN EN.CITE.DATA </w:instrText>
      </w:r>
      <w:r w:rsidR="001C4E21">
        <w:fldChar w:fldCharType="end"/>
      </w:r>
      <w:r>
        <w:fldChar w:fldCharType="separate"/>
      </w:r>
      <w:r w:rsidR="001C4E21">
        <w:rPr>
          <w:noProof/>
        </w:rPr>
        <w:t>(</w:t>
      </w:r>
      <w:hyperlink w:anchor="_ENREF_71" w:tooltip="Gstaiger, 2012 #661" w:history="1">
        <w:r w:rsidR="00A26468">
          <w:rPr>
            <w:noProof/>
          </w:rPr>
          <w:t>Gstaiger et al. 2012</w:t>
        </w:r>
      </w:hyperlink>
      <w:r w:rsidR="001C4E21">
        <w:rPr>
          <w:noProof/>
        </w:rPr>
        <w:t xml:space="preserve">, </w:t>
      </w:r>
      <w:hyperlink w:anchor="_ENREF_210" w:tooltip="White, 2015 #476" w:history="1">
        <w:r w:rsidR="00A26468">
          <w:rPr>
            <w:noProof/>
          </w:rPr>
          <w:t>White et al. 2015</w:t>
        </w:r>
      </w:hyperlink>
      <w:r w:rsidR="001C4E21">
        <w:rPr>
          <w:noProof/>
        </w:rPr>
        <w:t>)</w:t>
      </w:r>
      <w:r>
        <w:fldChar w:fldCharType="end"/>
      </w:r>
      <w:r w:rsidR="001C4E21">
        <w:t xml:space="preserve">, contour modelling </w:t>
      </w:r>
      <w:r w:rsidR="001C4E21">
        <w:fldChar w:fldCharType="begin"/>
      </w:r>
      <w:r w:rsidR="001C4E21">
        <w:instrText xml:space="preserve"> ADDIN EN.CITE &lt;EndNote&gt;&lt;Cite&gt;&lt;Author&gt;Horritt&lt;/Author&gt;&lt;Year&gt;2001&lt;/Year&gt;&lt;RecNum&gt;528&lt;/RecNum&gt;&lt;DisplayText&gt;(Horritt et al. 2001)&lt;/DisplayText&gt;&lt;record&gt;&lt;rec-number&gt;528&lt;/rec-number&gt;&lt;foreign-keys&gt;&lt;key app="EN" db-id="25teddewsvepe9e5faxptreqrptrz95ftz5d" timestamp="1504731588"&gt;528&lt;/key&gt;&lt;/foreign-keys&gt;&lt;ref-type name="Journal Article"&gt;17&lt;/ref-type&gt;&lt;contributors&gt;&lt;authors&gt;&lt;author&gt;Horritt, M. S.&lt;/author&gt;&lt;author&gt;Mason, D. C.&lt;/author&gt;&lt;author&gt;Luckman, A. J.&lt;/author&gt;&lt;/authors&gt;&lt;/contributors&gt;&lt;titles&gt;&lt;title&gt;Flood boundary delineation from Synthetic Aperture Radar imagery using a statistical active contour model&lt;/title&gt;&lt;secondary-title&gt;International Journal of Remote Sensing&lt;/secondary-title&gt;&lt;/titles&gt;&lt;periodical&gt;&lt;full-title&gt;International Journal of Remote Sensing&lt;/full-title&gt;&lt;abbr-1&gt;Int J Remote Sens&lt;/abbr-1&gt;&lt;/periodical&gt;&lt;pages&gt;2489-2507&lt;/pages&gt;&lt;volume&gt;22&lt;/volume&gt;&lt;number&gt;13&lt;/number&gt;&lt;dates&gt;&lt;year&gt;2001&lt;/year&gt;&lt;pub-dates&gt;&lt;date&gt;2001/01/01&lt;/date&gt;&lt;/pub-dates&gt;&lt;/dates&gt;&lt;publisher&gt;Taylor &amp;amp; Francis&lt;/publisher&gt;&lt;isbn&gt;0143-1161&lt;/isbn&gt;&lt;urls&gt;&lt;related-urls&gt;&lt;url&gt;http://www.tandfonline.com/doi/abs/10.1080/01431160116902&lt;/url&gt;&lt;/related-urls&gt;&lt;/urls&gt;&lt;electronic-resource-num&gt;10.1080/01431160116902&lt;/electronic-resource-num&gt;&lt;/record&gt;&lt;/Cite&gt;&lt;/EndNote&gt;</w:instrText>
      </w:r>
      <w:r w:rsidR="001C4E21">
        <w:fldChar w:fldCharType="separate"/>
      </w:r>
      <w:r w:rsidR="001C4E21">
        <w:rPr>
          <w:noProof/>
        </w:rPr>
        <w:t>(</w:t>
      </w:r>
      <w:hyperlink w:anchor="_ENREF_87" w:tooltip="Horritt, 2001 #528" w:history="1">
        <w:r w:rsidR="00A26468">
          <w:rPr>
            <w:noProof/>
          </w:rPr>
          <w:t>Horritt et al. 2001</w:t>
        </w:r>
      </w:hyperlink>
      <w:r w:rsidR="001C4E21">
        <w:rPr>
          <w:noProof/>
        </w:rPr>
        <w:t>)</w:t>
      </w:r>
      <w:r w:rsidR="001C4E21">
        <w:fldChar w:fldCharType="end"/>
      </w:r>
      <w:r w:rsidR="001C4E21">
        <w:t xml:space="preserve">, and texture-based classification </w:t>
      </w:r>
      <w:r w:rsidR="001C4E21">
        <w:fldChar w:fldCharType="begin"/>
      </w:r>
      <w:r w:rsidR="003A3E19">
        <w:instrText xml:space="preserve"> ADDIN EN.CITE &lt;EndNote&gt;&lt;Cite&gt;&lt;Author&gt;Y. Yamagata&lt;/Author&gt;&lt;Year&gt;1993&lt;/Year&gt;&lt;RecNum&gt;662&lt;/RecNum&gt;&lt;DisplayText&gt;(Yamagata et al. 1993)&lt;/DisplayText&gt;&lt;record&gt;&lt;rec-number&gt;662&lt;/rec-number&gt;&lt;foreign-keys&gt;&lt;key app="EN" db-id="25teddewsvepe9e5faxptreqrptrz95ftz5d" timestamp="1507239683"&gt;662&lt;/key&gt;&lt;/foreign-keys&gt;&lt;ref-type name="Conference Proceedings"&gt;10&lt;/ref-type&gt;&lt;contributors&gt;&lt;authors&gt;&lt;author&gt;Y. Yamagata&lt;/author&gt;&lt;author&gt;Y. Yasuoka&lt;/author&gt;&lt;/authors&gt;&lt;/contributors&gt;&lt;titles&gt;&lt;title&gt;Classification of wetland vegetation by texture analysis methods using ERS-1 and JERS-1 images&lt;/title&gt;&lt;secondary-title&gt;International Geoscience and Remote Sensing Symposium 1993, Better Understanding of Earth Environment.&lt;/secondary-title&gt;&lt;/titles&gt;&lt;pages&gt;1614-1616&lt;/pages&gt;&lt;volume&gt;4&lt;/volume&gt;&lt;dates&gt;&lt;year&gt;1993&lt;/year&gt;&lt;/dates&gt;&lt;pub-location&gt;Tokyo, Japan&lt;/pub-location&gt;&lt;urls&gt;&lt;/urls&gt;&lt;electronic-resource-num&gt;10.1109/IGARSS.1993.322073&lt;/electronic-resource-num&gt;&lt;/record&gt;&lt;/Cite&gt;&lt;/EndNote&gt;</w:instrText>
      </w:r>
      <w:r w:rsidR="001C4E21">
        <w:fldChar w:fldCharType="separate"/>
      </w:r>
      <w:r w:rsidR="003A3E19">
        <w:rPr>
          <w:noProof/>
        </w:rPr>
        <w:t>(</w:t>
      </w:r>
      <w:hyperlink w:anchor="_ENREF_222" w:tooltip="Yamagata, 1993 #662" w:history="1">
        <w:r w:rsidR="00A26468">
          <w:rPr>
            <w:noProof/>
          </w:rPr>
          <w:t>Yamagata et al. 1993</w:t>
        </w:r>
      </w:hyperlink>
      <w:r w:rsidR="003A3E19">
        <w:rPr>
          <w:noProof/>
        </w:rPr>
        <w:t>)</w:t>
      </w:r>
      <w:r w:rsidR="001C4E21">
        <w:fldChar w:fldCharType="end"/>
      </w:r>
      <w:r w:rsidR="001C4E21">
        <w:t>. These techniques can be</w:t>
      </w:r>
      <w:r w:rsidR="001B631B">
        <w:t xml:space="preserve"> appli</w:t>
      </w:r>
      <w:r w:rsidR="001C4E21">
        <w:t>ed</w:t>
      </w:r>
      <w:r w:rsidR="001B631B">
        <w:t xml:space="preserve"> to all SAR images regardless of polarization</w:t>
      </w:r>
      <w:r w:rsidR="003D17F9">
        <w:t xml:space="preserve"> complexity</w:t>
      </w:r>
      <w:r w:rsidR="001B631B">
        <w:t xml:space="preserve">, however, </w:t>
      </w:r>
      <w:r w:rsidR="001C4E21">
        <w:t xml:space="preserve">more advanced </w:t>
      </w:r>
      <w:r w:rsidR="00C96FB1">
        <w:t>m</w:t>
      </w:r>
      <w:r w:rsidR="00BF0155">
        <w:t xml:space="preserve">ethodologies </w:t>
      </w:r>
      <w:r w:rsidR="001B631B">
        <w:t xml:space="preserve">can be applied </w:t>
      </w:r>
      <w:r w:rsidR="001C4E21">
        <w:t>with increasing</w:t>
      </w:r>
      <w:r w:rsidR="00BF0155">
        <w:t xml:space="preserve"> po</w:t>
      </w:r>
      <w:r w:rsidR="00C96FB1">
        <w:t>larization complexity</w:t>
      </w:r>
      <w:r w:rsidR="001C4E21">
        <w:t>.</w:t>
      </w:r>
      <w:r w:rsidR="00EF04FB">
        <w:t xml:space="preserve"> That is, backscatter channel decompositions can be executed to retrieve important scattering mechanism information</w:t>
      </w:r>
      <w:r w:rsidR="001C4E21">
        <w:t xml:space="preserve">, </w:t>
      </w:r>
      <w:r w:rsidR="001B631B">
        <w:t>which in turn can be used to infer the presence of flooded vegetation, or upland forest, or specularly reflecting open water</w:t>
      </w:r>
      <w:r w:rsidR="001C4E21">
        <w:t>, etc.</w:t>
      </w:r>
      <w:r>
        <w:t xml:space="preserve"> </w:t>
      </w:r>
      <w:r>
        <w:fldChar w:fldCharType="begin">
          <w:fldData xml:space="preserve">PEVuZE5vdGU+PENpdGU+PEF1dGhvcj5CcmlzY288L0F1dGhvcj48WWVhcj4yMDExPC9ZZWFyPjxS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TM1LTE1MTwvcGFnZXM+PHZvbHVtZT40MDwvdm9sdW1lPjxu
dW1iZXI+MjwvbnVtYmVyPjxkYXRlcz48eWVhcj4yMDE0PC95ZWFyPjxwdWItZGF0ZXM+PGRhdGU+
MjAxNC8wMy8wNDwvZGF0ZT48L3B1Yi1kYXRlcz48L2RhdGVzPjxwdWJsaXNoZXI+VGF5bG9yICZh
bXA7IEZyYW5jaXM8L3B1Ymxpc2hlcj48aXNibj4wNzAzLTg5OTI8L2lzYm4+PHVybHM+PHJlbGF0
ZWQtdXJscz48dXJsPmh0dHA6Ly93d3cudGFuZGZvbmxpbmUuY29tL2RvaS9hYnMvMTAuMTA4MC8w
NzAzODk5Mi4yMDE0Ljk0MzM5MzwvdXJsPjwvcmVsYXRlZC11cmxzPjwvdXJscz48ZWxlY3Ryb25p
Yy1yZXNvdXJjZS1udW0+MTAuMTA4MC8wNzAzODk5Mi4yMDE0Ljk0MzM5MzwvZWxlY3Ryb25pYy1y
ZXNvdXJjZS1udW0+PC9yZWNvcmQ+PC9DaXRlPjwvRW5kTm90ZT5=
</w:fldData>
        </w:fldChar>
      </w:r>
      <w:r>
        <w:instrText xml:space="preserve"> ADDIN EN.CITE </w:instrText>
      </w:r>
      <w:r>
        <w:fldChar w:fldCharType="begin">
          <w:fldData xml:space="preserve">PEVuZE5vdGU+PENpdGU+PEF1dGhvcj5CcmlzY288L0F1dGhvcj48WWVhcj4yMDExPC9ZZWFyPjxS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TM1LTE1MTwvcGFnZXM+PHZvbHVtZT40MDwvdm9sdW1lPjxu
dW1iZXI+MjwvbnVtYmVyPjxkYXRlcz48eWVhcj4yMDE0PC95ZWFyPjxwdWItZGF0ZXM+PGRhdGU+
MjAxNC8wMy8wNDwvZGF0ZT48L3B1Yi1kYXRlcz48L2RhdGVzPjxwdWJsaXNoZXI+VGF5bG9yICZh
bXA7IEZyYW5jaXM8L3B1Ymxpc2hlcj48aXNibj4wNzAzLTg5OTI8L2lzYm4+PHVybHM+PHJlbGF0
ZWQtdXJscz48dXJsPmh0dHA6Ly93d3cudGFuZGZvbmxpbmUuY29tL2RvaS9hYnMvMTAuMTA4MC8w
NzAzODk5Mi4yMDE0Ljk0MzM5MzwvdXJsPjwvcmVsYXRlZC11cmxzPjwvdXJscz48ZWxlY3Ryb25p
Yy1yZXNvdXJjZS1udW0+MTAuMTA4MC8wNzAzODk5Mi4yMDE0Ljk0MzM5MzwvZWxlY3Ryb25pYy1y
ZXNvdXJjZS1udW0+PC9yZWNvcmQ+PC9DaXRlPjwvRW5kTm90ZT5=
</w:fldData>
        </w:fldChar>
      </w:r>
      <w:r>
        <w:instrText xml:space="preserve"> ADDIN EN.CITE.DATA </w:instrText>
      </w:r>
      <w:r>
        <w:fldChar w:fldCharType="end"/>
      </w:r>
      <w:r>
        <w:fldChar w:fldCharType="separate"/>
      </w:r>
      <w:r>
        <w:rPr>
          <w:noProof/>
        </w:rPr>
        <w:t>(</w:t>
      </w:r>
      <w:hyperlink w:anchor="_ENREF_25" w:tooltip="Brisco, 2011 #505" w:history="1">
        <w:r w:rsidR="00A26468">
          <w:rPr>
            <w:noProof/>
          </w:rPr>
          <w:t>Brisco et al. 2011</w:t>
        </w:r>
      </w:hyperlink>
      <w:r>
        <w:rPr>
          <w:noProof/>
        </w:rPr>
        <w:t xml:space="preserve">, </w:t>
      </w:r>
      <w:hyperlink w:anchor="_ENREF_211" w:tooltip="White, 2014 #534" w:history="1">
        <w:r w:rsidR="00A26468">
          <w:rPr>
            <w:noProof/>
          </w:rPr>
          <w:t>White et al. 2014</w:t>
        </w:r>
      </w:hyperlink>
      <w:r>
        <w:rPr>
          <w:noProof/>
        </w:rPr>
        <w:t xml:space="preserve">, </w:t>
      </w:r>
      <w:hyperlink w:anchor="_ENREF_26" w:tooltip="Brisco, 2015 #520" w:history="1">
        <w:r w:rsidR="00A26468">
          <w:rPr>
            <w:noProof/>
          </w:rPr>
          <w:t>Brisco et al. 2015</w:t>
        </w:r>
      </w:hyperlink>
      <w:r>
        <w:rPr>
          <w:noProof/>
        </w:rPr>
        <w:t>)</w:t>
      </w:r>
      <w:r>
        <w:fldChar w:fldCharType="end"/>
      </w:r>
      <w:r w:rsidR="001B631B">
        <w:t xml:space="preserve">. </w:t>
      </w:r>
    </w:p>
    <w:p w:rsidR="00DE4816" w:rsidRDefault="00DE4816" w:rsidP="00BF0155">
      <w:r>
        <w:lastRenderedPageBreak/>
        <w:t xml:space="preserve">SAR data can misclassify water due to its oblique look-angle. That is, some areas of the ground surface suffer commission errors through radar shadow or omission errors via layover, caused by terrain, urban environments, or even vegetation </w:t>
      </w:r>
      <w:r>
        <w:fldChar w:fldCharType="begin"/>
      </w:r>
      <w:r>
        <w:instrText xml:space="preserve"> ADDIN EN.CITE &lt;EndNote&gt;&lt;Cite&gt;&lt;Author&gt;Mason&lt;/Author&gt;&lt;Year&gt;2010&lt;/Year&gt;&lt;RecNum&gt;663&lt;/RecNum&gt;&lt;DisplayText&gt;(Mason et al. 2010)&lt;/DisplayText&gt;&lt;record&gt;&lt;rec-number&gt;663&lt;/rec-number&gt;&lt;foreign-keys&gt;&lt;key app="EN" db-id="25teddewsvepe9e5faxptreqrptrz95ftz5d" timestamp="1507240803"&gt;663&lt;/key&gt;&lt;/foreign-keys&gt;&lt;ref-type name="Journal Article"&gt;17&lt;/ref-type&gt;&lt;contributors&gt;&lt;authors&gt;&lt;author&gt;D. C. Mason&lt;/author&gt;&lt;author&gt;R. Speck&lt;/author&gt;&lt;author&gt;B. Devereux&lt;/author&gt;&lt;author&gt;G. J. P. Schumann&lt;/author&gt;&lt;author&gt;J. C. Neal&lt;/author&gt;&lt;author&gt;P. D. Bates&lt;/author&gt;&lt;/authors&gt;&lt;/contributors&gt;&lt;titles&gt;&lt;title&gt; Flood Detection in Urban Areas Using TerraSAR-X&lt;/title&gt;&lt;secondary-title&gt;IEEE Transactions on Geoscience and Remote Sensing&lt;/secondary-title&gt;&lt;/titles&gt;&lt;periodical&gt;&lt;full-title&gt;Ieee Transactions on Geoscience and Remote Sensing&lt;/full-title&gt;&lt;abbr-1&gt;Ieee T Geosci Remote&lt;/abbr-1&gt;&lt;/periodical&gt;&lt;pages&gt;882-894&lt;/pages&gt;&lt;volume&gt;48&lt;/volume&gt;&lt;number&gt;2&lt;/number&gt;&lt;dates&gt;&lt;year&gt;2010&lt;/year&gt;&lt;/dates&gt;&lt;urls&gt;&lt;/urls&gt;&lt;electronic-resource-num&gt;10.1109/TGRS.2009.2029236&lt;/electronic-resource-num&gt;&lt;/record&gt;&lt;/Cite&gt;&lt;/EndNote&gt;</w:instrText>
      </w:r>
      <w:r>
        <w:fldChar w:fldCharType="separate"/>
      </w:r>
      <w:r>
        <w:rPr>
          <w:noProof/>
        </w:rPr>
        <w:t>(</w:t>
      </w:r>
      <w:hyperlink w:anchor="_ENREF_135" w:tooltip="Mason, 2010 #663" w:history="1">
        <w:r w:rsidR="00A26468">
          <w:rPr>
            <w:noProof/>
          </w:rPr>
          <w:t>Mason et al. 2010</w:t>
        </w:r>
      </w:hyperlink>
      <w:r>
        <w:rPr>
          <w:noProof/>
        </w:rPr>
        <w:t>)</w:t>
      </w:r>
      <w:r>
        <w:fldChar w:fldCharType="end"/>
      </w:r>
      <w:r>
        <w:t xml:space="preserve">. Regardless </w:t>
      </w:r>
      <w:r w:rsidR="001067D1">
        <w:t>of these known issues, SAR has proved an invaluable tool for the mapping of open water and flooded vegetation (important aspects of wetland characterization). Moreover, similar to satellite optical data, SAR provides repeat-pass information allowing for the monitoring of wetland characteristics as well as providing contemporary inventories.</w:t>
      </w:r>
    </w:p>
    <w:p w:rsidR="00E041E6" w:rsidRDefault="00E041E6" w:rsidP="00E041E6">
      <w:pPr>
        <w:pStyle w:val="Heading2"/>
      </w:pPr>
      <w:r>
        <w:t>Data Fusion</w:t>
      </w:r>
    </w:p>
    <w:p w:rsidR="00876A6A" w:rsidRDefault="007D2E76" w:rsidP="00861FCA">
      <w:r>
        <w:t>In remote sensing, d</w:t>
      </w:r>
      <w:r w:rsidR="00861FCA">
        <w:t xml:space="preserve">ata fusion </w:t>
      </w:r>
      <w:r>
        <w:t>refers to any method</w:t>
      </w:r>
      <w:r w:rsidR="0091008A">
        <w:t>ological structure</w:t>
      </w:r>
      <w:r>
        <w:t xml:space="preserve"> that combines multiple sources of data. Best practices combine different sources of data so as to exploit the strengths of each whilst simultaneously minimizing inherent weaknesses.</w:t>
      </w:r>
      <w:r w:rsidR="00876A6A">
        <w:t xml:space="preserve"> Data fusion approaches have become increasingly popular within the context of Earth observation remote sensing</w:t>
      </w:r>
      <w:r w:rsidR="007B5622">
        <w:t xml:space="preserve"> applications, including wetlands, in the past</w:t>
      </w:r>
      <w:r w:rsidR="00926B8E">
        <w:t xml:space="preserve"> two</w:t>
      </w:r>
      <w:r w:rsidR="007B5622">
        <w:t xml:space="preserve"> decade</w:t>
      </w:r>
      <w:r w:rsidR="00926B8E">
        <w:t>s</w:t>
      </w:r>
      <w:r w:rsidR="00470C5F">
        <w:t xml:space="preserve"> </w:t>
      </w:r>
      <w:r w:rsidR="00470C5F">
        <w:fldChar w:fldCharType="begin">
          <w:fldData xml:space="preserve">PEVuZE5vdGU+PENpdGU+PEF1dGhvcj5MaTwvQXV0aG9yPjxZZWFyPjIwMDU8L1llYXI+PFJlY051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UwNTEtNTA2OTwvcGFnZXM+PHZvbHVtZT4yNjwvdm9sdW1lPjxudW1iZXI+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TU0NS0xNTYwPC9wYWdlcz48dm9sdW1lPjE5PC92b2x1bWU+PG51bWJlcj44PC9udW1i
ZXI+PGRhdGVzPjx5ZWFyPjE5OTg8L3llYXI+PHB1Yi1kYXRlcz48ZGF0ZT4xOTk4LzAxLzAxPC9k
YXRlPjwvcHViLWRhdGVzPjwvZGF0ZXM+PHB1Ymxpc2hlcj5UYXlsb3IgJmFtcDsgRnJhbmNpczwv
cHVibGlzaGVyPjxpc2JuPjAxNDMtMTE2MTwvaXNibj48dXJscz48cmVsYXRlZC11cmxzPjx1cmw+
aHR0cDovL3d3dy50YW5kZm9ubGluZS5jb20vZG9pL2Ficy8xMC4xMDgwLzAxNDMxMTY5ODIxNTM0
MjwvdXJsPjwvcmVsYXRlZC11cmxzPjwvdXJscz48ZWxlY3Ryb25pYy1yZXNvdXJjZS1udW0+MTAu
MTA4MC8wMTQzMTE2OTgyMTUzNDI8L2VsZWN0cm9uaWMtcmVzb3VyY2UtbnVtPjwvcmVjb3JkPjwv
Q2l0ZT48L0VuZE5vdGU+
</w:fldData>
        </w:fldChar>
      </w:r>
      <w:r w:rsidR="00926B8E">
        <w:instrText xml:space="preserve"> ADDIN EN.CITE </w:instrText>
      </w:r>
      <w:r w:rsidR="00926B8E">
        <w:fldChar w:fldCharType="begin">
          <w:fldData xml:space="preserve">PEVuZE5vdGU+PENpdGU+PEF1dGhvcj5MaTwvQXV0aG9yPjxZZWFyPjIwMDU8L1llYXI+PFJlY051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UwNTEtNTA2OTwvcGFnZXM+PHZvbHVtZT4yNjwvdm9sdW1lPjxudW1iZXI+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TU0NS0xNTYwPC9wYWdlcz48dm9sdW1lPjE5PC92b2x1bWU+PG51bWJlcj44PC9udW1i
ZXI+PGRhdGVzPjx5ZWFyPjE5OTg8L3llYXI+PHB1Yi1kYXRlcz48ZGF0ZT4xOTk4LzAxLzAxPC9k
YXRlPjwvcHViLWRhdGVzPjwvZGF0ZXM+PHB1Ymxpc2hlcj5UYXlsb3IgJmFtcDsgRnJhbmNpczwv
cHVibGlzaGVyPjxpc2JuPjAxNDMtMTE2MTwvaXNibj48dXJscz48cmVsYXRlZC11cmxzPjx1cmw+
aHR0cDovL3d3dy50YW5kZm9ubGluZS5jb20vZG9pL2Ficy8xMC4xMDgwLzAxNDMxMTY5ODIxNTM0
MjwvdXJsPjwvcmVsYXRlZC11cmxzPjwvdXJscz48ZWxlY3Ryb25pYy1yZXNvdXJjZS1udW0+MTAu
MTA4MC8wMTQzMTE2OTgyMTUzNDI8L2VsZWN0cm9uaWMtcmVzb3VyY2UtbnVtPjwvcmVjb3JkPjwv
Q2l0ZT48L0VuZE5vdGU+
</w:fldData>
        </w:fldChar>
      </w:r>
      <w:r w:rsidR="00926B8E">
        <w:instrText xml:space="preserve"> ADDIN EN.CITE.DATA </w:instrText>
      </w:r>
      <w:r w:rsidR="00926B8E">
        <w:fldChar w:fldCharType="end"/>
      </w:r>
      <w:r w:rsidR="00470C5F">
        <w:fldChar w:fldCharType="separate"/>
      </w:r>
      <w:r w:rsidR="00926B8E">
        <w:rPr>
          <w:noProof/>
        </w:rPr>
        <w:t>(</w:t>
      </w:r>
      <w:hyperlink w:anchor="_ENREF_12" w:tooltip="Augusteijn, 1998 #670" w:history="1">
        <w:r w:rsidR="00A26468">
          <w:rPr>
            <w:noProof/>
          </w:rPr>
          <w:t>Augusteijn et al. 1998</w:t>
        </w:r>
      </w:hyperlink>
      <w:r w:rsidR="00926B8E">
        <w:rPr>
          <w:noProof/>
        </w:rPr>
        <w:t xml:space="preserve">, </w:t>
      </w:r>
      <w:hyperlink w:anchor="_ENREF_117" w:tooltip="Li, 2005 #435" w:history="1">
        <w:r w:rsidR="00A26468">
          <w:rPr>
            <w:noProof/>
          </w:rPr>
          <w:t>Li et al. 2005</w:t>
        </w:r>
      </w:hyperlink>
      <w:r w:rsidR="00926B8E">
        <w:rPr>
          <w:noProof/>
        </w:rPr>
        <w:t xml:space="preserve">, </w:t>
      </w:r>
      <w:hyperlink w:anchor="_ENREF_32" w:tooltip="Castañeda, 2009 #665" w:history="1">
        <w:r w:rsidR="00A26468">
          <w:rPr>
            <w:noProof/>
          </w:rPr>
          <w:t>Castañeda et al. 2009</w:t>
        </w:r>
      </w:hyperlink>
      <w:r w:rsidR="00926B8E">
        <w:rPr>
          <w:noProof/>
        </w:rPr>
        <w:t xml:space="preserve">, </w:t>
      </w:r>
      <w:hyperlink w:anchor="_ENREF_91" w:tooltip="Irwin, 2017 #632" w:history="1">
        <w:r w:rsidR="00A26468">
          <w:rPr>
            <w:noProof/>
          </w:rPr>
          <w:t>Irwin et al. 2017</w:t>
        </w:r>
      </w:hyperlink>
      <w:r w:rsidR="00926B8E">
        <w:rPr>
          <w:noProof/>
        </w:rPr>
        <w:t>)</w:t>
      </w:r>
      <w:r w:rsidR="00470C5F">
        <w:fldChar w:fldCharType="end"/>
      </w:r>
      <w:r w:rsidR="007B5622">
        <w:t>.</w:t>
      </w:r>
    </w:p>
    <w:p w:rsidR="00861FCA" w:rsidRDefault="00876A6A" w:rsidP="00861FCA">
      <w:r>
        <w:t xml:space="preserve">A number </w:t>
      </w:r>
      <w:r w:rsidR="007B5622">
        <w:t>d</w:t>
      </w:r>
      <w:r w:rsidR="007D2E76">
        <w:t xml:space="preserve">ata fusion </w:t>
      </w:r>
      <w:r w:rsidR="007B5622">
        <w:t>approaches have been applied to wetland mapp</w:t>
      </w:r>
      <w:r w:rsidR="00DC30DD">
        <w:t xml:space="preserve">ing and monitoring, employing </w:t>
      </w:r>
      <w:r w:rsidR="007B5622">
        <w:t>combinations of</w:t>
      </w:r>
      <w:r w:rsidR="00DC30DD">
        <w:t xml:space="preserve"> 2 and 3 of the following data sources:</w:t>
      </w:r>
      <w:r w:rsidR="007B5622">
        <w:t xml:space="preserve"> optical imagery, LiDAR, and SAR</w:t>
      </w:r>
      <w:r w:rsidR="00926B8E">
        <w:t xml:space="preserve"> </w:t>
      </w:r>
      <w:r w:rsidR="00E909FC">
        <w:fldChar w:fldCharType="begin">
          <w:fldData xml:space="preserve">PEVuZE5vdGU+PENpdGU+PEF1dGhvcj5GcmFua2xpbjwvQXV0aG9yPjxZZWFyPjIwMTc8L1llYXI+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Ny0zNjwvcGFnZXM+PHZvbHVtZT44Mzwvdm9s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</w:fldData>
        </w:fldChar>
      </w:r>
      <w:r w:rsidR="00805AC4">
        <w:instrText xml:space="preserve"> ADDIN EN.CITE </w:instrText>
      </w:r>
      <w:r w:rsidR="00805AC4">
        <w:fldChar w:fldCharType="begin">
          <w:fldData xml:space="preserve">PEVuZE5vdGU+PENpdGU+PEF1dGhvcj5GcmFua2xpbjwvQXV0aG9yPjxZZWFyPjIwMTc8L1llYXI+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Ny0zNjwvcGFnZXM+PHZvbHVtZT44Mzwvdm9s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</w:fldData>
        </w:fldChar>
      </w:r>
      <w:r w:rsidR="00805AC4">
        <w:instrText xml:space="preserve"> ADDIN EN.CITE.DATA </w:instrText>
      </w:r>
      <w:r w:rsidR="00805AC4">
        <w:fldChar w:fldCharType="end"/>
      </w:r>
      <w:r w:rsidR="00E909FC">
        <w:fldChar w:fldCharType="separate"/>
      </w:r>
      <w:r w:rsidR="00805AC4">
        <w:rPr>
          <w:noProof/>
        </w:rPr>
        <w:t>(</w:t>
      </w:r>
      <w:hyperlink w:anchor="_ENREF_30" w:tooltip="Bwangoy, 2010 #675" w:history="1">
        <w:r w:rsidR="00A26468">
          <w:rPr>
            <w:noProof/>
          </w:rPr>
          <w:t>Bwangoy et al. 2010</w:t>
        </w:r>
      </w:hyperlink>
      <w:r w:rsidR="00805AC4">
        <w:rPr>
          <w:noProof/>
        </w:rPr>
        <w:t xml:space="preserve">, </w:t>
      </w:r>
      <w:hyperlink w:anchor="_ENREF_41" w:tooltip="Corcoran, 2011 #669" w:history="1">
        <w:r w:rsidR="00A26468">
          <w:rPr>
            <w:noProof/>
          </w:rPr>
          <w:t>Corcoran et al. 2011</w:t>
        </w:r>
      </w:hyperlink>
      <w:r w:rsidR="00805AC4">
        <w:rPr>
          <w:noProof/>
        </w:rPr>
        <w:t xml:space="preserve">, </w:t>
      </w:r>
      <w:hyperlink w:anchor="_ENREF_141" w:tooltip="Millard, 2013 #438" w:history="1">
        <w:r w:rsidR="00A26468">
          <w:rPr>
            <w:noProof/>
          </w:rPr>
          <w:t>Millard et al. 2013</w:t>
        </w:r>
      </w:hyperlink>
      <w:r w:rsidR="00805AC4">
        <w:rPr>
          <w:noProof/>
        </w:rPr>
        <w:t xml:space="preserve">, </w:t>
      </w:r>
      <w:hyperlink w:anchor="_ENREF_201" w:tooltip="van Beijma, 2014 #673" w:history="1">
        <w:r w:rsidR="00A26468">
          <w:rPr>
            <w:noProof/>
          </w:rPr>
          <w:t>van Beijma et al. 2014</w:t>
        </w:r>
      </w:hyperlink>
      <w:r w:rsidR="00805AC4">
        <w:rPr>
          <w:noProof/>
        </w:rPr>
        <w:t xml:space="preserve">, </w:t>
      </w:r>
      <w:hyperlink w:anchor="_ENREF_104" w:tooltip="Kloiber, 2015 #668" w:history="1">
        <w:r w:rsidR="00A26468">
          <w:rPr>
            <w:noProof/>
          </w:rPr>
          <w:t>Kloiber et al. 2015</w:t>
        </w:r>
      </w:hyperlink>
      <w:r w:rsidR="00805AC4">
        <w:rPr>
          <w:noProof/>
        </w:rPr>
        <w:t xml:space="preserve">, </w:t>
      </w:r>
      <w:hyperlink w:anchor="_ENREF_57" w:tooltip="Franklin, 2017 #561" w:history="1">
        <w:r w:rsidR="00A26468">
          <w:rPr>
            <w:noProof/>
          </w:rPr>
          <w:t>Franklin et al. 2017</w:t>
        </w:r>
      </w:hyperlink>
      <w:r w:rsidR="00805AC4">
        <w:rPr>
          <w:noProof/>
        </w:rPr>
        <w:t xml:space="preserve">, </w:t>
      </w:r>
      <w:hyperlink w:anchor="_ENREF_60" w:tooltip="Fu, 2017 #671" w:history="1">
        <w:r w:rsidR="00A26468">
          <w:rPr>
            <w:noProof/>
          </w:rPr>
          <w:t>Fu et al. 2017</w:t>
        </w:r>
      </w:hyperlink>
      <w:r w:rsidR="00805AC4">
        <w:rPr>
          <w:noProof/>
        </w:rPr>
        <w:t xml:space="preserve">, </w:t>
      </w:r>
      <w:hyperlink w:anchor="_ENREF_203" w:tooltip="Vanderhoof, 2017 #672" w:history="1">
        <w:r w:rsidR="00A26468">
          <w:rPr>
            <w:noProof/>
          </w:rPr>
          <w:t>Vanderhoof et al. 2017</w:t>
        </w:r>
      </w:hyperlink>
      <w:r w:rsidR="00805AC4">
        <w:rPr>
          <w:noProof/>
        </w:rPr>
        <w:t>)</w:t>
      </w:r>
      <w:r w:rsidR="00E909FC">
        <w:fldChar w:fldCharType="end"/>
      </w:r>
      <w:r w:rsidR="007B5622">
        <w:t>.</w:t>
      </w:r>
      <w:r w:rsidR="00861FCA">
        <w:t xml:space="preserve"> </w:t>
      </w:r>
      <w:r w:rsidR="005559C7">
        <w:t>It is predominantly noted (by many) that fusion approaches reduce overall wetland classification uncertainties with respect to models produced by any single data source</w:t>
      </w:r>
      <w:r w:rsidR="00D806D5">
        <w:t xml:space="preserve"> when</w:t>
      </w:r>
      <w:r w:rsidR="005559C7">
        <w:t xml:space="preserve"> analyzed in isolation </w:t>
      </w:r>
      <w:r w:rsidR="00805AC4">
        <w:fldChar w:fldCharType="begin">
          <w:fldData xml:space="preserve">PEVuZE5vdGU+PENpdGU+PEF1dGhvcj5GdTwvQXV0aG9yPjxZZWFyPjIwMTc8L1llYXI+PFJlY051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</w:fldData>
        </w:fldChar>
      </w:r>
      <w:r w:rsidR="00FE33DC">
        <w:instrText xml:space="preserve"> ADDIN EN.CITE </w:instrText>
      </w:r>
      <w:r w:rsidR="00FE33DC">
        <w:fldChar w:fldCharType="begin">
          <w:fldData xml:space="preserve">PEVuZE5vdGU+PENpdGU+PEF1dGhvcj5GdTwvQXV0aG9yPjxZZWFyPjIwMTc8L1llYXI+PFJlY051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</w:fldData>
        </w:fldChar>
      </w:r>
      <w:r w:rsidR="00FE33DC">
        <w:instrText xml:space="preserve"> ADDIN EN.CITE.DATA </w:instrText>
      </w:r>
      <w:r w:rsidR="00FE33DC">
        <w:fldChar w:fldCharType="end"/>
      </w:r>
      <w:r w:rsidR="00805AC4">
        <w:fldChar w:fldCharType="separate"/>
      </w:r>
      <w:r w:rsidR="00FE33DC">
        <w:rPr>
          <w:noProof/>
        </w:rPr>
        <w:t>(</w:t>
      </w:r>
      <w:hyperlink w:anchor="_ENREF_141" w:tooltip="Millard, 2013 #438" w:history="1">
        <w:r w:rsidR="00A26468">
          <w:rPr>
            <w:noProof/>
          </w:rPr>
          <w:t>Millard et al. 2013</w:t>
        </w:r>
      </w:hyperlink>
      <w:r w:rsidR="00FE33DC">
        <w:rPr>
          <w:noProof/>
        </w:rPr>
        <w:t xml:space="preserve">, </w:t>
      </w:r>
      <w:hyperlink w:anchor="_ENREF_201" w:tooltip="van Beijma, 2014 #673" w:history="1">
        <w:r w:rsidR="00A26468">
          <w:rPr>
            <w:noProof/>
          </w:rPr>
          <w:t>van Beijma et al. 2014</w:t>
        </w:r>
      </w:hyperlink>
      <w:r w:rsidR="00FE33DC">
        <w:rPr>
          <w:noProof/>
        </w:rPr>
        <w:t xml:space="preserve">, </w:t>
      </w:r>
      <w:hyperlink w:anchor="_ENREF_61" w:tooltip="Furtado, 2015 #676" w:history="1">
        <w:r w:rsidR="00A26468">
          <w:rPr>
            <w:noProof/>
          </w:rPr>
          <w:t>Furtado et al. 2015</w:t>
        </w:r>
      </w:hyperlink>
      <w:r w:rsidR="00FE33DC">
        <w:rPr>
          <w:noProof/>
        </w:rPr>
        <w:t xml:space="preserve">, </w:t>
      </w:r>
      <w:hyperlink w:anchor="_ENREF_60" w:tooltip="Fu, 2017 #671" w:history="1">
        <w:r w:rsidR="00A26468">
          <w:rPr>
            <w:noProof/>
          </w:rPr>
          <w:t>Fu et al. 2017</w:t>
        </w:r>
      </w:hyperlink>
      <w:r w:rsidR="00FE33DC">
        <w:rPr>
          <w:noProof/>
        </w:rPr>
        <w:t xml:space="preserve">, </w:t>
      </w:r>
      <w:hyperlink w:anchor="_ENREF_91" w:tooltip="Irwin, 2017 #632" w:history="1">
        <w:r w:rsidR="00A26468">
          <w:rPr>
            <w:noProof/>
          </w:rPr>
          <w:t>Irwin et al. 2017</w:t>
        </w:r>
      </w:hyperlink>
      <w:r w:rsidR="00FE33DC">
        <w:rPr>
          <w:noProof/>
        </w:rPr>
        <w:t xml:space="preserve">, </w:t>
      </w:r>
      <w:hyperlink w:anchor="_ENREF_203" w:tooltip="Vanderhoof, 2017 #672" w:history="1">
        <w:r w:rsidR="00A26468">
          <w:rPr>
            <w:noProof/>
          </w:rPr>
          <w:t>Vanderhoof et al. 2017</w:t>
        </w:r>
      </w:hyperlink>
      <w:r w:rsidR="00FE33DC">
        <w:rPr>
          <w:noProof/>
        </w:rPr>
        <w:t>)</w:t>
      </w:r>
      <w:r w:rsidR="00805AC4">
        <w:fldChar w:fldCharType="end"/>
      </w:r>
      <w:r w:rsidR="005559C7">
        <w:t>. This</w:t>
      </w:r>
      <w:r w:rsidR="00FE33DC">
        <w:t xml:space="preserve"> </w:t>
      </w:r>
      <w:r w:rsidR="005559C7">
        <w:t xml:space="preserve">has been noted to withstand </w:t>
      </w:r>
      <w:r w:rsidR="00FE33DC">
        <w:t xml:space="preserve">the </w:t>
      </w:r>
      <w:r w:rsidR="005559C7">
        <w:t xml:space="preserve">pressures </w:t>
      </w:r>
      <w:r w:rsidR="00FE33DC">
        <w:t>associated with</w:t>
      </w:r>
      <w:r w:rsidR="005559C7">
        <w:t xml:space="preserve"> data temporal disparity also </w:t>
      </w:r>
      <w:r w:rsidR="005559C7">
        <w:fldChar w:fldCharType="begin"/>
      </w:r>
      <w:r w:rsidR="005559C7">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5559C7">
        <w:fldChar w:fldCharType="separate"/>
      </w:r>
      <w:r w:rsidR="005559C7">
        <w:rPr>
          <w:noProof/>
        </w:rPr>
        <w:t>(</w:t>
      </w:r>
      <w:hyperlink w:anchor="_ENREF_91" w:tooltip="Irwin, 2017 #632" w:history="1">
        <w:r w:rsidR="00A26468">
          <w:rPr>
            <w:noProof/>
          </w:rPr>
          <w:t>Irwin et al. 2017</w:t>
        </w:r>
      </w:hyperlink>
      <w:r w:rsidR="005559C7">
        <w:rPr>
          <w:noProof/>
        </w:rPr>
        <w:t>)</w:t>
      </w:r>
      <w:r w:rsidR="005559C7">
        <w:fldChar w:fldCharType="end"/>
      </w:r>
      <w:r w:rsidR="00FE33DC">
        <w:t>. However, it is unlikely that extreme temporal separations</w:t>
      </w:r>
      <w:r w:rsidR="00D806D5">
        <w:t xml:space="preserve"> in data acquisitions</w:t>
      </w:r>
      <w:r w:rsidR="00FE33DC">
        <w:t>, particularly where data are source</w:t>
      </w:r>
      <w:r w:rsidR="00D806D5">
        <w:t>d</w:t>
      </w:r>
      <w:r w:rsidR="00FE33DC">
        <w:t xml:space="preserve"> from different seasons</w:t>
      </w:r>
      <w:r w:rsidR="00D806D5">
        <w:t>,</w:t>
      </w:r>
      <w:r w:rsidR="00FE33DC">
        <w:t xml:space="preserve"> will produce such favourable results; </w:t>
      </w:r>
      <w:r w:rsidR="00907F59">
        <w:t xml:space="preserve">the analysis of cross-season </w:t>
      </w:r>
      <w:r w:rsidR="00FE33DC">
        <w:t>data</w:t>
      </w:r>
      <w:r w:rsidR="00907F59">
        <w:t xml:space="preserve"> acquisitions</w:t>
      </w:r>
      <w:r w:rsidR="00FE33DC">
        <w:t xml:space="preserve"> should be avoided </w:t>
      </w:r>
      <w:r w:rsidR="00CA19D8">
        <w:t>if</w:t>
      </w:r>
      <w:r w:rsidR="00FE33DC">
        <w:t xml:space="preserve"> possible.</w:t>
      </w:r>
    </w:p>
    <w:p w:rsidR="00D806D5" w:rsidRPr="00861FCA" w:rsidRDefault="00D806D5" w:rsidP="00861FCA">
      <w:r>
        <w:t xml:space="preserve">Data fusion approaches </w:t>
      </w:r>
      <w:r w:rsidR="00907F59">
        <w:t>favou</w:t>
      </w:r>
      <w:r w:rsidR="00CA19D8">
        <w:t xml:space="preserve">r different analysis structures. Whilst some will classify derivatives from each data source and integrate these through a classification algorithm to obtain a final classification map </w:t>
      </w:r>
      <w:r w:rsidR="00CA19D8">
        <w:fldChar w:fldCharType="begin"/>
      </w:r>
      <w:r w:rsidR="00CA19D8">
        <w:instrText xml:space="preserve"> ADDIN EN.CITE &lt;EndNote&gt;&lt;Cite&gt;&lt;Author&gt;Millard&lt;/Author&gt;&lt;Year&gt;2013&lt;/Year&gt;&lt;RecNum&gt;438&lt;/RecNum&gt;&lt;DisplayText&gt;(Millard et al. 2013)&lt;/DisplayText&gt;&lt;record&gt;&lt;rec-number&gt;438&lt;/rec-number&gt;&lt;foreign-keys&gt;&lt;key app="EN" db-id="25teddewsvepe9e5faxptreqrptrz95ftz5d" timestamp="1497300086"&gt;438&lt;/key&gt;&lt;/foreign-keys&gt;&lt;ref-type name="Journal Article"&gt;17&lt;/ref-type&gt;&lt;contributors&gt;&lt;authors&gt;&lt;author&gt;Millard, Koreen&lt;/author&gt;&lt;author&gt;Richardson, Murray&lt;/author&gt;&lt;/authors&gt;&lt;/contributors&gt;&lt;titles&gt;&lt;title&gt;Wetland mapping with LiDAR derivatives, SAR polarimetric decompositions, and LiDAR–SAR fusion using a random forest classifier&lt;/title&gt;&lt;secondary-title&gt;Canadian Journal of Remote Sensing&lt;/secondary-title&gt;&lt;/titles&gt;&lt;periodical&gt;&lt;full-title&gt;Canadian Journal of Remote Sensing&lt;/full-title&gt;&lt;abbr-1&gt;Can J Remote Sens&lt;/abbr-1&gt;&lt;/periodical&gt;&lt;pages&gt;290-307&lt;/pages&gt;&lt;volume&gt;39&lt;/volume&gt;&lt;number&gt;4&lt;/number&gt;&lt;dates&gt;&lt;year&gt;2013&lt;/year&gt;&lt;pub-dates&gt;&lt;date&gt;2013/10/30&lt;/date&gt;&lt;/pub-dates&gt;&lt;/dates&gt;&lt;publisher&gt;Taylor &amp;amp; Francis&lt;/publisher&gt;&lt;isbn&gt;0703-8992&lt;/isbn&gt;&lt;urls&gt;&lt;related-urls&gt;&lt;url&gt;http://dx.doi.org/10.5589/m13-038&lt;/url&gt;&lt;/related-urls&gt;&lt;/urls&gt;&lt;electronic-resource-num&gt;10.5589/m13-038&lt;/electronic-resource-num&gt;&lt;/record&gt;&lt;/Cite&gt;&lt;/EndNote&gt;</w:instrText>
      </w:r>
      <w:r w:rsidR="00CA19D8">
        <w:fldChar w:fldCharType="separate"/>
      </w:r>
      <w:r w:rsidR="00CA19D8">
        <w:rPr>
          <w:noProof/>
        </w:rPr>
        <w:t>(</w:t>
      </w:r>
      <w:hyperlink w:anchor="_ENREF_141" w:tooltip="Millard, 2013 #438" w:history="1">
        <w:r w:rsidR="00A26468">
          <w:rPr>
            <w:noProof/>
          </w:rPr>
          <w:t>Millard et al. 2013</w:t>
        </w:r>
      </w:hyperlink>
      <w:r w:rsidR="00CA19D8">
        <w:rPr>
          <w:noProof/>
        </w:rPr>
        <w:t>)</w:t>
      </w:r>
      <w:r w:rsidR="00CA19D8">
        <w:fldChar w:fldCharType="end"/>
      </w:r>
      <w:r w:rsidR="00CA19D8">
        <w:t xml:space="preserve">, others favour logic-based decision trees </w:t>
      </w:r>
      <w:r w:rsidR="00CA19D8">
        <w:fldChar w:fldCharType="begin">
          <w:fldData xml:space="preserve">PEVuZE5vdGU+PENpdGU+PEF1dGhvcj5DaGFzbWVyPC9BdXRob3I+PFllYXI+MjAxNjwvWWVhcj48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</w:fldData>
        </w:fldChar>
      </w:r>
      <w:r w:rsidR="00AE5084">
        <w:instrText xml:space="preserve"> ADDIN EN.CITE </w:instrText>
      </w:r>
      <w:r w:rsidR="00AE5084">
        <w:fldChar w:fldCharType="begin">
          <w:fldData xml:space="preserve">PEVuZE5vdGU+PENpdGU+PEF1dGhvcj5DaGFzbWVyPC9BdXRob3I+PFllYXI+MjAxNjwvWWVhcj48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</w:fldData>
        </w:fldChar>
      </w:r>
      <w:r w:rsidR="00AE5084">
        <w:instrText xml:space="preserve"> ADDIN EN.CITE.DATA </w:instrText>
      </w:r>
      <w:r w:rsidR="00AE5084">
        <w:fldChar w:fldCharType="end"/>
      </w:r>
      <w:r w:rsidR="00CA19D8">
        <w:fldChar w:fldCharType="separate"/>
      </w:r>
      <w:r w:rsidR="00AE5084">
        <w:rPr>
          <w:noProof/>
        </w:rPr>
        <w:t>(</w:t>
      </w:r>
      <w:hyperlink w:anchor="_ENREF_34" w:tooltip="Chasmer, 2016 #460" w:history="1">
        <w:r w:rsidR="00A26468">
          <w:rPr>
            <w:noProof/>
          </w:rPr>
          <w:t>Chasmer et al. 2016b</w:t>
        </w:r>
      </w:hyperlink>
      <w:r w:rsidR="00AE5084">
        <w:rPr>
          <w:noProof/>
        </w:rPr>
        <w:t xml:space="preserve">, </w:t>
      </w:r>
      <w:hyperlink w:anchor="_ENREF_91" w:tooltip="Irwin, 2017 #632" w:history="1">
        <w:r w:rsidR="00A26468">
          <w:rPr>
            <w:noProof/>
          </w:rPr>
          <w:t>Irwin et al. 2017</w:t>
        </w:r>
      </w:hyperlink>
      <w:r w:rsidR="00AE5084">
        <w:rPr>
          <w:noProof/>
        </w:rPr>
        <w:t>)</w:t>
      </w:r>
      <w:r w:rsidR="00CA19D8">
        <w:fldChar w:fldCharType="end"/>
      </w:r>
      <w:r w:rsidR="00CA19D8">
        <w:t xml:space="preserve">. </w:t>
      </w:r>
      <w:r w:rsidR="00453B41">
        <w:t xml:space="preserve">The former is often more robust (especially for sophisticated classification algorithms) as such algorithms are statistically governed and are thus capable of making </w:t>
      </w:r>
      <w:r w:rsidR="00AE5084">
        <w:t>decisions based on the data available. Conversely,</w:t>
      </w:r>
      <w:r w:rsidR="00453B41">
        <w:t xml:space="preserve"> logic-based approaches need to be able to anticipate all eventualities within the data prior to analysis</w:t>
      </w:r>
      <w:r w:rsidR="00AE5084">
        <w:t>, failure to do so will result in either spurious results or model disruption</w:t>
      </w:r>
      <w:r w:rsidR="00453B41">
        <w:t xml:space="preserve">. </w:t>
      </w:r>
      <w:r w:rsidR="00AE5084">
        <w:t>Both techniques have proved valuable in wetland mapping via data fusion analyses.</w:t>
      </w:r>
      <w:r w:rsidR="00453B41">
        <w:t xml:space="preserve"> </w:t>
      </w:r>
    </w:p>
    <w:p w:rsidR="00533E65" w:rsidRDefault="00453B41" w:rsidP="00533E65">
      <w:pPr>
        <w:pStyle w:val="Heading2"/>
      </w:pPr>
      <w:bookmarkStart w:id="40" w:name="_Toc493074555"/>
      <w:r>
        <w:t>Wetland classification t</w:t>
      </w:r>
      <w:r w:rsidR="00533E65">
        <w:t>echniques</w:t>
      </w:r>
      <w:bookmarkEnd w:id="40"/>
    </w:p>
    <w:p w:rsidR="00FE22FA" w:rsidRDefault="00FE22FA" w:rsidP="00FE22FA">
      <w:r>
        <w:t xml:space="preserve">After data have been prepared (i.e. pre-processing and appropriate processing procedures have been applied) they can be interrogated for wetland features and classified. A number of approaches for such purposes exist. Early methods favoured manually delineating and classifying wetlands, but have evolved as computing resource have has evolved, also. Some possible approaches for delineating and </w:t>
      </w:r>
      <w:r w:rsidR="00B436A1">
        <w:t xml:space="preserve">classifying wetlands from remote sensing data are discussed here. </w:t>
      </w:r>
    </w:p>
    <w:p w:rsidR="00862FC2" w:rsidRDefault="00862FC2" w:rsidP="00862FC2">
      <w:pPr>
        <w:pStyle w:val="Heading3"/>
      </w:pPr>
      <w:r>
        <w:t>Manual interpretation</w:t>
      </w:r>
    </w:p>
    <w:p w:rsidR="007F4053" w:rsidRPr="007F4053" w:rsidRDefault="007F4053" w:rsidP="007F4053">
      <w:r>
        <w:t>Manual interpretation procedures have been employed since the establishment of remote sensing</w:t>
      </w:r>
      <w:r w:rsidR="00B0705C">
        <w:t xml:space="preserve"> technology. Typically, such methods have been applied to analyze optical imagery and has been dubbed </w:t>
      </w:r>
      <w:r w:rsidR="00B0705C">
        <w:lastRenderedPageBreak/>
        <w:t xml:space="preserve">‘photointerpretation’. A number of studies have utilized such an approach </w:t>
      </w:r>
      <w:bookmarkStart w:id="41" w:name="_GoBack"/>
      <w:bookmarkEnd w:id="41"/>
      <w:r w:rsidR="00FC4DDD">
        <w:fldChar w:fldCharType="begin">
          <w:fldData xml:space="preserve">PEVuZE5vdGU+PENpdGU+PEF1dGhvcj5TZWV2ZXJzPC9BdXRob3I+PFllYXI+MTk3NTwvWWVhcj48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</w:fldData>
        </w:fldChar>
      </w:r>
      <w:r w:rsidR="00A26468">
        <w:instrText xml:space="preserve"> ADDIN EN.CITE </w:instrText>
      </w:r>
      <w:r w:rsidR="00A26468">
        <w:fldChar w:fldCharType="begin">
          <w:fldData xml:space="preserve">PEVuZE5vdGU+PENpdGU+PEF1dGhvcj5TZWV2ZXJzPC9BdXRob3I+PFllYXI+MTk3NTwvWWVhcj48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</w:fldData>
        </w:fldChar>
      </w:r>
      <w:r w:rsidR="00A26468">
        <w:instrText xml:space="preserve"> ADDIN EN.CITE.DATA </w:instrText>
      </w:r>
      <w:r w:rsidR="00A26468">
        <w:fldChar w:fldCharType="end"/>
      </w:r>
      <w:r w:rsidR="00FC4DDD">
        <w:fldChar w:fldCharType="separate"/>
      </w:r>
      <w:r w:rsidR="00A26468">
        <w:rPr>
          <w:noProof/>
        </w:rPr>
        <w:t>(</w:t>
      </w:r>
      <w:hyperlink w:anchor="_ENREF_178" w:tooltip="Seevers, 1975 #677" w:history="1">
        <w:r w:rsidR="00A26468">
          <w:rPr>
            <w:noProof/>
          </w:rPr>
          <w:t>Seevers et al. 1975</w:t>
        </w:r>
      </w:hyperlink>
      <w:r w:rsidR="00A26468">
        <w:rPr>
          <w:noProof/>
        </w:rPr>
        <w:t xml:space="preserve">, </w:t>
      </w:r>
      <w:hyperlink w:anchor="_ENREF_198" w:tooltip="U.S. Fish and Wildlife Service, 1994 #680" w:history="1">
        <w:r w:rsidR="00A26468">
          <w:rPr>
            <w:noProof/>
          </w:rPr>
          <w:t>U.S. Fish and Wildlife Service 1994</w:t>
        </w:r>
      </w:hyperlink>
      <w:r w:rsidR="00A26468">
        <w:rPr>
          <w:noProof/>
        </w:rPr>
        <w:t xml:space="preserve">, </w:t>
      </w:r>
      <w:hyperlink w:anchor="_ENREF_18" w:tooltip="Bernert, 1999 #681" w:history="1">
        <w:r w:rsidR="00A26468">
          <w:rPr>
            <w:noProof/>
          </w:rPr>
          <w:t>Bernert et al. 1999</w:t>
        </w:r>
      </w:hyperlink>
      <w:r w:rsidR="00A26468">
        <w:rPr>
          <w:noProof/>
        </w:rPr>
        <w:t xml:space="preserve">, </w:t>
      </w:r>
      <w:hyperlink w:anchor="_ENREF_107" w:tooltip="Kudray, 2000 #679" w:history="1">
        <w:r w:rsidR="00A26468">
          <w:rPr>
            <w:noProof/>
          </w:rPr>
          <w:t>Kudray et al. 2000</w:t>
        </w:r>
      </w:hyperlink>
      <w:r w:rsidR="00A26468">
        <w:rPr>
          <w:noProof/>
        </w:rPr>
        <w:t xml:space="preserve">, </w:t>
      </w:r>
      <w:hyperlink w:anchor="_ENREF_213" w:tooltip="Wilcox, 2008 #678" w:history="1">
        <w:r w:rsidR="00A26468">
          <w:rPr>
            <w:noProof/>
          </w:rPr>
          <w:t>Wilcox et al. 2008</w:t>
        </w:r>
      </w:hyperlink>
      <w:r w:rsidR="00A26468">
        <w:rPr>
          <w:noProof/>
        </w:rPr>
        <w:t>)</w:t>
      </w:r>
      <w:r w:rsidR="00FC4DDD">
        <w:fldChar w:fldCharType="end"/>
      </w:r>
    </w:p>
    <w:p w:rsidR="00533E65" w:rsidRDefault="00533E65" w:rsidP="00533E65">
      <w:pPr>
        <w:pStyle w:val="ListParagraph"/>
        <w:numPr>
          <w:ilvl w:val="0"/>
          <w:numId w:val="6"/>
        </w:numPr>
      </w:pPr>
      <w:r>
        <w:t>Manual Interpretation</w:t>
      </w:r>
    </w:p>
    <w:p w:rsidR="00533E65" w:rsidRDefault="00533E65" w:rsidP="00533E65">
      <w:pPr>
        <w:pStyle w:val="ListParagraph"/>
        <w:numPr>
          <w:ilvl w:val="0"/>
          <w:numId w:val="6"/>
        </w:numPr>
      </w:pPr>
      <w:r>
        <w:t>Unsupervised</w:t>
      </w:r>
    </w:p>
    <w:p w:rsidR="00533E65" w:rsidRDefault="00533E65" w:rsidP="00533E65">
      <w:pPr>
        <w:pStyle w:val="ListParagraph"/>
        <w:numPr>
          <w:ilvl w:val="0"/>
          <w:numId w:val="6"/>
        </w:numPr>
      </w:pPr>
      <w:r>
        <w:t>Supervised/ trained/ cluster (max likelihood or min distance)</w:t>
      </w:r>
    </w:p>
    <w:p w:rsidR="00533E65" w:rsidRDefault="00533E65" w:rsidP="00533E65">
      <w:pPr>
        <w:pStyle w:val="ListParagraph"/>
        <w:numPr>
          <w:ilvl w:val="0"/>
          <w:numId w:val="6"/>
        </w:numPr>
      </w:pPr>
      <w:r>
        <w:t>Logic/ hierarchal/ decision tree</w:t>
      </w:r>
    </w:p>
    <w:p w:rsidR="00862FC2" w:rsidRDefault="00862FC2" w:rsidP="00862FC2">
      <w:pPr>
        <w:pStyle w:val="ListParagraph"/>
      </w:pPr>
      <w:r>
        <w:t xml:space="preserve">Recent developments in decision tree analyses allowed </w:t>
      </w:r>
      <w:hyperlink w:anchor="_ENREF_91" w:tooltip="Irwin, 2017 #632" w:history="1">
        <w:r w:rsidR="00A26468">
          <w:fldChar w:fldCharType="begin"/>
        </w:r>
        <w:r w:rsidR="00A26468">
          <w:instrText xml:space="preserve"> ADDIN EN.CITE &lt;EndNote&gt;&lt;Cite AuthorYear="1"&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A26468">
          <w:fldChar w:fldCharType="separate"/>
        </w:r>
        <w:r w:rsidR="00A26468">
          <w:rPr>
            <w:noProof/>
          </w:rPr>
          <w:t>Irwin et al. (2017)</w:t>
        </w:r>
        <w:r w:rsidR="00A26468">
          <w:fldChar w:fldCharType="end"/>
        </w:r>
      </w:hyperlink>
      <w:r>
        <w:t xml:space="preserve"> to produce independent water masks from SAR, LiDAR, and optical data, which were combined via another decision tree to produce a final water mask noting areas likely to be water and areas of uncertainty. Whilst no wetland classification information was retrieved, such an approach may prove valuable in identifying waterbodies which can subsequently be interrogated to determine more detailed wetland characteristics such as class.</w:t>
      </w:r>
    </w:p>
    <w:p w:rsidR="00533E65" w:rsidRDefault="00533E65" w:rsidP="00533E65">
      <w:pPr>
        <w:pStyle w:val="ListParagraph"/>
        <w:numPr>
          <w:ilvl w:val="0"/>
          <w:numId w:val="6"/>
        </w:numPr>
      </w:pPr>
      <w:r>
        <w:t>Imputation &amp; Machine Learning</w:t>
      </w:r>
    </w:p>
    <w:p w:rsidR="00453B41" w:rsidRDefault="00453B41" w:rsidP="00453B41">
      <w:pPr>
        <w:pStyle w:val="ListParagraph"/>
      </w:pPr>
      <w:r>
        <w:t>RF importance not good enough to reduce high number of variables, need correlation analysis (e.g. PCA) to reduce number of variables first, then use RF to estimate variable importance.</w:t>
      </w:r>
    </w:p>
    <w:p w:rsidR="00533E65" w:rsidRPr="00533E65" w:rsidRDefault="00ED4EA0" w:rsidP="00533E65">
      <w:pPr>
        <w:pStyle w:val="ListParagraph"/>
        <w:numPr>
          <w:ilvl w:val="0"/>
          <w:numId w:val="6"/>
        </w:numPr>
      </w:pPr>
      <w:r>
        <w:t>Data fusion techniques</w:t>
      </w:r>
    </w:p>
    <w:p w:rsidR="00545633" w:rsidRDefault="00545633" w:rsidP="00545633">
      <w:pPr>
        <w:pStyle w:val="Heading3"/>
      </w:pPr>
      <w:r>
        <w:t>Segmentation Methods</w:t>
      </w:r>
    </w:p>
    <w:p w:rsidR="00545633" w:rsidRDefault="00545633" w:rsidP="00545633">
      <w:r>
        <w:t>Two major methods exist for classifying such images, namely object-based and pixel-based classification. Object-based classification will classify an image based on pixel clusters, where each pixel in a cluster has some similarity with those within its overall cluster. In contrast, pixel-based methods classify on a pixel-by-pixel basis and is not concerned with any given pixels similarity with any of its local neighbours.</w:t>
      </w:r>
    </w:p>
    <w:p w:rsidR="00545633" w:rsidRDefault="00545633" w:rsidP="00362EFE">
      <w:r>
        <w:t>Object-based approaches (OBA) tend to yield better overall accuracies than pixel-based approaches when validated against independent data.</w:t>
      </w:r>
    </w:p>
    <w:p w:rsidR="0061521A" w:rsidRDefault="0061521A" w:rsidP="00DE1C69">
      <w:pPr>
        <w:pStyle w:val="Heading1"/>
      </w:pPr>
      <w:bookmarkStart w:id="42" w:name="_Toc493074556"/>
      <w:r>
        <w:t>Problem Statement</w:t>
      </w:r>
      <w:bookmarkEnd w:id="42"/>
    </w:p>
    <w:p w:rsidR="0061521A" w:rsidRPr="0061521A" w:rsidRDefault="00DC0D12" w:rsidP="0061521A">
      <w:r>
        <w:t>None of the data sources reviewed are capable of characterizing wetland classes with certainty</w:t>
      </w:r>
      <w:r w:rsidR="00862FC2">
        <w:t xml:space="preserve"> when analysed in isolation</w:t>
      </w:r>
      <w:r>
        <w:t xml:space="preserve">. However, whilst each has a demonstrated success for mapping unique wetland characteristics, each </w:t>
      </w:r>
      <w:r w:rsidR="00862FC2">
        <w:t>possess</w:t>
      </w:r>
      <w:r>
        <w:t xml:space="preserve"> inherent weaknesses that confound </w:t>
      </w:r>
      <w:r w:rsidR="00C05552">
        <w:t>the characterization of wetland classes and forms (with respect to AWCS definitions).</w:t>
      </w:r>
    </w:p>
    <w:p w:rsidR="00DE1C69" w:rsidRDefault="00DE1C69" w:rsidP="00DE1C69">
      <w:pPr>
        <w:pStyle w:val="Heading1"/>
      </w:pPr>
      <w:bookmarkStart w:id="43" w:name="_Toc493074557"/>
      <w:r>
        <w:t>Framework</w:t>
      </w:r>
      <w:bookmarkEnd w:id="43"/>
    </w:p>
    <w:p w:rsidR="005B72B8" w:rsidRDefault="005B72B8" w:rsidP="005B72B8">
      <w:r>
        <w:t xml:space="preserve">Fundamentally a framework capable of mixing logical decisions based on physically observed knowledge and the statistical analysis of unique data sources in a hierarchal manner is theorized to ultimately yield best wetland classification results. Such a framework will utilize the knowledge of its surroundings to infer physical restrictions of subsequent predictions/decisions. As an extreme example, </w:t>
      </w:r>
      <w:r w:rsidR="00557E04">
        <w:t>it is highly unlikely that a wetland will occur in the high alpine, therefore, quality control measures can be implemented based on a logical elevation restriction.</w:t>
      </w:r>
    </w:p>
    <w:p w:rsidR="005B72B8" w:rsidRPr="005B72B8" w:rsidRDefault="005B72B8" w:rsidP="005B72B8"/>
    <w:p w:rsidR="00DE1C69" w:rsidRDefault="002B006E" w:rsidP="00DE1C69">
      <w:pPr>
        <w:pStyle w:val="Heading2"/>
      </w:pPr>
      <w:bookmarkStart w:id="44" w:name="_Toc493074558"/>
      <w:r>
        <w:t>Candidate d</w:t>
      </w:r>
      <w:r w:rsidR="00DE1C69">
        <w:t>ata</w:t>
      </w:r>
      <w:bookmarkEnd w:id="44"/>
    </w:p>
    <w:p w:rsidR="00DE1C69" w:rsidRDefault="00DE1C69" w:rsidP="00DE1C69">
      <w:r>
        <w:t>Due to the potentially high cost and relative</w:t>
      </w:r>
      <w:r w:rsidR="00F72D80">
        <w:t xml:space="preserve"> im</w:t>
      </w:r>
      <w:r>
        <w:t xml:space="preserve">practically offered by airborne optical imagery, satellite equivalent data is favoured for such an application. Similarly for hyperspectral data, acquisition costs and </w:t>
      </w:r>
      <w:r>
        <w:lastRenderedPageBreak/>
        <w:t>potentially long processing times make it unattractive for wetland mapping when cost effectiveness is a high priority.</w:t>
      </w:r>
      <w:r w:rsidR="00283BFA">
        <w:t xml:space="preserve"> The long archive and somewhat frequent repeat acquisitions associated with spaceborne acquired images are attractive </w:t>
      </w:r>
      <w:r w:rsidR="00076958">
        <w:t xml:space="preserve">for such purposes. However, the inability to operate in all weather and low lighting conditions may become problematic. Therefore, the use of satellite optical imagery in isolation may be challenging. As a result the use of such data is encouraged as part of a data fusion approach, only. Moreover, sensor selection is dictated by Alberta wetland technical mapping spatial resolution and cost-effectiveness, that is only sensor with sufficient resolution that are have open data policies are considered candidates. A </w:t>
      </w:r>
      <w:r w:rsidR="004F3086">
        <w:t>list</w:t>
      </w:r>
      <w:r w:rsidR="00076958">
        <w:t xml:space="preserve"> of potential optical imagery data candidates </w:t>
      </w:r>
      <w:r w:rsidR="004F3086">
        <w:t xml:space="preserve">is compiled in </w:t>
      </w:r>
      <w:r w:rsidR="004F3086" w:rsidRPr="004F3086">
        <w:rPr>
          <w:highlight w:val="yellow"/>
        </w:rPr>
        <w:t>Table X</w:t>
      </w:r>
      <w:r w:rsidR="004F3086">
        <w:t>.</w:t>
      </w:r>
    </w:p>
    <w:p w:rsidR="001278F9" w:rsidRDefault="00B547FD" w:rsidP="00DE1C69">
      <w:r>
        <w:t xml:space="preserve">ALS data have demonstrable promise for wetland mapping in isolation and in data fusion approaches. However, its spaceborne counterpart, ICESat, is not well suited to the task primarily because it ceased acquiring new data in 2009, but also exhibited </w:t>
      </w:r>
      <w:r w:rsidR="00F72D80">
        <w:t xml:space="preserve">a </w:t>
      </w:r>
      <w:r>
        <w:t>somewhat sporadic</w:t>
      </w:r>
      <w:r w:rsidR="00F72D80">
        <w:t>,</w:t>
      </w:r>
      <w:r>
        <w:t xml:space="preserve"> coarse spatial acquisition regime.</w:t>
      </w:r>
      <w:r w:rsidR="00F72D80">
        <w:t xml:space="preserve"> A further advantage favouring the use of ALS data in Alberta is accessibility to the provincial dataset. Usually such data would be impractical and expensive to acquire over such a large area, however, as the data can be leveraged for multiple purposes data cost</w:t>
      </w:r>
      <w:r w:rsidR="008B44EB">
        <w:t>,</w:t>
      </w:r>
      <w:r w:rsidR="00F72D80">
        <w:t xml:space="preserve"> and in the context of this Alberta-centric study, the use of such high resolution data is encouraged.</w:t>
      </w:r>
      <w:r w:rsidR="006C241C">
        <w:t xml:space="preserve"> If access to ALS data is cost prohibitive the utility of high resolution spaceborne elevation data is encouraged.</w:t>
      </w:r>
    </w:p>
    <w:p w:rsidR="00076958" w:rsidRDefault="008B44EB" w:rsidP="00076958">
      <w:r>
        <w:t xml:space="preserve">SAR data is highly relevant for water mapping applications. Airborne data are not favoured in the context of the current study due to large-scale acquisition impracticalities, hence the use of satellite data are encouraged. Moreover, the </w:t>
      </w:r>
      <w:r w:rsidR="00CB0A5A">
        <w:t xml:space="preserve">backscatter sensitivity to dielectric properties </w:t>
      </w:r>
      <w:r w:rsidR="00076958">
        <w:t>associated with</w:t>
      </w:r>
      <w:r>
        <w:t xml:space="preserve"> SAR data means that it is ideal for water mapping in parts of the province that are often cloud covered. Although SAR may </w:t>
      </w:r>
      <w:r w:rsidR="00076958">
        <w:t xml:space="preserve">be </w:t>
      </w:r>
      <w:r>
        <w:t>incapable of identifying small waterbodies (&lt; 10 m</w:t>
      </w:r>
      <w:r w:rsidRPr="008B44EB">
        <w:rPr>
          <w:vertAlign w:val="superscript"/>
        </w:rPr>
        <w:t>2</w:t>
      </w:r>
      <w:r>
        <w:t xml:space="preserve">), its demonstrated success in the </w:t>
      </w:r>
      <w:r w:rsidR="00634B9C">
        <w:t>wetland mapping</w:t>
      </w:r>
      <w:r>
        <w:t xml:space="preserve"> cannot be ignored.</w:t>
      </w:r>
      <w:r w:rsidR="00076958">
        <w:t xml:space="preserve"> A number of SAR systems are currently in operation and can be deemed suitable for wetland classification, however, data access restrictions and costs are crucial in the context of developing of a cost effective framework.</w:t>
      </w:r>
    </w:p>
    <w:p w:rsidR="008B44EB" w:rsidRDefault="008B44EB" w:rsidP="00DE1C69"/>
    <w:p w:rsidR="008B44EB" w:rsidRDefault="008B44EB" w:rsidP="00DE1C69"/>
    <w:p w:rsidR="008B44EB" w:rsidRDefault="008B44EB" w:rsidP="008B44EB">
      <w:pPr>
        <w:pStyle w:val="Heading2"/>
      </w:pPr>
      <w:bookmarkStart w:id="45" w:name="_Toc493074559"/>
      <w:r>
        <w:t>Candidate methodologies</w:t>
      </w:r>
      <w:bookmarkEnd w:id="45"/>
    </w:p>
    <w:p w:rsidR="00CB0A5A" w:rsidRDefault="00CB0A5A" w:rsidP="00A773AC">
      <w:r>
        <w:t>Each candidate data format has demonstrated</w:t>
      </w:r>
      <w:r w:rsidR="00C01528">
        <w:t xml:space="preserve"> success within the discipline of wetland mapping, however, each have specific strengths and weaknesses. It is therefore important to exploit these strengths and minimize the inclusion of weakness in order to maximize wetland mapping accuracies.</w:t>
      </w:r>
    </w:p>
    <w:p w:rsidR="00A773AC" w:rsidRPr="00A773AC" w:rsidRDefault="00A773AC" w:rsidP="00A773AC">
      <w:r>
        <w:t>A framework possessing the capability to classify wetlands via a top-down hierarchical approach that exhibits both logical and statistical criteria is favoured.</w:t>
      </w:r>
    </w:p>
    <w:p w:rsidR="006B268A" w:rsidRDefault="0061521A" w:rsidP="0061521A">
      <w:pPr>
        <w:pStyle w:val="Heading1"/>
      </w:pPr>
      <w:bookmarkStart w:id="46" w:name="_Toc493074560"/>
      <w:r>
        <w:t>Concluding Remarks</w:t>
      </w:r>
      <w:bookmarkEnd w:id="46"/>
    </w:p>
    <w:p w:rsidR="00347862" w:rsidRDefault="006B268A" w:rsidP="006B268A">
      <w:r>
        <w:t>This document reviewed the current status of remote sensing</w:t>
      </w:r>
      <w:r w:rsidR="00347862">
        <w:t xml:space="preserve"> data and popular techniques</w:t>
      </w:r>
      <w:r>
        <w:t xml:space="preserve"> for wetland mapping and monitoring applications. Historic and contemporary literature suggests that remote sensing is ideally suited for such applications and can be utilized to supplement field campaigns whe</w:t>
      </w:r>
      <w:r w:rsidR="00347862">
        <w:t>n</w:t>
      </w:r>
      <w:r>
        <w:t xml:space="preserve"> such detailed in-situ acquisitions are necessary.</w:t>
      </w:r>
    </w:p>
    <w:p w:rsidR="00347862" w:rsidRDefault="00347862" w:rsidP="006B268A">
      <w:r>
        <w:t>Based on literature, satellite SAR and optical imagery, and airborne LiDAR datasets ar</w:t>
      </w:r>
      <w:r w:rsidR="007059C3">
        <w:t xml:space="preserve">e expected to be best suited for </w:t>
      </w:r>
      <w:r>
        <w:t xml:space="preserve">wetland mapping within the context of the proposed project. SAR due to its ideal applicability for water detection (both open and within vegetated stands), LiDAR for its ability to </w:t>
      </w:r>
      <w:r>
        <w:lastRenderedPageBreak/>
        <w:t xml:space="preserve">discriminate vegetation structure and ground surface features, and imagery for its spectral capabilities related to water discrimination. </w:t>
      </w:r>
      <w:r w:rsidR="00000214">
        <w:t xml:space="preserve">These datasets are complimentary to each other and thus will provide a better overall characterization of wetland environments when analysed together. To this end a data fusion approach will be utilized to classify key wetland characteristics according to the Alberta technical mapping specification </w:t>
      </w:r>
      <w:r w:rsidR="00000214">
        <w:fldChar w:fldCharType="begin"/>
      </w:r>
      <w:r w:rsidR="00000214">
        <w:instrText xml:space="preserve"> ADDIN EN.CITE &lt;EndNote&gt;&lt;Cite&gt;&lt;Author&gt;Partnership&lt;/Author&gt;&lt;Year&gt;2017&lt;/Year&gt;&lt;RecNum&gt;494&lt;/RecNum&gt;&lt;DisplayText&gt;(Alberta NAWMP 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000214">
        <w:fldChar w:fldCharType="separate"/>
      </w:r>
      <w:r w:rsidR="00000214">
        <w:rPr>
          <w:noProof/>
        </w:rPr>
        <w:t>(</w:t>
      </w:r>
      <w:hyperlink w:anchor="_ENREF_5" w:tooltip="Alberta NAWMP Partnership, 2017 #494" w:history="1">
        <w:r w:rsidR="00A26468">
          <w:rPr>
            <w:noProof/>
          </w:rPr>
          <w:t>Alberta NAWMP Partnership 2017</w:t>
        </w:r>
      </w:hyperlink>
      <w:r w:rsidR="00000214">
        <w:rPr>
          <w:noProof/>
        </w:rPr>
        <w:t>)</w:t>
      </w:r>
      <w:r w:rsidR="00000214">
        <w:fldChar w:fldCharType="end"/>
      </w:r>
      <w:r w:rsidR="007059C3">
        <w:t xml:space="preserve">. Image analysis routines will favour object-based approaches over pixel-based equivalents where possible because the former has demonstrated to provide superior results in most cases. </w:t>
      </w:r>
      <w:r w:rsidR="00BB0357">
        <w:t>The statistically-based classification procedure will be conducted via a machine learning algorithm, namely Random Forest, as previous studies suggest it to be the most robust and adaptable; moreover, RF can streamline processing times through feature selection. Post classification, a logical decision-tree approach will enforce quality control, maximizing the probability of obtaining the most accurate results.</w:t>
      </w:r>
    </w:p>
    <w:p w:rsidR="00347862" w:rsidRDefault="00084C07" w:rsidP="006B268A">
      <w:r>
        <w:t>The mixture of statistical and logical methods will be applied in a framework environment primarily based in the R-project environment, but may be moved to a more suitable platform for possible increased computation efficiency. The development of such a framework will take the first steps towards the implementation of a semi-automated operational wetland classification routine that conforms to Alberta wetland policy and technical mapping specifications. The framework is intended to be a commercially viable product and to contribute to the update of Alberta’s provincial wetland inventory.</w:t>
      </w:r>
    </w:p>
    <w:p w:rsidR="00ED4FA9" w:rsidRDefault="00ED4FA9" w:rsidP="006B268A">
      <w:r>
        <w:br w:type="page"/>
      </w:r>
    </w:p>
    <w:p w:rsidR="00ED4FA9" w:rsidRPr="00ED4FA9" w:rsidRDefault="00ED4FA9" w:rsidP="00ED4FA9"/>
    <w:p w:rsidR="00DC0C79" w:rsidRDefault="00F4593C" w:rsidP="00F4593C">
      <w:pPr>
        <w:pStyle w:val="Heading1"/>
      </w:pPr>
      <w:bookmarkStart w:id="47" w:name="_Toc493074561"/>
      <w:r>
        <w:t>References</w:t>
      </w:r>
      <w:bookmarkEnd w:id="47"/>
    </w:p>
    <w:p w:rsidR="00A26468" w:rsidRPr="00A26468" w:rsidRDefault="00DC0C79" w:rsidP="00A26468">
      <w:pPr>
        <w:pStyle w:val="EndNoteBibliography"/>
      </w:pPr>
      <w:r w:rsidRPr="0036117A">
        <w:fldChar w:fldCharType="begin"/>
      </w:r>
      <w:r w:rsidRPr="0036117A">
        <w:instrText xml:space="preserve"> ADDIN EN.REFLIST </w:instrText>
      </w:r>
      <w:r w:rsidRPr="0036117A">
        <w:fldChar w:fldCharType="separate"/>
      </w:r>
      <w:bookmarkStart w:id="48" w:name="_ENREF_1"/>
      <w:r w:rsidR="00A26468" w:rsidRPr="00A26468">
        <w:t xml:space="preserve">Abshire, J. B., Sun, X. L., Riris, H., Sirota, J. M., McGarry, J. F., Palm, S., Yi, D. H. and Liiva, P. 2005. Geoscience Laser Altimeter System (GLAS) on the ICESat mission: On-orbit measurement performance. </w:t>
      </w:r>
      <w:r w:rsidR="00A26468" w:rsidRPr="00A26468">
        <w:rPr>
          <w:i/>
        </w:rPr>
        <w:t>Geophysical Research Letters</w:t>
      </w:r>
      <w:r w:rsidR="00A26468" w:rsidRPr="00A26468">
        <w:t>, Vol. 32, No. L21S02, 10.1029/2005GL024028.</w:t>
      </w:r>
    </w:p>
    <w:bookmarkEnd w:id="48"/>
    <w:p w:rsidR="00A26468" w:rsidRPr="00A26468" w:rsidRDefault="00A26468" w:rsidP="00A26468">
      <w:pPr>
        <w:pStyle w:val="EndNoteBibliography"/>
        <w:spacing w:after="0"/>
      </w:pPr>
    </w:p>
    <w:p w:rsidR="00A26468" w:rsidRPr="00A26468" w:rsidRDefault="00A26468" w:rsidP="00A26468">
      <w:pPr>
        <w:pStyle w:val="EndNoteBibliography"/>
      </w:pPr>
      <w:bookmarkStart w:id="49" w:name="_ENREF_2"/>
      <w:r w:rsidRPr="00A26468">
        <w:t xml:space="preserve">Adam, E., Mutanga, O. and Rugege, D. 2010. Multispectral and hyperspectral remote sensing for identification and mapping of wetland vegetation: a review. </w:t>
      </w:r>
      <w:r w:rsidRPr="00A26468">
        <w:rPr>
          <w:i/>
        </w:rPr>
        <w:t>Wetlands Ecology and Management</w:t>
      </w:r>
      <w:r w:rsidRPr="00A26468">
        <w:t>, Vol. 18, No. 3, 281-296.</w:t>
      </w:r>
    </w:p>
    <w:bookmarkEnd w:id="49"/>
    <w:p w:rsidR="00A26468" w:rsidRPr="00A26468" w:rsidRDefault="00A26468" w:rsidP="00A26468">
      <w:pPr>
        <w:pStyle w:val="EndNoteBibliography"/>
        <w:spacing w:after="0"/>
      </w:pPr>
    </w:p>
    <w:p w:rsidR="00A26468" w:rsidRPr="00A26468" w:rsidRDefault="00A26468" w:rsidP="00A26468">
      <w:pPr>
        <w:pStyle w:val="EndNoteBibliography"/>
      </w:pPr>
      <w:bookmarkStart w:id="50" w:name="_ENREF_3"/>
      <w:r w:rsidRPr="00A26468">
        <w:t xml:space="preserve">Adam, S., Wiebe, J., Collins, M. and Pietroniro, A. 1998. Radarsat Flood Mapping in the Peace-Athabasca Delta, Canada. </w:t>
      </w:r>
      <w:r w:rsidRPr="00A26468">
        <w:rPr>
          <w:i/>
        </w:rPr>
        <w:t>Canadian Journal of Remote Sensing</w:t>
      </w:r>
      <w:r w:rsidRPr="00A26468">
        <w:t>, Vol. 24, No. 1, 69-79.</w:t>
      </w:r>
    </w:p>
    <w:bookmarkEnd w:id="50"/>
    <w:p w:rsidR="00A26468" w:rsidRPr="00A26468" w:rsidRDefault="00A26468" w:rsidP="00A26468">
      <w:pPr>
        <w:pStyle w:val="EndNoteBibliography"/>
        <w:spacing w:after="0"/>
      </w:pPr>
    </w:p>
    <w:p w:rsidR="00A26468" w:rsidRPr="00A26468" w:rsidRDefault="00A26468" w:rsidP="00A26468">
      <w:pPr>
        <w:pStyle w:val="EndNoteBibliography"/>
      </w:pPr>
      <w:bookmarkStart w:id="51" w:name="_ENREF_4"/>
      <w:r w:rsidRPr="00A26468">
        <w:t xml:space="preserve">Alberta Environment and Sustainable Resource Development. 2015. </w:t>
      </w:r>
      <w:r w:rsidRPr="00A26468">
        <w:rPr>
          <w:i/>
        </w:rPr>
        <w:t>Alberta Wetland Classification System</w:t>
      </w:r>
      <w:r w:rsidRPr="00A26468">
        <w:t>. Water Policy Branch, Policy and Planning Division, Edmonton, Alberta, Canada. Report No. ESRD, Water Conservation, 2015, No. 3.</w:t>
      </w:r>
    </w:p>
    <w:bookmarkEnd w:id="51"/>
    <w:p w:rsidR="00A26468" w:rsidRPr="00A26468" w:rsidRDefault="00A26468" w:rsidP="00A26468">
      <w:pPr>
        <w:pStyle w:val="EndNoteBibliography"/>
        <w:spacing w:after="0"/>
      </w:pPr>
    </w:p>
    <w:p w:rsidR="00A26468" w:rsidRPr="00A26468" w:rsidRDefault="00A26468" w:rsidP="00A26468">
      <w:pPr>
        <w:pStyle w:val="EndNoteBibliography"/>
      </w:pPr>
      <w:bookmarkStart w:id="52" w:name="_ENREF_5"/>
      <w:r w:rsidRPr="00A26468">
        <w:t xml:space="preserve">Alberta NAWMP Partnership. 2017. </w:t>
      </w:r>
      <w:r w:rsidRPr="00A26468">
        <w:rPr>
          <w:i/>
        </w:rPr>
        <w:t>Alberta Weltand Mapping Standards Workshop Synopsis</w:t>
      </w:r>
      <w:r w:rsidRPr="00A26468">
        <w:t xml:space="preserve"> [online]. Available from [cited </w:t>
      </w:r>
    </w:p>
    <w:bookmarkEnd w:id="52"/>
    <w:p w:rsidR="00A26468" w:rsidRPr="00A26468" w:rsidRDefault="00A26468" w:rsidP="00A26468">
      <w:pPr>
        <w:pStyle w:val="EndNoteBibliography"/>
        <w:spacing w:after="0"/>
      </w:pPr>
    </w:p>
    <w:p w:rsidR="00A26468" w:rsidRPr="00A26468" w:rsidRDefault="00A26468" w:rsidP="00A26468">
      <w:pPr>
        <w:pStyle w:val="EndNoteBibliography"/>
      </w:pPr>
      <w:bookmarkStart w:id="53" w:name="_ENREF_6"/>
      <w:r w:rsidRPr="00A26468">
        <w:t xml:space="preserve">Alsdorf, D. E., Smith, L. C. and Melack, J. M. 2001. Amazon floodplain water level changes measured with interferometric SIR-C radar. </w:t>
      </w:r>
      <w:r w:rsidRPr="00A26468">
        <w:rPr>
          <w:i/>
        </w:rPr>
        <w:t>IEEE Transactions on Geoscience and Remote Sensing</w:t>
      </w:r>
      <w:r w:rsidRPr="00A26468">
        <w:t>, Vol. 39, No. 2, 423-431.</w:t>
      </w:r>
    </w:p>
    <w:bookmarkEnd w:id="53"/>
    <w:p w:rsidR="00A26468" w:rsidRPr="00A26468" w:rsidRDefault="00A26468" w:rsidP="00A26468">
      <w:pPr>
        <w:pStyle w:val="EndNoteBibliography"/>
        <w:spacing w:after="0"/>
      </w:pPr>
    </w:p>
    <w:p w:rsidR="00A26468" w:rsidRPr="00A26468" w:rsidRDefault="00A26468" w:rsidP="00A26468">
      <w:pPr>
        <w:pStyle w:val="EndNoteBibliography"/>
      </w:pPr>
      <w:bookmarkStart w:id="54" w:name="_ENREF_7"/>
      <w:r w:rsidRPr="00A26468">
        <w:t xml:space="preserve">Amani, M., Salehi, B., Mahdavi, S., Granger, J. and Brisco, B. 2017. Wetland classification in Newfoundland and Labrador using multi-source SAR and optical data integration. </w:t>
      </w:r>
      <w:r w:rsidRPr="00A26468">
        <w:rPr>
          <w:i/>
        </w:rPr>
        <w:t>GIScience &amp; Remote Sensing</w:t>
      </w:r>
      <w:r w:rsidRPr="00A26468">
        <w:t>, Vol. No. 1-18.</w:t>
      </w:r>
    </w:p>
    <w:bookmarkEnd w:id="54"/>
    <w:p w:rsidR="00A26468" w:rsidRPr="00A26468" w:rsidRDefault="00A26468" w:rsidP="00A26468">
      <w:pPr>
        <w:pStyle w:val="EndNoteBibliography"/>
        <w:spacing w:after="0"/>
      </w:pPr>
    </w:p>
    <w:p w:rsidR="00A26468" w:rsidRPr="00A26468" w:rsidRDefault="00A26468" w:rsidP="00A26468">
      <w:pPr>
        <w:pStyle w:val="EndNoteBibliography"/>
      </w:pPr>
      <w:bookmarkStart w:id="55" w:name="_ENREF_8"/>
      <w:r w:rsidRPr="00A26468">
        <w:t xml:space="preserve">Anderson, R. R. and Wobber, F. J. 1973. Wetlands Mapping in New Jersey. </w:t>
      </w:r>
      <w:r w:rsidRPr="00A26468">
        <w:rPr>
          <w:i/>
        </w:rPr>
        <w:t>Photogrammetric Engineering and Remote Sensing</w:t>
      </w:r>
      <w:r w:rsidRPr="00A26468">
        <w:t>, Vol. 47, No. 2, 223-227.</w:t>
      </w:r>
    </w:p>
    <w:bookmarkEnd w:id="55"/>
    <w:p w:rsidR="00A26468" w:rsidRPr="00A26468" w:rsidRDefault="00A26468" w:rsidP="00A26468">
      <w:pPr>
        <w:pStyle w:val="EndNoteBibliography"/>
        <w:spacing w:after="0"/>
      </w:pPr>
    </w:p>
    <w:p w:rsidR="00A26468" w:rsidRPr="00A26468" w:rsidRDefault="00A26468" w:rsidP="00A26468">
      <w:pPr>
        <w:pStyle w:val="EndNoteBibliography"/>
      </w:pPr>
      <w:bookmarkStart w:id="56" w:name="_ENREF_9"/>
      <w:r w:rsidRPr="00A26468">
        <w:t xml:space="preserve">Arkett, M., Braithwaite, L., Pestieau, P., Carrieres, T., Pogson, L., Fabi, C. and Geldsetzer, T. 2015. Preparation by the Canadian Ice Service for the Operational Use of the RADARSAT Constellation Mission in Their Ice and Oil Spill Monitoring Programs. </w:t>
      </w:r>
      <w:r w:rsidRPr="00A26468">
        <w:rPr>
          <w:i/>
        </w:rPr>
        <w:t>Canadian Journal of Remote Sensing</w:t>
      </w:r>
      <w:r w:rsidRPr="00A26468">
        <w:t>, Vol. 41, No. 5, 380-389.</w:t>
      </w:r>
    </w:p>
    <w:bookmarkEnd w:id="56"/>
    <w:p w:rsidR="00A26468" w:rsidRPr="00A26468" w:rsidRDefault="00A26468" w:rsidP="00A26468">
      <w:pPr>
        <w:pStyle w:val="EndNoteBibliography"/>
        <w:spacing w:after="0"/>
      </w:pPr>
    </w:p>
    <w:p w:rsidR="00A26468" w:rsidRPr="00A26468" w:rsidRDefault="00A26468" w:rsidP="00A26468">
      <w:pPr>
        <w:pStyle w:val="EndNoteBibliography"/>
      </w:pPr>
      <w:bookmarkStart w:id="57" w:name="_ENREF_10"/>
      <w:r w:rsidRPr="00A26468">
        <w:t xml:space="preserve">ASPRS. 2011. </w:t>
      </w:r>
      <w:r w:rsidRPr="00A26468">
        <w:rPr>
          <w:i/>
        </w:rPr>
        <w:t>LAS Specification</w:t>
      </w:r>
      <w:r w:rsidRPr="00A26468">
        <w:t>. A. S. f. P. R. Sensing, Bethesda, Maryland, USA. Report No. 1.4-R6.</w:t>
      </w:r>
    </w:p>
    <w:bookmarkEnd w:id="57"/>
    <w:p w:rsidR="00A26468" w:rsidRPr="00A26468" w:rsidRDefault="00A26468" w:rsidP="00A26468">
      <w:pPr>
        <w:pStyle w:val="EndNoteBibliography"/>
        <w:spacing w:after="0"/>
      </w:pPr>
    </w:p>
    <w:p w:rsidR="00A26468" w:rsidRPr="00A26468" w:rsidRDefault="00A26468" w:rsidP="00A26468">
      <w:pPr>
        <w:pStyle w:val="EndNoteBibliography"/>
      </w:pPr>
      <w:bookmarkStart w:id="58" w:name="_ENREF_11"/>
      <w:r w:rsidRPr="00A26468">
        <w:t xml:space="preserve">Atteia, G. and Collins, M. 2015. Ship detection performance using simulated dual-polarization RADARSAT constellation mission data. </w:t>
      </w:r>
      <w:r w:rsidRPr="00A26468">
        <w:rPr>
          <w:i/>
        </w:rPr>
        <w:t>International Journal of Remote Sensing</w:t>
      </w:r>
      <w:r w:rsidRPr="00A26468">
        <w:t>, Vol. 36, No. 6, 1705-1727.</w:t>
      </w:r>
    </w:p>
    <w:bookmarkEnd w:id="58"/>
    <w:p w:rsidR="00A26468" w:rsidRPr="00A26468" w:rsidRDefault="00A26468" w:rsidP="00A26468">
      <w:pPr>
        <w:pStyle w:val="EndNoteBibliography"/>
        <w:spacing w:after="0"/>
      </w:pPr>
    </w:p>
    <w:p w:rsidR="00A26468" w:rsidRPr="00A26468" w:rsidRDefault="00A26468" w:rsidP="00A26468">
      <w:pPr>
        <w:pStyle w:val="EndNoteBibliography"/>
      </w:pPr>
      <w:bookmarkStart w:id="59" w:name="_ENREF_12"/>
      <w:r w:rsidRPr="00A26468">
        <w:t xml:space="preserve">Augusteijn, M. F. and Warrender, C. E. 1998. Wetland classification using optical and radar data and neural network classification. </w:t>
      </w:r>
      <w:r w:rsidRPr="00A26468">
        <w:rPr>
          <w:i/>
        </w:rPr>
        <w:t>International Journal of Remote Sensing</w:t>
      </w:r>
      <w:r w:rsidRPr="00A26468">
        <w:t>, Vol. 19, No. 8, 1545-1560.</w:t>
      </w:r>
    </w:p>
    <w:bookmarkEnd w:id="59"/>
    <w:p w:rsidR="00A26468" w:rsidRPr="00A26468" w:rsidRDefault="00A26468" w:rsidP="00A26468">
      <w:pPr>
        <w:pStyle w:val="EndNoteBibliography"/>
        <w:spacing w:after="0"/>
      </w:pPr>
    </w:p>
    <w:p w:rsidR="00A26468" w:rsidRPr="00A26468" w:rsidRDefault="00A26468" w:rsidP="00A26468">
      <w:pPr>
        <w:pStyle w:val="EndNoteBibliography"/>
      </w:pPr>
      <w:bookmarkStart w:id="60" w:name="_ENREF_13"/>
      <w:r w:rsidRPr="00A26468">
        <w:t xml:space="preserve">Axelsson, P. 1999. Processing of laser scanner data—algorithms and applications. </w:t>
      </w:r>
      <w:r w:rsidRPr="00A26468">
        <w:rPr>
          <w:i/>
        </w:rPr>
        <w:t>ISPRS Journal of Photogrammetry and Remote Sensing</w:t>
      </w:r>
      <w:r w:rsidRPr="00A26468">
        <w:t>, Vol. 54, No. 2, 138-147.</w:t>
      </w:r>
    </w:p>
    <w:bookmarkEnd w:id="60"/>
    <w:p w:rsidR="00A26468" w:rsidRPr="00A26468" w:rsidRDefault="00A26468" w:rsidP="00A26468">
      <w:pPr>
        <w:pStyle w:val="EndNoteBibliography"/>
        <w:spacing w:after="0"/>
      </w:pPr>
    </w:p>
    <w:p w:rsidR="00A26468" w:rsidRPr="00A26468" w:rsidRDefault="00A26468" w:rsidP="00A26468">
      <w:pPr>
        <w:pStyle w:val="EndNoteBibliography"/>
      </w:pPr>
      <w:bookmarkStart w:id="61" w:name="_ENREF_14"/>
      <w:r w:rsidRPr="00A26468">
        <w:t xml:space="preserve">Axelsson, P. 2000. DEM generation from laserscanner data using adaptive TIN models. </w:t>
      </w:r>
      <w:r w:rsidRPr="00A26468">
        <w:rPr>
          <w:i/>
        </w:rPr>
        <w:t>International Achives of Photogrammetry and Remote Sensing</w:t>
      </w:r>
      <w:r w:rsidRPr="00A26468">
        <w:t>, Vol. XXXIII, No. B4, 110-117.</w:t>
      </w:r>
    </w:p>
    <w:bookmarkEnd w:id="61"/>
    <w:p w:rsidR="00A26468" w:rsidRPr="00A26468" w:rsidRDefault="00A26468" w:rsidP="00A26468">
      <w:pPr>
        <w:pStyle w:val="EndNoteBibliography"/>
        <w:spacing w:after="0"/>
      </w:pPr>
    </w:p>
    <w:p w:rsidR="00A26468" w:rsidRPr="00A26468" w:rsidRDefault="00A26468" w:rsidP="00A26468">
      <w:pPr>
        <w:pStyle w:val="EndNoteBibliography"/>
      </w:pPr>
      <w:bookmarkStart w:id="62" w:name="_ENREF_15"/>
      <w:r w:rsidRPr="00A26468">
        <w:t xml:space="preserve">Baker, C., Lawrence, R., Montagne, C. and Patten, D. 2006. Mapping wetlands and riparian aeas using Landsat ETM+ imagery and decision-tree-based models. </w:t>
      </w:r>
      <w:r w:rsidRPr="00A26468">
        <w:rPr>
          <w:i/>
        </w:rPr>
        <w:t>Wetlands</w:t>
      </w:r>
      <w:r w:rsidRPr="00A26468">
        <w:t>, Vol. 26, No. 2, 465-474.</w:t>
      </w:r>
    </w:p>
    <w:bookmarkEnd w:id="62"/>
    <w:p w:rsidR="00A26468" w:rsidRPr="00A26468" w:rsidRDefault="00A26468" w:rsidP="00A26468">
      <w:pPr>
        <w:pStyle w:val="EndNoteBibliography"/>
        <w:spacing w:after="0"/>
      </w:pPr>
    </w:p>
    <w:p w:rsidR="00A26468" w:rsidRPr="00A26468" w:rsidRDefault="00A26468" w:rsidP="00A26468">
      <w:pPr>
        <w:pStyle w:val="EndNoteBibliography"/>
      </w:pPr>
      <w:bookmarkStart w:id="63" w:name="_ENREF_16"/>
      <w:r w:rsidRPr="00A26468">
        <w:t xml:space="preserve">Beckingham, J. D. and Archibald, J. H. 1996a. </w:t>
      </w:r>
      <w:r w:rsidRPr="00A26468">
        <w:rPr>
          <w:i/>
        </w:rPr>
        <w:t>Field Guide to Ecosites of Northern Alberta</w:t>
      </w:r>
      <w:r w:rsidRPr="00A26468">
        <w:t>. Natural Resources Canada, Canadian Forest Service, Edmonton, Alberta, Canada. Report No. Special Report 5.</w:t>
      </w:r>
    </w:p>
    <w:bookmarkEnd w:id="63"/>
    <w:p w:rsidR="00A26468" w:rsidRPr="00A26468" w:rsidRDefault="00A26468" w:rsidP="00A26468">
      <w:pPr>
        <w:pStyle w:val="EndNoteBibliography"/>
        <w:spacing w:after="0"/>
      </w:pPr>
    </w:p>
    <w:p w:rsidR="00A26468" w:rsidRPr="00A26468" w:rsidRDefault="00A26468" w:rsidP="00A26468">
      <w:pPr>
        <w:pStyle w:val="EndNoteBibliography"/>
      </w:pPr>
      <w:bookmarkStart w:id="64" w:name="_ENREF_17"/>
      <w:r w:rsidRPr="00A26468">
        <w:t xml:space="preserve">Beckingham, J. D., Corns, I. G. W. and Archibald, J. H. 1996b. </w:t>
      </w:r>
      <w:r w:rsidRPr="00A26468">
        <w:rPr>
          <w:i/>
        </w:rPr>
        <w:t>Field guide to ecosites of west-central Alberta</w:t>
      </w:r>
      <w:r w:rsidRPr="00A26468">
        <w:t>. Natural Resources Canada, Canadian Forest Service, Edmonton, Alberta, Canada. Report No. Special Report 9.</w:t>
      </w:r>
    </w:p>
    <w:bookmarkEnd w:id="64"/>
    <w:p w:rsidR="00A26468" w:rsidRPr="00A26468" w:rsidRDefault="00A26468" w:rsidP="00A26468">
      <w:pPr>
        <w:pStyle w:val="EndNoteBibliography"/>
        <w:spacing w:after="0"/>
      </w:pPr>
    </w:p>
    <w:p w:rsidR="00A26468" w:rsidRPr="00A26468" w:rsidRDefault="00A26468" w:rsidP="00A26468">
      <w:pPr>
        <w:pStyle w:val="EndNoteBibliography"/>
      </w:pPr>
      <w:bookmarkStart w:id="65" w:name="_ENREF_18"/>
      <w:r w:rsidRPr="00A26468">
        <w:t xml:space="preserve">Bernert, J. A., Eilers, J. M., Eilers, B. J., Blok, E., Daggett, S. G. and Bierly, K. F. 1999. Recent wetlands trends (1981/82–1994) in the Willamette Valley, Oregon, USA. </w:t>
      </w:r>
      <w:r w:rsidRPr="00A26468">
        <w:rPr>
          <w:i/>
        </w:rPr>
        <w:t>Wetlands</w:t>
      </w:r>
      <w:r w:rsidRPr="00A26468">
        <w:t>, Vol. 19, No. 3, 545-559.</w:t>
      </w:r>
    </w:p>
    <w:bookmarkEnd w:id="65"/>
    <w:p w:rsidR="00A26468" w:rsidRPr="00A26468" w:rsidRDefault="00A26468" w:rsidP="00A26468">
      <w:pPr>
        <w:pStyle w:val="EndNoteBibliography"/>
        <w:spacing w:after="0"/>
      </w:pPr>
    </w:p>
    <w:p w:rsidR="00A26468" w:rsidRPr="00A26468" w:rsidRDefault="00A26468" w:rsidP="00A26468">
      <w:pPr>
        <w:pStyle w:val="EndNoteBibliography"/>
      </w:pPr>
      <w:bookmarkStart w:id="66" w:name="_ENREF_19"/>
      <w:r w:rsidRPr="00A26468">
        <w:t xml:space="preserve">Boerner, W.-M., Mott, H., Luneburg, E., Livingstone, C., Brisco, B., Brown, R. J. and Patterson, J. S. 1998. Polarimetry in Radar Remote Sensing: Basic and Applied Concepts. In </w:t>
      </w:r>
      <w:r w:rsidRPr="00A26468">
        <w:rPr>
          <w:i/>
        </w:rPr>
        <w:t>Principles and Applications of Imaging Radar, Manual of Remote Sensing, Third Edition, Volume 2</w:t>
      </w:r>
      <w:r w:rsidRPr="00A26468">
        <w:t>. Edited by F. M. Henderson and A. J. Lewis. John Wiley &amp; Sons, Inc., Toronto, Ontario, Canada,</w:t>
      </w:r>
      <w:r w:rsidRPr="00A26468">
        <w:rPr>
          <w:b/>
        </w:rPr>
        <w:t xml:space="preserve"> </w:t>
      </w:r>
      <w:r w:rsidRPr="00A26468">
        <w:t>271-356.</w:t>
      </w:r>
    </w:p>
    <w:bookmarkEnd w:id="66"/>
    <w:p w:rsidR="00A26468" w:rsidRPr="00A26468" w:rsidRDefault="00A26468" w:rsidP="00A26468">
      <w:pPr>
        <w:pStyle w:val="EndNoteBibliography"/>
        <w:spacing w:after="0"/>
      </w:pPr>
    </w:p>
    <w:p w:rsidR="00A26468" w:rsidRPr="00A26468" w:rsidRDefault="00A26468" w:rsidP="00A26468">
      <w:pPr>
        <w:pStyle w:val="EndNoteBibliography"/>
      </w:pPr>
      <w:bookmarkStart w:id="67" w:name="_ENREF_20"/>
      <w:r w:rsidRPr="00A26468">
        <w:t xml:space="preserve">Bolanos, S., Stiff, D., Brisco, B. and Pietroniro, A. 2016. Operational Surface Water Detection and Monitoring Using Radarsat 2. </w:t>
      </w:r>
      <w:r w:rsidRPr="00A26468">
        <w:rPr>
          <w:i/>
        </w:rPr>
        <w:t>Remote Sensing</w:t>
      </w:r>
      <w:r w:rsidRPr="00A26468">
        <w:t>, Vol. 8, No. 4, 285.</w:t>
      </w:r>
    </w:p>
    <w:bookmarkEnd w:id="67"/>
    <w:p w:rsidR="00A26468" w:rsidRPr="00A26468" w:rsidRDefault="00A26468" w:rsidP="00A26468">
      <w:pPr>
        <w:pStyle w:val="EndNoteBibliography"/>
        <w:spacing w:after="0"/>
      </w:pPr>
    </w:p>
    <w:p w:rsidR="00A26468" w:rsidRPr="00A26468" w:rsidRDefault="00A26468" w:rsidP="00A26468">
      <w:pPr>
        <w:pStyle w:val="EndNoteBibliography"/>
      </w:pPr>
      <w:bookmarkStart w:id="68" w:name="_ENREF_21"/>
      <w:r w:rsidRPr="00A26468">
        <w:t xml:space="preserve">Bourgeau-Chavez, L. L., Kasischke, E. S., Brunzell, S. M., Mudd, J. P., Smith, K. B. and Frick, A. L. 2001. Analysis of space-borne SAR data for wetland mapping in Virginia riparian ecosystems. </w:t>
      </w:r>
      <w:r w:rsidRPr="00A26468">
        <w:rPr>
          <w:i/>
        </w:rPr>
        <w:t>International Journal of Remote Sensing</w:t>
      </w:r>
      <w:r w:rsidRPr="00A26468">
        <w:t>, Vol. 22, No. 18, 3665-3687.</w:t>
      </w:r>
    </w:p>
    <w:bookmarkEnd w:id="68"/>
    <w:p w:rsidR="00A26468" w:rsidRPr="00A26468" w:rsidRDefault="00A26468" w:rsidP="00A26468">
      <w:pPr>
        <w:pStyle w:val="EndNoteBibliography"/>
        <w:spacing w:after="0"/>
      </w:pPr>
    </w:p>
    <w:p w:rsidR="00A26468" w:rsidRPr="00A26468" w:rsidRDefault="00A26468" w:rsidP="00A26468">
      <w:pPr>
        <w:pStyle w:val="EndNoteBibliography"/>
      </w:pPr>
      <w:bookmarkStart w:id="69" w:name="_ENREF_22"/>
      <w:r w:rsidRPr="00A26468">
        <w:t xml:space="preserve">Bourgeau-Chavez, L. L., Riordan, K., Powell, R. B., Miller, N. and Nowels, M. 2009. Improving Wetland Characterization with Multi-Sensor, Multi-Temporal SAR and Optical/Infrared Data Fusion. In </w:t>
      </w:r>
      <w:r w:rsidRPr="00A26468">
        <w:rPr>
          <w:i/>
        </w:rPr>
        <w:t>Advances in Geoscience and Remote Sensing</w:t>
      </w:r>
      <w:r w:rsidRPr="00A26468">
        <w:t>. Edited by G. Jedlovec. InTech, Rijeka,</w:t>
      </w:r>
      <w:r w:rsidRPr="00A26468">
        <w:rPr>
          <w:b/>
        </w:rPr>
        <w:t xml:space="preserve"> </w:t>
      </w:r>
      <w:r w:rsidRPr="00A26468">
        <w:t>Ch. 33.</w:t>
      </w:r>
    </w:p>
    <w:bookmarkEnd w:id="69"/>
    <w:p w:rsidR="00A26468" w:rsidRPr="00A26468" w:rsidRDefault="00A26468" w:rsidP="00A26468">
      <w:pPr>
        <w:pStyle w:val="EndNoteBibliography"/>
        <w:spacing w:after="0"/>
      </w:pPr>
    </w:p>
    <w:p w:rsidR="00A26468" w:rsidRPr="00A26468" w:rsidRDefault="00A26468" w:rsidP="00A26468">
      <w:pPr>
        <w:pStyle w:val="EndNoteBibliography"/>
      </w:pPr>
      <w:bookmarkStart w:id="70" w:name="_ENREF_23"/>
      <w:r w:rsidRPr="00A26468">
        <w:t xml:space="preserve">Bourgeau-Chavez, L. L., Smith, K. B., Brunzell, S. M., Kasischke, E. S., Romanowicz, E. A. and Richardson, C. J. 2005. Remote monitoring of regional inundation patterns and hydroperiod in the Greater Everglades using Synthetic Aperture Radar. </w:t>
      </w:r>
      <w:r w:rsidRPr="00A26468">
        <w:rPr>
          <w:i/>
        </w:rPr>
        <w:t>Wetlands</w:t>
      </w:r>
      <w:r w:rsidRPr="00A26468">
        <w:t>, Vol. 25, No. 1, 176-191.</w:t>
      </w:r>
    </w:p>
    <w:bookmarkEnd w:id="70"/>
    <w:p w:rsidR="00A26468" w:rsidRPr="00A26468" w:rsidRDefault="00A26468" w:rsidP="00A26468">
      <w:pPr>
        <w:pStyle w:val="EndNoteBibliography"/>
        <w:spacing w:after="0"/>
      </w:pPr>
    </w:p>
    <w:p w:rsidR="00A26468" w:rsidRPr="00A26468" w:rsidRDefault="00A26468" w:rsidP="00A26468">
      <w:pPr>
        <w:pStyle w:val="EndNoteBibliography"/>
      </w:pPr>
      <w:bookmarkStart w:id="71" w:name="_ENREF_24"/>
      <w:r w:rsidRPr="00A26468">
        <w:t xml:space="preserve">Brisco, B., Ahern, F., Murnaghan, K., White, L., Canisus, F. and Lancaster, P. 2017. Seasonal Change in Wetland Coherence as an Aid to Wetland Monitoring. </w:t>
      </w:r>
      <w:r w:rsidRPr="00A26468">
        <w:rPr>
          <w:i/>
        </w:rPr>
        <w:t>Remote Sensing</w:t>
      </w:r>
      <w:r w:rsidRPr="00A26468">
        <w:t>, Vol. 9, No. 2, 158.</w:t>
      </w:r>
    </w:p>
    <w:bookmarkEnd w:id="71"/>
    <w:p w:rsidR="00A26468" w:rsidRPr="00A26468" w:rsidRDefault="00A26468" w:rsidP="00A26468">
      <w:pPr>
        <w:pStyle w:val="EndNoteBibliography"/>
        <w:spacing w:after="0"/>
      </w:pPr>
    </w:p>
    <w:p w:rsidR="00A26468" w:rsidRPr="00A26468" w:rsidRDefault="00A26468" w:rsidP="00A26468">
      <w:pPr>
        <w:pStyle w:val="EndNoteBibliography"/>
      </w:pPr>
      <w:bookmarkStart w:id="72" w:name="_ENREF_25"/>
      <w:r w:rsidRPr="00A26468">
        <w:t xml:space="preserve">Brisco, B., Kapfer, M., Hirose, T., Tedford, B. and Liu, J. 2011. Evaluation of C-band polarization diversity and polarimetry for wetland mapping. </w:t>
      </w:r>
      <w:r w:rsidRPr="00A26468">
        <w:rPr>
          <w:i/>
        </w:rPr>
        <w:t>Canadian Journal of Remote Sensing</w:t>
      </w:r>
      <w:r w:rsidRPr="00A26468">
        <w:t>, Vol. 37, No. 1, 82-92.</w:t>
      </w:r>
    </w:p>
    <w:bookmarkEnd w:id="72"/>
    <w:p w:rsidR="00A26468" w:rsidRPr="00A26468" w:rsidRDefault="00A26468" w:rsidP="00A26468">
      <w:pPr>
        <w:pStyle w:val="EndNoteBibliography"/>
        <w:spacing w:after="0"/>
      </w:pPr>
    </w:p>
    <w:p w:rsidR="00A26468" w:rsidRPr="00A26468" w:rsidRDefault="00A26468" w:rsidP="00A26468">
      <w:pPr>
        <w:pStyle w:val="EndNoteBibliography"/>
      </w:pPr>
      <w:bookmarkStart w:id="73" w:name="_ENREF_26"/>
      <w:r w:rsidRPr="00A26468">
        <w:t xml:space="preserve">Brisco, B., Murnaghan, K., Wdowinski, S. and Hong, S.-H. 2015. Evaluation of RADARSAT-2 Acquisition Modes for Wetland Monitoring Applications. </w:t>
      </w:r>
      <w:r w:rsidRPr="00A26468">
        <w:rPr>
          <w:i/>
        </w:rPr>
        <w:t>Canadian Journal of Remote Sensing</w:t>
      </w:r>
      <w:r w:rsidRPr="00A26468">
        <w:t>, Vol. 41, No. 5, 431-439.</w:t>
      </w:r>
    </w:p>
    <w:bookmarkEnd w:id="73"/>
    <w:p w:rsidR="00A26468" w:rsidRPr="00A26468" w:rsidRDefault="00A26468" w:rsidP="00A26468">
      <w:pPr>
        <w:pStyle w:val="EndNoteBibliography"/>
        <w:spacing w:after="0"/>
      </w:pPr>
    </w:p>
    <w:p w:rsidR="00A26468" w:rsidRPr="00A26468" w:rsidRDefault="00A26468" w:rsidP="00A26468">
      <w:pPr>
        <w:pStyle w:val="EndNoteBibliography"/>
      </w:pPr>
      <w:bookmarkStart w:id="74" w:name="_ENREF_27"/>
      <w:r w:rsidRPr="00A26468">
        <w:t xml:space="preserve">Brisco, B., Schmitt, A., Murnaghan, K., Kaya, S. and Roth, A. 2013. SAR polarimetric change detection for flooded vegetation. </w:t>
      </w:r>
      <w:r w:rsidRPr="00A26468">
        <w:rPr>
          <w:i/>
        </w:rPr>
        <w:t>International Journal of Digital Earth</w:t>
      </w:r>
      <w:r w:rsidRPr="00A26468">
        <w:t>, Vol. 6, No. 2, 103-114.</w:t>
      </w:r>
    </w:p>
    <w:bookmarkEnd w:id="74"/>
    <w:p w:rsidR="00A26468" w:rsidRPr="00A26468" w:rsidRDefault="00A26468" w:rsidP="00A26468">
      <w:pPr>
        <w:pStyle w:val="EndNoteBibliography"/>
        <w:spacing w:after="0"/>
      </w:pPr>
    </w:p>
    <w:p w:rsidR="00A26468" w:rsidRPr="00A26468" w:rsidRDefault="00A26468" w:rsidP="00A26468">
      <w:pPr>
        <w:pStyle w:val="EndNoteBibliography"/>
      </w:pPr>
      <w:bookmarkStart w:id="75" w:name="_ENREF_28"/>
      <w:r w:rsidRPr="00A26468">
        <w:t xml:space="preserve">Brisco, B., Touzi, R., van der Sanden, J. J., Charbonneau, F., Pultz, T. J. and D'Iorio, M. 2008. Water resource applications with RADARSAT-2 – a preview. </w:t>
      </w:r>
      <w:r w:rsidRPr="00A26468">
        <w:rPr>
          <w:i/>
        </w:rPr>
        <w:t>International Journal of Digital Earth</w:t>
      </w:r>
      <w:r w:rsidRPr="00A26468">
        <w:t>, Vol. 1, No. 1, 130-147.</w:t>
      </w:r>
    </w:p>
    <w:bookmarkEnd w:id="75"/>
    <w:p w:rsidR="00A26468" w:rsidRPr="00A26468" w:rsidRDefault="00A26468" w:rsidP="00A26468">
      <w:pPr>
        <w:pStyle w:val="EndNoteBibliography"/>
        <w:spacing w:after="0"/>
      </w:pPr>
    </w:p>
    <w:p w:rsidR="00A26468" w:rsidRPr="00A26468" w:rsidRDefault="00A26468" w:rsidP="00A26468">
      <w:pPr>
        <w:pStyle w:val="EndNoteBibliography"/>
      </w:pPr>
      <w:bookmarkStart w:id="76" w:name="_ENREF_29"/>
      <w:r w:rsidRPr="00A26468">
        <w:t xml:space="preserve">Buono, A., Nunziata, F., Migliaccio, M., Yang, X. and Li, X. 2017. Classification of the Yellow River delta area using fully polarimetric SAR measurements. </w:t>
      </w:r>
      <w:r w:rsidRPr="00A26468">
        <w:rPr>
          <w:i/>
        </w:rPr>
        <w:t>International Journal of Remote Sensing</w:t>
      </w:r>
      <w:r w:rsidRPr="00A26468">
        <w:t>, Vol. 38, No. 23, 6714-6734.</w:t>
      </w:r>
    </w:p>
    <w:bookmarkEnd w:id="76"/>
    <w:p w:rsidR="00A26468" w:rsidRPr="00A26468" w:rsidRDefault="00A26468" w:rsidP="00A26468">
      <w:pPr>
        <w:pStyle w:val="EndNoteBibliography"/>
        <w:spacing w:after="0"/>
      </w:pPr>
    </w:p>
    <w:p w:rsidR="00A26468" w:rsidRPr="00A26468" w:rsidRDefault="00A26468" w:rsidP="00A26468">
      <w:pPr>
        <w:pStyle w:val="EndNoteBibliography"/>
      </w:pPr>
      <w:bookmarkStart w:id="77" w:name="_ENREF_30"/>
      <w:r w:rsidRPr="00A26468">
        <w:t xml:space="preserve">Bwangoy, J.-R. B., Hansen, M. C., Roy, D. P., Grandi, G. D. and Justice, C. O. 2010. Wetland mapping in the Congo Basin using optical and radar remotely sensed data and derived topographical indices. </w:t>
      </w:r>
      <w:r w:rsidRPr="00A26468">
        <w:rPr>
          <w:i/>
        </w:rPr>
        <w:t>Remote Sensing of Environment</w:t>
      </w:r>
      <w:r w:rsidRPr="00A26468">
        <w:t>, Vol. 114, No. 1, 73-86.</w:t>
      </w:r>
    </w:p>
    <w:bookmarkEnd w:id="77"/>
    <w:p w:rsidR="00A26468" w:rsidRPr="00A26468" w:rsidRDefault="00A26468" w:rsidP="00A26468">
      <w:pPr>
        <w:pStyle w:val="EndNoteBibliography"/>
        <w:spacing w:after="0"/>
      </w:pPr>
    </w:p>
    <w:p w:rsidR="00A26468" w:rsidRPr="00A26468" w:rsidRDefault="00A26468" w:rsidP="00A26468">
      <w:pPr>
        <w:pStyle w:val="EndNoteBibliography"/>
      </w:pPr>
      <w:bookmarkStart w:id="78" w:name="_ENREF_31"/>
      <w:r w:rsidRPr="00A26468">
        <w:t xml:space="preserve">Carle, M. V., Wang, L. and Sasser, C. E. 2014. Mapping freshwater marsh species distributions using WorldView-2 high-resolution multispectral satellite imagery. </w:t>
      </w:r>
      <w:r w:rsidRPr="00A26468">
        <w:rPr>
          <w:i/>
        </w:rPr>
        <w:t>International Journal of Remote Sensing</w:t>
      </w:r>
      <w:r w:rsidRPr="00A26468">
        <w:t>, Vol. 35, No. 13, 4698-4716.</w:t>
      </w:r>
    </w:p>
    <w:bookmarkEnd w:id="78"/>
    <w:p w:rsidR="00A26468" w:rsidRPr="00A26468" w:rsidRDefault="00A26468" w:rsidP="00A26468">
      <w:pPr>
        <w:pStyle w:val="EndNoteBibliography"/>
        <w:spacing w:after="0"/>
      </w:pPr>
    </w:p>
    <w:p w:rsidR="00A26468" w:rsidRPr="00A26468" w:rsidRDefault="00A26468" w:rsidP="00A26468">
      <w:pPr>
        <w:pStyle w:val="EndNoteBibliography"/>
      </w:pPr>
      <w:bookmarkStart w:id="79" w:name="_ENREF_32"/>
      <w:r w:rsidRPr="00A26468">
        <w:t xml:space="preserve">Castañeda, C. and Ducrot, D. 2009. Land cover mapping of wetland areas in an agricultural landscape using SAR and Landsat imagery. </w:t>
      </w:r>
      <w:r w:rsidRPr="00A26468">
        <w:rPr>
          <w:i/>
        </w:rPr>
        <w:t>Journal of Environmental Management</w:t>
      </w:r>
      <w:r w:rsidRPr="00A26468">
        <w:t>, Vol. 90, No. 7, 2270-2277.</w:t>
      </w:r>
    </w:p>
    <w:bookmarkEnd w:id="79"/>
    <w:p w:rsidR="00A26468" w:rsidRPr="00A26468" w:rsidRDefault="00A26468" w:rsidP="00A26468">
      <w:pPr>
        <w:pStyle w:val="EndNoteBibliography"/>
        <w:spacing w:after="0"/>
      </w:pPr>
    </w:p>
    <w:p w:rsidR="00A26468" w:rsidRPr="00A26468" w:rsidRDefault="00A26468" w:rsidP="00A26468">
      <w:pPr>
        <w:pStyle w:val="EndNoteBibliography"/>
      </w:pPr>
      <w:bookmarkStart w:id="80" w:name="_ENREF_33"/>
      <w:r w:rsidRPr="00A26468">
        <w:t xml:space="preserve">Chasmer, L. and Hopkinson, C. 2016a. Threshold loss of discontinuous permafrost and landscape evolution. </w:t>
      </w:r>
      <w:r w:rsidRPr="00A26468">
        <w:rPr>
          <w:i/>
        </w:rPr>
        <w:t>Global Change Biology</w:t>
      </w:r>
      <w:r w:rsidRPr="00A26468">
        <w:t xml:space="preserve">, Vol. No. </w:t>
      </w:r>
    </w:p>
    <w:bookmarkEnd w:id="80"/>
    <w:p w:rsidR="00A26468" w:rsidRPr="00A26468" w:rsidRDefault="00A26468" w:rsidP="00A26468">
      <w:pPr>
        <w:pStyle w:val="EndNoteBibliography"/>
        <w:spacing w:after="0"/>
      </w:pPr>
    </w:p>
    <w:p w:rsidR="00A26468" w:rsidRPr="00A26468" w:rsidRDefault="00A26468" w:rsidP="00A26468">
      <w:pPr>
        <w:pStyle w:val="EndNoteBibliography"/>
      </w:pPr>
      <w:bookmarkStart w:id="81" w:name="_ENREF_34"/>
      <w:r w:rsidRPr="00A26468">
        <w:t xml:space="preserve">Chasmer, L., Hopkinson, C., Montgomery, J. and Petrone, R. 2016b. A Physically Based Terrain Morphology and Vegetation Structural Classification for Wetlands of the Boreal Plains, Alberta, Canada. </w:t>
      </w:r>
      <w:r w:rsidRPr="00A26468">
        <w:rPr>
          <w:i/>
        </w:rPr>
        <w:t>Canadian Journal of Remote Sensing</w:t>
      </w:r>
      <w:r w:rsidRPr="00A26468">
        <w:t>, Vol. 42, No. 5, 521-540.</w:t>
      </w:r>
    </w:p>
    <w:bookmarkEnd w:id="81"/>
    <w:p w:rsidR="00A26468" w:rsidRPr="00A26468" w:rsidRDefault="00A26468" w:rsidP="00A26468">
      <w:pPr>
        <w:pStyle w:val="EndNoteBibliography"/>
        <w:spacing w:after="0"/>
      </w:pPr>
    </w:p>
    <w:p w:rsidR="00A26468" w:rsidRPr="00A26468" w:rsidRDefault="00A26468" w:rsidP="00A26468">
      <w:pPr>
        <w:pStyle w:val="EndNoteBibliography"/>
      </w:pPr>
      <w:bookmarkStart w:id="82" w:name="_ENREF_35"/>
      <w:r w:rsidRPr="00A26468">
        <w:t xml:space="preserve">Chul Jung, H. and Alsdorf, D. 2010. Repeat-pass multi-temporal interferometric SAR coherence variations with Amazon floodplain and lake habitats. </w:t>
      </w:r>
      <w:r w:rsidRPr="00A26468">
        <w:rPr>
          <w:i/>
        </w:rPr>
        <w:t>International Journal of Remote Sensing</w:t>
      </w:r>
      <w:r w:rsidRPr="00A26468">
        <w:t>, Vol. 31, No. 4, 881-901.</w:t>
      </w:r>
    </w:p>
    <w:bookmarkEnd w:id="82"/>
    <w:p w:rsidR="00A26468" w:rsidRPr="00A26468" w:rsidRDefault="00A26468" w:rsidP="00A26468">
      <w:pPr>
        <w:pStyle w:val="EndNoteBibliography"/>
        <w:spacing w:after="0"/>
      </w:pPr>
    </w:p>
    <w:p w:rsidR="00A26468" w:rsidRPr="00A26468" w:rsidRDefault="00A26468" w:rsidP="00A26468">
      <w:pPr>
        <w:pStyle w:val="EndNoteBibliography"/>
      </w:pPr>
      <w:bookmarkStart w:id="83" w:name="_ENREF_36"/>
      <w:r w:rsidRPr="00A26468">
        <w:t xml:space="preserve">Clewley, D., Whitcomb, J., Moghaddam, M., McDonald, K., Chapman, B. and Bunting, P. 2015. Evaluation of ALOS PALSAR Data for High-Resolution Mapping of Vegetated Wetlands in Alaska. </w:t>
      </w:r>
      <w:r w:rsidRPr="00A26468">
        <w:rPr>
          <w:i/>
        </w:rPr>
        <w:t>Remote Sensing</w:t>
      </w:r>
      <w:r w:rsidRPr="00A26468">
        <w:t>, Vol. 7, No. 6, 7272.</w:t>
      </w:r>
    </w:p>
    <w:bookmarkEnd w:id="83"/>
    <w:p w:rsidR="00A26468" w:rsidRPr="00A26468" w:rsidRDefault="00A26468" w:rsidP="00A26468">
      <w:pPr>
        <w:pStyle w:val="EndNoteBibliography"/>
        <w:spacing w:after="0"/>
      </w:pPr>
    </w:p>
    <w:p w:rsidR="00A26468" w:rsidRPr="00A26468" w:rsidRDefault="00A26468" w:rsidP="00A26468">
      <w:pPr>
        <w:pStyle w:val="EndNoteBibliography"/>
      </w:pPr>
      <w:bookmarkStart w:id="84" w:name="_ENREF_37"/>
      <w:r w:rsidRPr="00A26468">
        <w:t xml:space="preserve">Cloude, S. R. and Papathanassiou, K. P. 1998. Polarimetric SAR interferometry. </w:t>
      </w:r>
      <w:r w:rsidRPr="00A26468">
        <w:rPr>
          <w:i/>
        </w:rPr>
        <w:t>IEEE Transactions on Geoscience and Remote Sensing</w:t>
      </w:r>
      <w:r w:rsidRPr="00A26468">
        <w:t>, Vol. 36, No. 5, 1551-1565.</w:t>
      </w:r>
    </w:p>
    <w:bookmarkEnd w:id="84"/>
    <w:p w:rsidR="00A26468" w:rsidRPr="00A26468" w:rsidRDefault="00A26468" w:rsidP="00A26468">
      <w:pPr>
        <w:pStyle w:val="EndNoteBibliography"/>
        <w:spacing w:after="0"/>
      </w:pPr>
    </w:p>
    <w:p w:rsidR="00A26468" w:rsidRPr="00A26468" w:rsidRDefault="00A26468" w:rsidP="00A26468">
      <w:pPr>
        <w:pStyle w:val="EndNoteBibliography"/>
      </w:pPr>
      <w:bookmarkStart w:id="85" w:name="_ENREF_38"/>
      <w:r w:rsidRPr="00A26468">
        <w:t xml:space="preserve">Cloude, S. R. and Pottier, E. 1996. A review of target decomposition theorems in radar polarimetry. </w:t>
      </w:r>
      <w:r w:rsidRPr="00A26468">
        <w:rPr>
          <w:i/>
        </w:rPr>
        <w:t>IEEE Transactions on Geoscience and Remote Sensing</w:t>
      </w:r>
      <w:r w:rsidRPr="00A26468">
        <w:t>, Vol. 34, No. 2, 498-518.</w:t>
      </w:r>
    </w:p>
    <w:bookmarkEnd w:id="85"/>
    <w:p w:rsidR="00A26468" w:rsidRPr="00A26468" w:rsidRDefault="00A26468" w:rsidP="00A26468">
      <w:pPr>
        <w:pStyle w:val="EndNoteBibliography"/>
        <w:spacing w:after="0"/>
      </w:pPr>
    </w:p>
    <w:p w:rsidR="00A26468" w:rsidRPr="00A26468" w:rsidRDefault="00A26468" w:rsidP="00A26468">
      <w:pPr>
        <w:pStyle w:val="EndNoteBibliography"/>
      </w:pPr>
      <w:bookmarkStart w:id="86" w:name="_ENREF_39"/>
      <w:r w:rsidRPr="00A26468">
        <w:t xml:space="preserve">Cloude, S. R. and Pottier, E. 1997. An entropy based classification scheme for land applications of polarimetric SAR. </w:t>
      </w:r>
      <w:r w:rsidRPr="00A26468">
        <w:rPr>
          <w:i/>
        </w:rPr>
        <w:t>IEEE Transactions on Geoscience and Remote Sensing</w:t>
      </w:r>
      <w:r w:rsidRPr="00A26468">
        <w:t>, Vol. 35, No. 1, 68-78.</w:t>
      </w:r>
    </w:p>
    <w:bookmarkEnd w:id="86"/>
    <w:p w:rsidR="00A26468" w:rsidRPr="00A26468" w:rsidRDefault="00A26468" w:rsidP="00A26468">
      <w:pPr>
        <w:pStyle w:val="EndNoteBibliography"/>
        <w:spacing w:after="0"/>
      </w:pPr>
    </w:p>
    <w:p w:rsidR="00A26468" w:rsidRPr="00A26468" w:rsidRDefault="00A26468" w:rsidP="00A26468">
      <w:pPr>
        <w:pStyle w:val="EndNoteBibliography"/>
      </w:pPr>
      <w:bookmarkStart w:id="87" w:name="_ENREF_40"/>
      <w:r w:rsidRPr="00A26468">
        <w:t xml:space="preserve">Colinas, J., Séguin, G. and Plourde, P. 2010. Radarsat Constellation, moving toward implementation. In </w:t>
      </w:r>
      <w:r w:rsidRPr="00A26468">
        <w:rPr>
          <w:i/>
        </w:rPr>
        <w:t xml:space="preserve">2010 IEEE International Geoscience and Remote Sensing Symposium, </w:t>
      </w:r>
      <w:r w:rsidRPr="00A26468">
        <w:t>25-30 July 2010, Edited by 3232-3235.</w:t>
      </w:r>
    </w:p>
    <w:bookmarkEnd w:id="87"/>
    <w:p w:rsidR="00A26468" w:rsidRPr="00A26468" w:rsidRDefault="00A26468" w:rsidP="00A26468">
      <w:pPr>
        <w:pStyle w:val="EndNoteBibliography"/>
        <w:spacing w:after="0"/>
      </w:pPr>
    </w:p>
    <w:p w:rsidR="00A26468" w:rsidRPr="00A26468" w:rsidRDefault="00A26468" w:rsidP="00A26468">
      <w:pPr>
        <w:pStyle w:val="EndNoteBibliography"/>
      </w:pPr>
      <w:bookmarkStart w:id="88" w:name="_ENREF_41"/>
      <w:r w:rsidRPr="00A26468">
        <w:t xml:space="preserve">Corcoran, J., Knight, J., Brisco, B., Kaya, S., Cull, A. and Murnaghan, K. 2011. The integration of optical, topographic, and radar data for wetland mapping in northern Minnesota. </w:t>
      </w:r>
      <w:r w:rsidRPr="00A26468">
        <w:rPr>
          <w:i/>
        </w:rPr>
        <w:t>Canadian Journal of Remote Sensing</w:t>
      </w:r>
      <w:r w:rsidRPr="00A26468">
        <w:t>, Vol. 37, No. 5, 564-582.</w:t>
      </w:r>
    </w:p>
    <w:bookmarkEnd w:id="88"/>
    <w:p w:rsidR="00A26468" w:rsidRPr="00A26468" w:rsidRDefault="00A26468" w:rsidP="00A26468">
      <w:pPr>
        <w:pStyle w:val="EndNoteBibliography"/>
        <w:spacing w:after="0"/>
      </w:pPr>
    </w:p>
    <w:p w:rsidR="00A26468" w:rsidRPr="00A26468" w:rsidRDefault="00A26468" w:rsidP="00A26468">
      <w:pPr>
        <w:pStyle w:val="EndNoteBibliography"/>
      </w:pPr>
      <w:bookmarkStart w:id="89" w:name="_ENREF_42"/>
      <w:r w:rsidRPr="00A26468">
        <w:t xml:space="preserve">Costanza, R., de Groot, R., Sutton, P., van der Ploeg, S., Anderson, S. J., Kubiszewski, I., Farber, S. and Turner, R. K. 2014. Changes in the global value of ecosystem services. </w:t>
      </w:r>
      <w:r w:rsidRPr="00A26468">
        <w:rPr>
          <w:i/>
        </w:rPr>
        <w:t>Global Environmental Change</w:t>
      </w:r>
      <w:r w:rsidRPr="00A26468">
        <w:t>, Vol. 26, No. 152-158.</w:t>
      </w:r>
    </w:p>
    <w:bookmarkEnd w:id="89"/>
    <w:p w:rsidR="00A26468" w:rsidRPr="00A26468" w:rsidRDefault="00A26468" w:rsidP="00A26468">
      <w:pPr>
        <w:pStyle w:val="EndNoteBibliography"/>
        <w:spacing w:after="0"/>
      </w:pPr>
    </w:p>
    <w:p w:rsidR="00A26468" w:rsidRPr="00A26468" w:rsidRDefault="00A26468" w:rsidP="00A26468">
      <w:pPr>
        <w:pStyle w:val="EndNoteBibliography"/>
      </w:pPr>
      <w:bookmarkStart w:id="90" w:name="_ENREF_43"/>
      <w:r w:rsidRPr="00A26468">
        <w:t xml:space="preserve">Cowardin, L., Carter, V., Golet, F. and LaRoe, E. 1979. </w:t>
      </w:r>
      <w:r w:rsidRPr="00A26468">
        <w:rPr>
          <w:i/>
        </w:rPr>
        <w:t>Classification of Wetlands and Deepwater Habitats of the United States</w:t>
      </w:r>
      <w:r w:rsidRPr="00A26468">
        <w:t xml:space="preserve">. F. a. W. S. U.S. Department of the Interior, Washington, D.C., USA. Report No. </w:t>
      </w:r>
    </w:p>
    <w:bookmarkEnd w:id="90"/>
    <w:p w:rsidR="00A26468" w:rsidRPr="00A26468" w:rsidRDefault="00A26468" w:rsidP="00A26468">
      <w:pPr>
        <w:pStyle w:val="EndNoteBibliography"/>
        <w:spacing w:after="0"/>
      </w:pPr>
    </w:p>
    <w:p w:rsidR="00A26468" w:rsidRPr="00A26468" w:rsidRDefault="00A26468" w:rsidP="00A26468">
      <w:pPr>
        <w:pStyle w:val="EndNoteBibliography"/>
      </w:pPr>
      <w:bookmarkStart w:id="91" w:name="_ENREF_44"/>
      <w:r w:rsidRPr="00A26468">
        <w:t xml:space="preserve">Cowardin, L. M., Gilmer, D. S. and Mechlin, L. M. 1981. Characteristics of Central North Dakota Wetlands Determined from Sample Aerial Photographs and Ground Study. </w:t>
      </w:r>
      <w:r w:rsidRPr="00A26468">
        <w:rPr>
          <w:i/>
        </w:rPr>
        <w:t>Wildlife Society Bulletin (1973-2006)</w:t>
      </w:r>
      <w:r w:rsidRPr="00A26468">
        <w:t>, Vol. 9, No. 4, 280-288.</w:t>
      </w:r>
    </w:p>
    <w:bookmarkEnd w:id="91"/>
    <w:p w:rsidR="00A26468" w:rsidRPr="00A26468" w:rsidRDefault="00A26468" w:rsidP="00A26468">
      <w:pPr>
        <w:pStyle w:val="EndNoteBibliography"/>
        <w:spacing w:after="0"/>
      </w:pPr>
    </w:p>
    <w:p w:rsidR="00A26468" w:rsidRPr="00A26468" w:rsidRDefault="00A26468" w:rsidP="00A26468">
      <w:pPr>
        <w:pStyle w:val="EndNoteBibliography"/>
      </w:pPr>
      <w:bookmarkStart w:id="92" w:name="_ENREF_45"/>
      <w:r w:rsidRPr="00A26468">
        <w:t xml:space="preserve">Crevier, Y. and Pultz, T. J. 1996. Analysis of C-band SIR-C radar backscatter over a flooded environment, Red River, Manitoba. In </w:t>
      </w:r>
      <w:r w:rsidRPr="00A26468">
        <w:rPr>
          <w:i/>
        </w:rPr>
        <w:t xml:space="preserve">Proceedings of the Third International Workshop (NHRI Symposium)-Applications of Remote Sensing in Hydrology, </w:t>
      </w:r>
      <w:r w:rsidRPr="00A26468">
        <w:t>Greenbelt, MD, USA. Edited by 16-18.</w:t>
      </w:r>
    </w:p>
    <w:bookmarkEnd w:id="92"/>
    <w:p w:rsidR="00A26468" w:rsidRPr="00A26468" w:rsidRDefault="00A26468" w:rsidP="00A26468">
      <w:pPr>
        <w:pStyle w:val="EndNoteBibliography"/>
        <w:spacing w:after="0"/>
      </w:pPr>
    </w:p>
    <w:p w:rsidR="00A26468" w:rsidRPr="00A26468" w:rsidRDefault="00A26468" w:rsidP="00A26468">
      <w:pPr>
        <w:pStyle w:val="EndNoteBibliography"/>
      </w:pPr>
      <w:bookmarkStart w:id="93" w:name="_ENREF_46"/>
      <w:r w:rsidRPr="00A26468">
        <w:t xml:space="preserve">Crooks, S., Herr, D., Tamelander, J., Laffoley, D. and Vandever, J. 2011. </w:t>
      </w:r>
      <w:r w:rsidRPr="00A26468">
        <w:rPr>
          <w:i/>
        </w:rPr>
        <w:t>Mitigating Climate Change through Restoration and Management of Coastal Wetlands and Near-shore Marine Ecosystems: Challenges and Opportunities</w:t>
      </w:r>
      <w:r w:rsidRPr="00A26468">
        <w:t xml:space="preserve"> World Bank, Washington D.C., USA [online]. Available from http://siteresources.worldbank.org/ENVIRONMENT/Resources/MtgtnCCthruMgtofCoastalWetlands.pdf [cited </w:t>
      </w:r>
    </w:p>
    <w:bookmarkEnd w:id="93"/>
    <w:p w:rsidR="00A26468" w:rsidRPr="00A26468" w:rsidRDefault="00A26468" w:rsidP="00A26468">
      <w:pPr>
        <w:pStyle w:val="EndNoteBibliography"/>
        <w:spacing w:after="0"/>
      </w:pPr>
    </w:p>
    <w:p w:rsidR="00A26468" w:rsidRPr="00A26468" w:rsidRDefault="00A26468" w:rsidP="00A26468">
      <w:pPr>
        <w:pStyle w:val="EndNoteBibliography"/>
      </w:pPr>
      <w:bookmarkStart w:id="94" w:name="_ENREF_47"/>
      <w:r w:rsidRPr="00A26468">
        <w:t xml:space="preserve">Dabboor, M. and Geldsetzer, T. 2014. Towards sea ice classification using simulated RADARSAT Constellation Mission compact polarimetric SAR imagery. </w:t>
      </w:r>
      <w:r w:rsidRPr="00A26468">
        <w:rPr>
          <w:i/>
        </w:rPr>
        <w:t>Remote Sensing of Environment</w:t>
      </w:r>
      <w:r w:rsidRPr="00A26468">
        <w:t>, Vol. 140, No. Supplement C, 189-195.</w:t>
      </w:r>
    </w:p>
    <w:bookmarkEnd w:id="94"/>
    <w:p w:rsidR="00A26468" w:rsidRPr="00A26468" w:rsidRDefault="00A26468" w:rsidP="00A26468">
      <w:pPr>
        <w:pStyle w:val="EndNoteBibliography"/>
        <w:spacing w:after="0"/>
      </w:pPr>
    </w:p>
    <w:p w:rsidR="00A26468" w:rsidRPr="00A26468" w:rsidRDefault="00A26468" w:rsidP="00A26468">
      <w:pPr>
        <w:pStyle w:val="EndNoteBibliography"/>
      </w:pPr>
      <w:bookmarkStart w:id="95" w:name="_ENREF_48"/>
      <w:r w:rsidRPr="00A26468">
        <w:lastRenderedPageBreak/>
        <w:t xml:space="preserve">Daily, G. C. 1997. </w:t>
      </w:r>
      <w:r w:rsidRPr="00A26468">
        <w:rPr>
          <w:i/>
        </w:rPr>
        <w:t>Natures Services: Societal dependence on natural ecosystems</w:t>
      </w:r>
      <w:r w:rsidRPr="00A26468">
        <w:t>. Island Press, Washington, DC, USA.</w:t>
      </w:r>
    </w:p>
    <w:bookmarkEnd w:id="95"/>
    <w:p w:rsidR="00A26468" w:rsidRPr="00A26468" w:rsidRDefault="00A26468" w:rsidP="00A26468">
      <w:pPr>
        <w:pStyle w:val="EndNoteBibliography"/>
        <w:spacing w:after="0"/>
      </w:pPr>
    </w:p>
    <w:p w:rsidR="00A26468" w:rsidRPr="00A26468" w:rsidRDefault="00A26468" w:rsidP="00A26468">
      <w:pPr>
        <w:pStyle w:val="EndNoteBibliography"/>
      </w:pPr>
      <w:bookmarkStart w:id="96" w:name="_ENREF_49"/>
      <w:r w:rsidRPr="00A26468">
        <w:t xml:space="preserve">Denbina, M. and Collins, M. J. 2014. Iceberg Detection Using Simulated Dual-Polarized Radarsat Constellation Data. </w:t>
      </w:r>
      <w:r w:rsidRPr="00A26468">
        <w:rPr>
          <w:i/>
        </w:rPr>
        <w:t>Canadian Journal of Remote Sensing</w:t>
      </w:r>
      <w:r w:rsidRPr="00A26468">
        <w:t>, Vol. 40, No. 3, 165-178.</w:t>
      </w:r>
    </w:p>
    <w:bookmarkEnd w:id="96"/>
    <w:p w:rsidR="00A26468" w:rsidRPr="00A26468" w:rsidRDefault="00A26468" w:rsidP="00A26468">
      <w:pPr>
        <w:pStyle w:val="EndNoteBibliography"/>
        <w:spacing w:after="0"/>
      </w:pPr>
    </w:p>
    <w:p w:rsidR="00A26468" w:rsidRPr="00A26468" w:rsidRDefault="00A26468" w:rsidP="00A26468">
      <w:pPr>
        <w:pStyle w:val="EndNoteBibliography"/>
      </w:pPr>
      <w:bookmarkStart w:id="97" w:name="_ENREF_50"/>
      <w:r w:rsidRPr="00A26468">
        <w:t xml:space="preserve">Devito, K. J., Creed, I. F. and Fraser, C. J. D. 2005. Controls on runoff from a partially harvested aspen-forested headwater catchment, Boreal Plain, Canada. </w:t>
      </w:r>
      <w:r w:rsidRPr="00A26468">
        <w:rPr>
          <w:i/>
        </w:rPr>
        <w:t>Hydrological Processes</w:t>
      </w:r>
      <w:r w:rsidRPr="00A26468">
        <w:t>, Vol. 19, No. 1, 3-25.</w:t>
      </w:r>
    </w:p>
    <w:bookmarkEnd w:id="97"/>
    <w:p w:rsidR="00A26468" w:rsidRPr="00A26468" w:rsidRDefault="00A26468" w:rsidP="00A26468">
      <w:pPr>
        <w:pStyle w:val="EndNoteBibliography"/>
        <w:spacing w:after="0"/>
      </w:pPr>
    </w:p>
    <w:p w:rsidR="00A26468" w:rsidRPr="00A26468" w:rsidRDefault="00A26468" w:rsidP="00A26468">
      <w:pPr>
        <w:pStyle w:val="EndNoteBibliography"/>
      </w:pPr>
      <w:bookmarkStart w:id="98" w:name="_ENREF_51"/>
      <w:r w:rsidRPr="00A26468">
        <w:t xml:space="preserve">Díaz-Delgado, R., Aragonés, D., Afán, I. and Bustamante, J. 2016. Long-Term Monitoring of the Flooding Regime and Hydroperiod of Doñana Marshes with Landsat Time Series (1974–2014). </w:t>
      </w:r>
      <w:r w:rsidRPr="00A26468">
        <w:rPr>
          <w:i/>
        </w:rPr>
        <w:t>Remote Sensing</w:t>
      </w:r>
      <w:r w:rsidRPr="00A26468">
        <w:t>, Vol. 8, No. 9, 775.</w:t>
      </w:r>
    </w:p>
    <w:bookmarkEnd w:id="98"/>
    <w:p w:rsidR="00A26468" w:rsidRPr="00A26468" w:rsidRDefault="00A26468" w:rsidP="00A26468">
      <w:pPr>
        <w:pStyle w:val="EndNoteBibliography"/>
        <w:spacing w:after="0"/>
      </w:pPr>
    </w:p>
    <w:p w:rsidR="00A26468" w:rsidRPr="00A26468" w:rsidRDefault="00A26468" w:rsidP="00A26468">
      <w:pPr>
        <w:pStyle w:val="EndNoteBibliography"/>
      </w:pPr>
      <w:bookmarkStart w:id="99" w:name="_ENREF_52"/>
      <w:r w:rsidRPr="00A26468">
        <w:t xml:space="preserve">Dobson, M. C., Ulaby, F. T., LeToan, T., Beaudoin, A., Kasischke, E. S. and Christensen, N. 1992. Dependence of radar backscatter on coniferous forest biomass. </w:t>
      </w:r>
      <w:r w:rsidRPr="00A26468">
        <w:rPr>
          <w:i/>
        </w:rPr>
        <w:t>IEEE Transactions on Geoscience and Remote Sensing</w:t>
      </w:r>
      <w:r w:rsidRPr="00A26468">
        <w:t>, Vol. 30, No. 2, 412-415.</w:t>
      </w:r>
    </w:p>
    <w:bookmarkEnd w:id="99"/>
    <w:p w:rsidR="00A26468" w:rsidRPr="00A26468" w:rsidRDefault="00A26468" w:rsidP="00A26468">
      <w:pPr>
        <w:pStyle w:val="EndNoteBibliography"/>
        <w:spacing w:after="0"/>
      </w:pPr>
    </w:p>
    <w:p w:rsidR="00A26468" w:rsidRPr="00A26468" w:rsidRDefault="00A26468" w:rsidP="00A26468">
      <w:pPr>
        <w:pStyle w:val="EndNoteBibliography"/>
      </w:pPr>
      <w:bookmarkStart w:id="100" w:name="_ENREF_53"/>
      <w:r w:rsidRPr="00A26468">
        <w:t xml:space="preserve">Ducks Unlimited Canada. 2011. </w:t>
      </w:r>
      <w:r w:rsidRPr="00A26468">
        <w:rPr>
          <w:i/>
        </w:rPr>
        <w:t>Enhanced Wetland Classification Products User Guide Version 1.0</w:t>
      </w:r>
      <w:r w:rsidRPr="00A26468">
        <w:t xml:space="preserve"> [online]. Available from http://www.ducks.ca/assets/2015/09/ewc-inferred-products.pdf [cited June 2017].</w:t>
      </w:r>
    </w:p>
    <w:bookmarkEnd w:id="100"/>
    <w:p w:rsidR="00A26468" w:rsidRPr="00A26468" w:rsidRDefault="00A26468" w:rsidP="00A26468">
      <w:pPr>
        <w:pStyle w:val="EndNoteBibliography"/>
        <w:spacing w:after="0"/>
      </w:pPr>
    </w:p>
    <w:p w:rsidR="00A26468" w:rsidRPr="00A26468" w:rsidRDefault="00A26468" w:rsidP="00A26468">
      <w:pPr>
        <w:pStyle w:val="EndNoteBibliography"/>
      </w:pPr>
      <w:bookmarkStart w:id="101" w:name="_ENREF_54"/>
      <w:r w:rsidRPr="00A26468">
        <w:t xml:space="preserve">Erwin, K. L. 2008. Wetlands and global climate change: the role of wetland restoration in a changing world. </w:t>
      </w:r>
      <w:r w:rsidRPr="00A26468">
        <w:rPr>
          <w:i/>
        </w:rPr>
        <w:t>Wetlands Ecology and Management</w:t>
      </w:r>
      <w:r w:rsidRPr="00A26468">
        <w:t>, Vol. 17, No. 1, 71.</w:t>
      </w:r>
    </w:p>
    <w:bookmarkEnd w:id="101"/>
    <w:p w:rsidR="00A26468" w:rsidRPr="00A26468" w:rsidRDefault="00A26468" w:rsidP="00A26468">
      <w:pPr>
        <w:pStyle w:val="EndNoteBibliography"/>
        <w:spacing w:after="0"/>
      </w:pPr>
    </w:p>
    <w:p w:rsidR="00A26468" w:rsidRPr="00A26468" w:rsidRDefault="00A26468" w:rsidP="00A26468">
      <w:pPr>
        <w:pStyle w:val="EndNoteBibliography"/>
      </w:pPr>
      <w:bookmarkStart w:id="102" w:name="_ENREF_55"/>
      <w:r w:rsidRPr="00A26468">
        <w:t xml:space="preserve">Feyisa, G. L., Meilby, H., Fensholt, R. and Proud, S. R. 2014. Automated Water Extraction Index: A new technique for surface water mapping using Landsat imagery. </w:t>
      </w:r>
      <w:r w:rsidRPr="00A26468">
        <w:rPr>
          <w:i/>
        </w:rPr>
        <w:t>Remote Sensing of Environment</w:t>
      </w:r>
      <w:r w:rsidRPr="00A26468">
        <w:t>, Vol. 140, No. Supplement C, 23-35.</w:t>
      </w:r>
    </w:p>
    <w:bookmarkEnd w:id="102"/>
    <w:p w:rsidR="00A26468" w:rsidRPr="00A26468" w:rsidRDefault="00A26468" w:rsidP="00A26468">
      <w:pPr>
        <w:pStyle w:val="EndNoteBibliography"/>
        <w:spacing w:after="0"/>
      </w:pPr>
    </w:p>
    <w:p w:rsidR="00A26468" w:rsidRPr="00A26468" w:rsidRDefault="00A26468" w:rsidP="00A26468">
      <w:pPr>
        <w:pStyle w:val="EndNoteBibliography"/>
      </w:pPr>
      <w:bookmarkStart w:id="103" w:name="_ENREF_56"/>
      <w:r w:rsidRPr="00A26468">
        <w:t xml:space="preserve">Flett, D., Crevier, Y. and Girard, R. 2009. The RADARSAT Constellation Mission: Meeting the government of Canada'S needs and requirements. In </w:t>
      </w:r>
      <w:r w:rsidRPr="00A26468">
        <w:rPr>
          <w:i/>
        </w:rPr>
        <w:t xml:space="preserve">2009 IEEE International Geoscience and Remote Sensing Symposium, </w:t>
      </w:r>
      <w:r w:rsidRPr="00A26468">
        <w:t>12-17 July 2009, Edited by II-910-II-912.</w:t>
      </w:r>
    </w:p>
    <w:bookmarkEnd w:id="103"/>
    <w:p w:rsidR="00A26468" w:rsidRPr="00A26468" w:rsidRDefault="00A26468" w:rsidP="00A26468">
      <w:pPr>
        <w:pStyle w:val="EndNoteBibliography"/>
        <w:spacing w:after="0"/>
      </w:pPr>
    </w:p>
    <w:p w:rsidR="00A26468" w:rsidRPr="00A26468" w:rsidRDefault="00A26468" w:rsidP="00A26468">
      <w:pPr>
        <w:pStyle w:val="EndNoteBibliography"/>
      </w:pPr>
      <w:bookmarkStart w:id="104" w:name="_ENREF_57"/>
      <w:r w:rsidRPr="00A26468">
        <w:t xml:space="preserve">Franklin, S. E. and Ahmed, O. S. 2017. Object-based Wetland Characterization Using Radarsat-2 Quad-Polarimetric SAR Data, Landsat-8 OLI Imagery, and Airborne Lidar- Derived Geomorphometric Variables. </w:t>
      </w:r>
      <w:r w:rsidRPr="00A26468">
        <w:rPr>
          <w:i/>
        </w:rPr>
        <w:t>Photogrammetric Engineering and Remote Sensing</w:t>
      </w:r>
      <w:r w:rsidRPr="00A26468">
        <w:t>, Vol. 83, No. 1, 27-36.</w:t>
      </w:r>
    </w:p>
    <w:bookmarkEnd w:id="104"/>
    <w:p w:rsidR="00A26468" w:rsidRPr="00A26468" w:rsidRDefault="00A26468" w:rsidP="00A26468">
      <w:pPr>
        <w:pStyle w:val="EndNoteBibliography"/>
        <w:spacing w:after="0"/>
      </w:pPr>
    </w:p>
    <w:p w:rsidR="00A26468" w:rsidRPr="00A26468" w:rsidRDefault="00A26468" w:rsidP="00A26468">
      <w:pPr>
        <w:pStyle w:val="EndNoteBibliography"/>
      </w:pPr>
      <w:bookmarkStart w:id="105" w:name="_ENREF_58"/>
      <w:r w:rsidRPr="00A26468">
        <w:t xml:space="preserve">Freeman, A. and Durden, S. L. 1998. A three-component scattering model for polarimetric SAR data. </w:t>
      </w:r>
      <w:r w:rsidRPr="00A26468">
        <w:rPr>
          <w:i/>
        </w:rPr>
        <w:t>IEEE Transactions on Geoscience and Remote Sensing</w:t>
      </w:r>
      <w:r w:rsidRPr="00A26468">
        <w:t>, Vol. 36, No. 3, 963-973.</w:t>
      </w:r>
    </w:p>
    <w:bookmarkEnd w:id="105"/>
    <w:p w:rsidR="00A26468" w:rsidRPr="00A26468" w:rsidRDefault="00A26468" w:rsidP="00A26468">
      <w:pPr>
        <w:pStyle w:val="EndNoteBibliography"/>
        <w:spacing w:after="0"/>
      </w:pPr>
    </w:p>
    <w:p w:rsidR="00A26468" w:rsidRPr="00A26468" w:rsidRDefault="00A26468" w:rsidP="00A26468">
      <w:pPr>
        <w:pStyle w:val="EndNoteBibliography"/>
      </w:pPr>
      <w:bookmarkStart w:id="106" w:name="_ENREF_59"/>
      <w:r w:rsidRPr="00A26468">
        <w:t xml:space="preserve">Frohn, R. C., Reif, M., Lane, C. and Autrey, B. 2009. Satellite Remote Sensing of Isolated Wetlands Using Object-Oriented Classification of Landsat-7 Data. </w:t>
      </w:r>
      <w:r w:rsidRPr="00A26468">
        <w:rPr>
          <w:i/>
        </w:rPr>
        <w:t>Wetlands</w:t>
      </w:r>
      <w:r w:rsidRPr="00A26468">
        <w:t>, Vol. 29, No. 3, 931-941.</w:t>
      </w:r>
    </w:p>
    <w:bookmarkEnd w:id="106"/>
    <w:p w:rsidR="00A26468" w:rsidRPr="00A26468" w:rsidRDefault="00A26468" w:rsidP="00A26468">
      <w:pPr>
        <w:pStyle w:val="EndNoteBibliography"/>
        <w:spacing w:after="0"/>
      </w:pPr>
    </w:p>
    <w:p w:rsidR="00A26468" w:rsidRPr="00A26468" w:rsidRDefault="00A26468" w:rsidP="00A26468">
      <w:pPr>
        <w:pStyle w:val="EndNoteBibliography"/>
      </w:pPr>
      <w:bookmarkStart w:id="107" w:name="_ENREF_60"/>
      <w:r w:rsidRPr="00A26468">
        <w:lastRenderedPageBreak/>
        <w:t xml:space="preserve">Fu, B., Wang, Y., Campbell, A., Li, Y., Zhang, B., Yin, S., Xing, Z. and Jin, X. 2017. Comparison of object-based and pixel-based Random Forest algorithm for wetland vegetation mapping using high spatial resolution GF-1 and SAR data. </w:t>
      </w:r>
      <w:r w:rsidRPr="00A26468">
        <w:rPr>
          <w:i/>
        </w:rPr>
        <w:t>Ecological Indicators</w:t>
      </w:r>
      <w:r w:rsidRPr="00A26468">
        <w:t>, Vol. 73, No. 105-117.</w:t>
      </w:r>
    </w:p>
    <w:bookmarkEnd w:id="107"/>
    <w:p w:rsidR="00A26468" w:rsidRPr="00A26468" w:rsidRDefault="00A26468" w:rsidP="00A26468">
      <w:pPr>
        <w:pStyle w:val="EndNoteBibliography"/>
        <w:spacing w:after="0"/>
      </w:pPr>
    </w:p>
    <w:p w:rsidR="00A26468" w:rsidRPr="00A26468" w:rsidRDefault="00A26468" w:rsidP="00A26468">
      <w:pPr>
        <w:pStyle w:val="EndNoteBibliography"/>
      </w:pPr>
      <w:bookmarkStart w:id="108" w:name="_ENREF_61"/>
      <w:r w:rsidRPr="00A26468">
        <w:t xml:space="preserve">Furtado, L. F. d. A., Silva, T. S. F., Fernades, P. J. F. and Novo, E. M. L. d. M. 2015. Land cover classification of Lago Grande de Curuai floodplain (Amazon, Brazil) using multi-sensor and image fusion techniques. </w:t>
      </w:r>
      <w:r w:rsidRPr="00A26468">
        <w:rPr>
          <w:i/>
        </w:rPr>
        <w:t>Acta Amazonica</w:t>
      </w:r>
      <w:r w:rsidRPr="00A26468">
        <w:t>, Vol. 45, No. 195-202.</w:t>
      </w:r>
    </w:p>
    <w:bookmarkEnd w:id="108"/>
    <w:p w:rsidR="00A26468" w:rsidRPr="00A26468" w:rsidRDefault="00A26468" w:rsidP="00A26468">
      <w:pPr>
        <w:pStyle w:val="EndNoteBibliography"/>
        <w:spacing w:after="0"/>
      </w:pPr>
    </w:p>
    <w:p w:rsidR="00A26468" w:rsidRPr="00A26468" w:rsidRDefault="00A26468" w:rsidP="00A26468">
      <w:pPr>
        <w:pStyle w:val="EndNoteBibliography"/>
      </w:pPr>
      <w:bookmarkStart w:id="109" w:name="_ENREF_62"/>
      <w:r w:rsidRPr="00A26468">
        <w:t xml:space="preserve">Gallant, A. 2015. The Challenges of Remote Monitoring of Wetlands. </w:t>
      </w:r>
      <w:r w:rsidRPr="00A26468">
        <w:rPr>
          <w:i/>
        </w:rPr>
        <w:t>Remote Sensing</w:t>
      </w:r>
      <w:r w:rsidRPr="00A26468">
        <w:t>, Vol. 7, No. 8, 10938.</w:t>
      </w:r>
    </w:p>
    <w:bookmarkEnd w:id="109"/>
    <w:p w:rsidR="00A26468" w:rsidRPr="00A26468" w:rsidRDefault="00A26468" w:rsidP="00A26468">
      <w:pPr>
        <w:pStyle w:val="EndNoteBibliography"/>
        <w:spacing w:after="0"/>
      </w:pPr>
    </w:p>
    <w:p w:rsidR="00A26468" w:rsidRPr="00A26468" w:rsidRDefault="00A26468" w:rsidP="00A26468">
      <w:pPr>
        <w:pStyle w:val="EndNoteBibliography"/>
      </w:pPr>
      <w:bookmarkStart w:id="110" w:name="_ENREF_63"/>
      <w:r w:rsidRPr="00A26468">
        <w:t xml:space="preserve">Gallant, A., Kaya, S., White, L., Brisco, B., Roth, M., Sadinski, W. and Rover, J. 2014. Detecting Emergence, Growth, and Senescence of Wetland Vegetation with Polarimetric Synthetic Aperture Radar (SAR) Data. </w:t>
      </w:r>
      <w:r w:rsidRPr="00A26468">
        <w:rPr>
          <w:i/>
        </w:rPr>
        <w:t>Water</w:t>
      </w:r>
      <w:r w:rsidRPr="00A26468">
        <w:t>, Vol. 6, No. 3, 694.</w:t>
      </w:r>
    </w:p>
    <w:bookmarkEnd w:id="110"/>
    <w:p w:rsidR="00A26468" w:rsidRPr="00A26468" w:rsidRDefault="00A26468" w:rsidP="00A26468">
      <w:pPr>
        <w:pStyle w:val="EndNoteBibliography"/>
        <w:spacing w:after="0"/>
      </w:pPr>
    </w:p>
    <w:p w:rsidR="00A26468" w:rsidRPr="00A26468" w:rsidRDefault="00A26468" w:rsidP="00A26468">
      <w:pPr>
        <w:pStyle w:val="EndNoteBibliography"/>
      </w:pPr>
      <w:bookmarkStart w:id="111" w:name="_ENREF_64"/>
      <w:r w:rsidRPr="00A26468">
        <w:t xml:space="preserve">Gierull, C. H. and Sikaneta, I. 2012. Potential marine moving target indication (MMTI) performance of the RADARSAT constellation mission (RCM). In </w:t>
      </w:r>
      <w:r w:rsidRPr="00A26468">
        <w:rPr>
          <w:i/>
        </w:rPr>
        <w:t xml:space="preserve">EUSAR 2012; 9th European Conference on Synthetic Aperture Radar, </w:t>
      </w:r>
      <w:r w:rsidRPr="00A26468">
        <w:t>23-26 April 2012, Edited by 404-407.</w:t>
      </w:r>
    </w:p>
    <w:bookmarkEnd w:id="111"/>
    <w:p w:rsidR="00A26468" w:rsidRPr="00A26468" w:rsidRDefault="00A26468" w:rsidP="00A26468">
      <w:pPr>
        <w:pStyle w:val="EndNoteBibliography"/>
        <w:spacing w:after="0"/>
      </w:pPr>
    </w:p>
    <w:p w:rsidR="00A26468" w:rsidRPr="00A26468" w:rsidRDefault="00A26468" w:rsidP="00A26468">
      <w:pPr>
        <w:pStyle w:val="EndNoteBibliography"/>
      </w:pPr>
      <w:bookmarkStart w:id="112" w:name="_ENREF_65"/>
      <w:r w:rsidRPr="00A26468">
        <w:t xml:space="preserve">Gondwe, B. R. N., Hong, S.-H., Wdowinski, S. and Bauer-Gottwein, P. 2010. Hydrologic Dynamics of the Ground-Water-Dependent Sian Ka’an Wetlands, Mexico, Derived from InSAR and SAR Data. </w:t>
      </w:r>
      <w:r w:rsidRPr="00A26468">
        <w:rPr>
          <w:i/>
        </w:rPr>
        <w:t>Wetlands</w:t>
      </w:r>
      <w:r w:rsidRPr="00A26468">
        <w:t>, Vol. 30, No. 1, 1-13.</w:t>
      </w:r>
    </w:p>
    <w:bookmarkEnd w:id="112"/>
    <w:p w:rsidR="00A26468" w:rsidRPr="00A26468" w:rsidRDefault="00A26468" w:rsidP="00A26468">
      <w:pPr>
        <w:pStyle w:val="EndNoteBibliography"/>
        <w:spacing w:after="0"/>
      </w:pPr>
    </w:p>
    <w:p w:rsidR="00A26468" w:rsidRPr="00A26468" w:rsidRDefault="00A26468" w:rsidP="00A26468">
      <w:pPr>
        <w:pStyle w:val="EndNoteBibliography"/>
      </w:pPr>
      <w:bookmarkStart w:id="113" w:name="_ENREF_66"/>
      <w:r w:rsidRPr="00A26468">
        <w:t xml:space="preserve">Govender, M., Chetty, K. and Bulcock, H. 2007. A review of hyperspectral remote sensing and its application in vegetation and water resource studies. </w:t>
      </w:r>
      <w:r w:rsidRPr="00A26468">
        <w:rPr>
          <w:i/>
        </w:rPr>
        <w:t>Water SA</w:t>
      </w:r>
      <w:r w:rsidRPr="00A26468">
        <w:t>, Vol. 33, No. 2, 145-151.</w:t>
      </w:r>
    </w:p>
    <w:bookmarkEnd w:id="113"/>
    <w:p w:rsidR="00A26468" w:rsidRPr="00A26468" w:rsidRDefault="00A26468" w:rsidP="00A26468">
      <w:pPr>
        <w:pStyle w:val="EndNoteBibliography"/>
        <w:spacing w:after="0"/>
      </w:pPr>
    </w:p>
    <w:p w:rsidR="00A26468" w:rsidRPr="00A26468" w:rsidRDefault="00A26468" w:rsidP="00A26468">
      <w:pPr>
        <w:pStyle w:val="EndNoteBibliography"/>
      </w:pPr>
      <w:bookmarkStart w:id="114" w:name="_ENREF_67"/>
      <w:r w:rsidRPr="00A26468">
        <w:t xml:space="preserve">Government of Alberta. 2013. </w:t>
      </w:r>
      <w:r w:rsidRPr="00A26468">
        <w:rPr>
          <w:i/>
        </w:rPr>
        <w:t>Alberta Wetland Policy</w:t>
      </w:r>
      <w:r w:rsidRPr="00A26468">
        <w:t xml:space="preserve"> [online]. Available from http://aep.alberta.ca/water/programs-and-services/wetlands/documents/AlbertaWetlandPolicy-Sep2013.pdf [cited April 2017].</w:t>
      </w:r>
    </w:p>
    <w:bookmarkEnd w:id="114"/>
    <w:p w:rsidR="00A26468" w:rsidRPr="00A26468" w:rsidRDefault="00A26468" w:rsidP="00A26468">
      <w:pPr>
        <w:pStyle w:val="EndNoteBibliography"/>
        <w:spacing w:after="0"/>
      </w:pPr>
    </w:p>
    <w:p w:rsidR="00A26468" w:rsidRPr="00A26468" w:rsidRDefault="00A26468" w:rsidP="00A26468">
      <w:pPr>
        <w:pStyle w:val="EndNoteBibliography"/>
      </w:pPr>
      <w:bookmarkStart w:id="115" w:name="_ENREF_68"/>
      <w:r w:rsidRPr="00A26468">
        <w:t xml:space="preserve">Government of Alberta. 2017. </w:t>
      </w:r>
      <w:r w:rsidRPr="00A26468">
        <w:rPr>
          <w:i/>
        </w:rPr>
        <w:t>Alberta Merged Wetland Inventory</w:t>
      </w:r>
      <w:r w:rsidRPr="00A26468">
        <w:t xml:space="preserve"> [online]. Available from http://aep.alberta.ca/forms-maps-services/maps/resource-data-product-catalogue/biophysical.aspx [cited April 2017].</w:t>
      </w:r>
    </w:p>
    <w:bookmarkEnd w:id="115"/>
    <w:p w:rsidR="00A26468" w:rsidRPr="00A26468" w:rsidRDefault="00A26468" w:rsidP="00A26468">
      <w:pPr>
        <w:pStyle w:val="EndNoteBibliography"/>
        <w:spacing w:after="0"/>
      </w:pPr>
    </w:p>
    <w:p w:rsidR="00A26468" w:rsidRPr="00A26468" w:rsidRDefault="00A26468" w:rsidP="00A26468">
      <w:pPr>
        <w:pStyle w:val="EndNoteBibliography"/>
      </w:pPr>
      <w:bookmarkStart w:id="116" w:name="_ENREF_69"/>
      <w:r w:rsidRPr="00A26468">
        <w:t xml:space="preserve">Government of Canada. 1991. </w:t>
      </w:r>
      <w:r w:rsidRPr="00A26468">
        <w:rPr>
          <w:i/>
        </w:rPr>
        <w:t>The federal policy on wetland conservation</w:t>
      </w:r>
      <w:r w:rsidRPr="00A26468">
        <w:t xml:space="preserve">. Ottawa, Ontario, Canada. Report No. </w:t>
      </w:r>
    </w:p>
    <w:bookmarkEnd w:id="116"/>
    <w:p w:rsidR="00A26468" w:rsidRPr="00A26468" w:rsidRDefault="00A26468" w:rsidP="00A26468">
      <w:pPr>
        <w:pStyle w:val="EndNoteBibliography"/>
        <w:spacing w:after="0"/>
      </w:pPr>
    </w:p>
    <w:p w:rsidR="00A26468" w:rsidRPr="00A26468" w:rsidRDefault="00A26468" w:rsidP="00A26468">
      <w:pPr>
        <w:pStyle w:val="EndNoteBibliography"/>
      </w:pPr>
      <w:bookmarkStart w:id="117" w:name="_ENREF_70"/>
      <w:r w:rsidRPr="00A26468">
        <w:t xml:space="preserve">Grenier, M., Labrecque, S., Garneau, M. and Tremblay, A. 2008. Object-based classification of a SPOT-4 image for mapping wetlands in the context of greenhouse gases emissions: the case of the Eastmain region, Québec, Canada. </w:t>
      </w:r>
      <w:r w:rsidRPr="00A26468">
        <w:rPr>
          <w:i/>
        </w:rPr>
        <w:t>Canadian Journal of Remote Sensing</w:t>
      </w:r>
      <w:r w:rsidRPr="00A26468">
        <w:t>, Vol. 34, No. 2, S398-S413.</w:t>
      </w:r>
    </w:p>
    <w:bookmarkEnd w:id="117"/>
    <w:p w:rsidR="00A26468" w:rsidRPr="00A26468" w:rsidRDefault="00A26468" w:rsidP="00A26468">
      <w:pPr>
        <w:pStyle w:val="EndNoteBibliography"/>
        <w:spacing w:after="0"/>
      </w:pPr>
    </w:p>
    <w:p w:rsidR="00A26468" w:rsidRPr="00A26468" w:rsidRDefault="00A26468" w:rsidP="00A26468">
      <w:pPr>
        <w:pStyle w:val="EndNoteBibliography"/>
      </w:pPr>
      <w:bookmarkStart w:id="118" w:name="_ENREF_71"/>
      <w:r w:rsidRPr="00A26468">
        <w:t xml:space="preserve">Gstaiger, V., Huth, J., Gebhardt, S., Wehrmann, T. and Kuenzer, C. 2012. Multi-sensoral and automated derivation of inundated areas using TerraSAR-X and ENVISAT ASAR data. </w:t>
      </w:r>
      <w:r w:rsidRPr="00A26468">
        <w:rPr>
          <w:i/>
        </w:rPr>
        <w:t>International Journal of Remote Sensing</w:t>
      </w:r>
      <w:r w:rsidRPr="00A26468">
        <w:t>, Vol. 33, No. 22, 7291-7304.</w:t>
      </w:r>
    </w:p>
    <w:bookmarkEnd w:id="118"/>
    <w:p w:rsidR="00A26468" w:rsidRPr="00A26468" w:rsidRDefault="00A26468" w:rsidP="00A26468">
      <w:pPr>
        <w:pStyle w:val="EndNoteBibliography"/>
        <w:spacing w:after="0"/>
      </w:pPr>
    </w:p>
    <w:p w:rsidR="00A26468" w:rsidRPr="00A26468" w:rsidRDefault="00A26468" w:rsidP="00A26468">
      <w:pPr>
        <w:pStyle w:val="EndNoteBibliography"/>
      </w:pPr>
      <w:bookmarkStart w:id="119" w:name="_ENREF_72"/>
      <w:r w:rsidRPr="00A26468">
        <w:t xml:space="preserve">Guo, M., Li, J., Sheng, C., Xu, J. and Wu, L. 2017. A Review of Wetland Remote Sensing. </w:t>
      </w:r>
      <w:r w:rsidRPr="00A26468">
        <w:rPr>
          <w:i/>
        </w:rPr>
        <w:t>Sensors</w:t>
      </w:r>
      <w:r w:rsidRPr="00A26468">
        <w:t>, Vol. 17, No. 4, 777.</w:t>
      </w:r>
    </w:p>
    <w:bookmarkEnd w:id="119"/>
    <w:p w:rsidR="00A26468" w:rsidRPr="00A26468" w:rsidRDefault="00A26468" w:rsidP="00A26468">
      <w:pPr>
        <w:pStyle w:val="EndNoteBibliography"/>
        <w:spacing w:after="0"/>
      </w:pPr>
    </w:p>
    <w:p w:rsidR="00A26468" w:rsidRPr="00A26468" w:rsidRDefault="00A26468" w:rsidP="00A26468">
      <w:pPr>
        <w:pStyle w:val="EndNoteBibliography"/>
      </w:pPr>
      <w:bookmarkStart w:id="120" w:name="_ENREF_73"/>
      <w:r w:rsidRPr="00A26468">
        <w:t xml:space="preserve">Hajnsek, I., Pottier, E. and Cloude, S. R. 2003. Inversion of surface parameters from polarimetric SAR. </w:t>
      </w:r>
      <w:r w:rsidRPr="00A26468">
        <w:rPr>
          <w:i/>
        </w:rPr>
        <w:t>IEEE Transactions on Geoscience and Remote Sensing</w:t>
      </w:r>
      <w:r w:rsidRPr="00A26468">
        <w:t>, Vol. 41, No. 4, 727-744.</w:t>
      </w:r>
    </w:p>
    <w:bookmarkEnd w:id="120"/>
    <w:p w:rsidR="00A26468" w:rsidRPr="00A26468" w:rsidRDefault="00A26468" w:rsidP="00A26468">
      <w:pPr>
        <w:pStyle w:val="EndNoteBibliography"/>
        <w:spacing w:after="0"/>
      </w:pPr>
    </w:p>
    <w:p w:rsidR="00A26468" w:rsidRPr="00A26468" w:rsidRDefault="00A26468" w:rsidP="00A26468">
      <w:pPr>
        <w:pStyle w:val="EndNoteBibliography"/>
      </w:pPr>
      <w:bookmarkStart w:id="121" w:name="_ENREF_74"/>
      <w:r w:rsidRPr="00A26468">
        <w:t xml:space="preserve">Hall, D. K. 1996. Remote sensing applications to hydrology; imaging radar. </w:t>
      </w:r>
      <w:r w:rsidRPr="00A26468">
        <w:rPr>
          <w:i/>
        </w:rPr>
        <w:t>Hydrological Sciences Journal</w:t>
      </w:r>
      <w:r w:rsidRPr="00A26468">
        <w:t>, Vol. 41, No. 4, 609-624.</w:t>
      </w:r>
    </w:p>
    <w:bookmarkEnd w:id="121"/>
    <w:p w:rsidR="00A26468" w:rsidRPr="00A26468" w:rsidRDefault="00A26468" w:rsidP="00A26468">
      <w:pPr>
        <w:pStyle w:val="EndNoteBibliography"/>
        <w:spacing w:after="0"/>
      </w:pPr>
    </w:p>
    <w:p w:rsidR="00A26468" w:rsidRPr="00A26468" w:rsidRDefault="00A26468" w:rsidP="00A26468">
      <w:pPr>
        <w:pStyle w:val="EndNoteBibliography"/>
      </w:pPr>
      <w:bookmarkStart w:id="122" w:name="_ENREF_75"/>
      <w:r w:rsidRPr="00A26468">
        <w:t xml:space="preserve">Halsey, L., Vitt, D., Beilman, D., Crow, S., Mahelcic, S. and Wells, R. 2003. </w:t>
      </w:r>
      <w:r w:rsidRPr="00A26468">
        <w:rPr>
          <w:i/>
        </w:rPr>
        <w:t>Alberta wetland inventory standards version 2.0</w:t>
      </w:r>
      <w:r w:rsidRPr="00A26468">
        <w:t>. Alberta Sustainable Resource Development, Edmonton, Alberta, Canada.</w:t>
      </w:r>
    </w:p>
    <w:bookmarkEnd w:id="122"/>
    <w:p w:rsidR="00A26468" w:rsidRPr="00A26468" w:rsidRDefault="00A26468" w:rsidP="00A26468">
      <w:pPr>
        <w:pStyle w:val="EndNoteBibliography"/>
        <w:spacing w:after="0"/>
      </w:pPr>
    </w:p>
    <w:p w:rsidR="00A26468" w:rsidRPr="00A26468" w:rsidRDefault="00A26468" w:rsidP="00A26468">
      <w:pPr>
        <w:pStyle w:val="EndNoteBibliography"/>
      </w:pPr>
      <w:bookmarkStart w:id="123" w:name="_ENREF_76"/>
      <w:r w:rsidRPr="00A26468">
        <w:t xml:space="preserve">Harding, D. J. and Carabajal, C. C. 2005. ICESat waveform measurements of within-footprint topographic relief and vegetation vertical structure. </w:t>
      </w:r>
      <w:r w:rsidRPr="00A26468">
        <w:rPr>
          <w:i/>
        </w:rPr>
        <w:t>Geophysical Research Letters</w:t>
      </w:r>
      <w:r w:rsidRPr="00A26468">
        <w:t>, Vol. 32, No. L21S10, 10.1029/2005GL023471.</w:t>
      </w:r>
    </w:p>
    <w:bookmarkEnd w:id="123"/>
    <w:p w:rsidR="00A26468" w:rsidRPr="00A26468" w:rsidRDefault="00A26468" w:rsidP="00A26468">
      <w:pPr>
        <w:pStyle w:val="EndNoteBibliography"/>
        <w:spacing w:after="0"/>
      </w:pPr>
    </w:p>
    <w:p w:rsidR="00A26468" w:rsidRPr="00A26468" w:rsidRDefault="00A26468" w:rsidP="00A26468">
      <w:pPr>
        <w:pStyle w:val="EndNoteBibliography"/>
      </w:pPr>
      <w:bookmarkStart w:id="124" w:name="_ENREF_77"/>
      <w:r w:rsidRPr="00A26468">
        <w:t xml:space="preserve">Henderson, F. M. and Lewis, A. J. 2008. Radar detection of wetland ecosystems: a review. </w:t>
      </w:r>
      <w:r w:rsidRPr="00A26468">
        <w:rPr>
          <w:i/>
        </w:rPr>
        <w:t>International Journal of Remote Sensing</w:t>
      </w:r>
      <w:r w:rsidRPr="00A26468">
        <w:t>, Vol. 29, No. 20, 5809-5835.</w:t>
      </w:r>
    </w:p>
    <w:bookmarkEnd w:id="124"/>
    <w:p w:rsidR="00A26468" w:rsidRPr="00A26468" w:rsidRDefault="00A26468" w:rsidP="00A26468">
      <w:pPr>
        <w:pStyle w:val="EndNoteBibliography"/>
        <w:spacing w:after="0"/>
      </w:pPr>
    </w:p>
    <w:p w:rsidR="00A26468" w:rsidRPr="00A26468" w:rsidRDefault="00A26468" w:rsidP="00A26468">
      <w:pPr>
        <w:pStyle w:val="EndNoteBibliography"/>
      </w:pPr>
      <w:bookmarkStart w:id="125" w:name="_ENREF_78"/>
      <w:r w:rsidRPr="00A26468">
        <w:t xml:space="preserve">Hess, L. L., Melack, J. M., Filoso, S. and Wang, Y. 1995. Delineation of inundated area and vegetation along the Amazon floodplain with the SIR-C synthetic aperture radar. </w:t>
      </w:r>
      <w:r w:rsidRPr="00A26468">
        <w:rPr>
          <w:i/>
        </w:rPr>
        <w:t>IEEE Transactions on Geoscience and Remote Sensing</w:t>
      </w:r>
      <w:r w:rsidRPr="00A26468">
        <w:t>, Vol. 33, No. 4, 896-904.</w:t>
      </w:r>
    </w:p>
    <w:bookmarkEnd w:id="125"/>
    <w:p w:rsidR="00A26468" w:rsidRPr="00A26468" w:rsidRDefault="00A26468" w:rsidP="00A26468">
      <w:pPr>
        <w:pStyle w:val="EndNoteBibliography"/>
        <w:spacing w:after="0"/>
      </w:pPr>
    </w:p>
    <w:p w:rsidR="00A26468" w:rsidRPr="00A26468" w:rsidRDefault="00A26468" w:rsidP="00A26468">
      <w:pPr>
        <w:pStyle w:val="EndNoteBibliography"/>
      </w:pPr>
      <w:bookmarkStart w:id="126" w:name="_ENREF_79"/>
      <w:r w:rsidRPr="00A26468">
        <w:t xml:space="preserve">Hess, L. L., Melack, J. M. and Simonett, D. S. 1990. Radar detection of flooding beneath the forest canopy: a review. </w:t>
      </w:r>
      <w:r w:rsidRPr="00A26468">
        <w:rPr>
          <w:i/>
        </w:rPr>
        <w:t>International Journal of Remote Sensing</w:t>
      </w:r>
      <w:r w:rsidRPr="00A26468">
        <w:t>, Vol. 11, No. 7, 1313-1325.</w:t>
      </w:r>
    </w:p>
    <w:bookmarkEnd w:id="126"/>
    <w:p w:rsidR="00A26468" w:rsidRPr="00A26468" w:rsidRDefault="00A26468" w:rsidP="00A26468">
      <w:pPr>
        <w:pStyle w:val="EndNoteBibliography"/>
        <w:spacing w:after="0"/>
      </w:pPr>
    </w:p>
    <w:p w:rsidR="00A26468" w:rsidRPr="00A26468" w:rsidRDefault="00A26468" w:rsidP="00A26468">
      <w:pPr>
        <w:pStyle w:val="EndNoteBibliography"/>
      </w:pPr>
      <w:bookmarkStart w:id="127" w:name="_ENREF_80"/>
      <w:r w:rsidRPr="00A26468">
        <w:t xml:space="preserve">Hirano, A., Madden, M. and Welch, R. 2003. Hyperspectral image data for mapping wetland vegetation. </w:t>
      </w:r>
      <w:r w:rsidRPr="00A26468">
        <w:rPr>
          <w:i/>
        </w:rPr>
        <w:t>Wetlands</w:t>
      </w:r>
      <w:r w:rsidRPr="00A26468">
        <w:t>, Vol. 23, No. 2, 436-448.</w:t>
      </w:r>
    </w:p>
    <w:bookmarkEnd w:id="127"/>
    <w:p w:rsidR="00A26468" w:rsidRPr="00A26468" w:rsidRDefault="00A26468" w:rsidP="00A26468">
      <w:pPr>
        <w:pStyle w:val="EndNoteBibliography"/>
        <w:spacing w:after="0"/>
      </w:pPr>
    </w:p>
    <w:p w:rsidR="00A26468" w:rsidRPr="00A26468" w:rsidRDefault="00A26468" w:rsidP="00A26468">
      <w:pPr>
        <w:pStyle w:val="EndNoteBibliography"/>
      </w:pPr>
      <w:bookmarkStart w:id="128" w:name="_ENREF_81"/>
      <w:r w:rsidRPr="00A26468">
        <w:t xml:space="preserve">Höfle, B., Vetter, M., Pfeifer, N., Mandlburger, G. and Stötter, J. 2009. Water surface mapping from airborne laser scanning using signal intensity and elevation data. </w:t>
      </w:r>
      <w:r w:rsidRPr="00A26468">
        <w:rPr>
          <w:i/>
        </w:rPr>
        <w:t>Earth Surface Processes and Landforms</w:t>
      </w:r>
      <w:r w:rsidRPr="00A26468">
        <w:t>, Vol. 34, No. 12, 1635-1649.</w:t>
      </w:r>
    </w:p>
    <w:bookmarkEnd w:id="128"/>
    <w:p w:rsidR="00A26468" w:rsidRPr="00A26468" w:rsidRDefault="00A26468" w:rsidP="00A26468">
      <w:pPr>
        <w:pStyle w:val="EndNoteBibliography"/>
        <w:spacing w:after="0"/>
      </w:pPr>
    </w:p>
    <w:p w:rsidR="00A26468" w:rsidRPr="00A26468" w:rsidRDefault="00A26468" w:rsidP="00A26468">
      <w:pPr>
        <w:pStyle w:val="EndNoteBibliography"/>
      </w:pPr>
      <w:bookmarkStart w:id="129" w:name="_ENREF_82"/>
      <w:r w:rsidRPr="00A26468">
        <w:t xml:space="preserve">Hong, S.-H., Kim, H.-O., Wdowinski, S. and Feliciano, E. 2015. Evaluation of Polarimetric SAR Decomposition for Classifying Wetland Vegetation Types. </w:t>
      </w:r>
      <w:r w:rsidRPr="00A26468">
        <w:rPr>
          <w:i/>
        </w:rPr>
        <w:t>Remote Sensing</w:t>
      </w:r>
      <w:r w:rsidRPr="00A26468">
        <w:t>, Vol. 7, No. 7, 8563.</w:t>
      </w:r>
    </w:p>
    <w:bookmarkEnd w:id="129"/>
    <w:p w:rsidR="00A26468" w:rsidRPr="00A26468" w:rsidRDefault="00A26468" w:rsidP="00A26468">
      <w:pPr>
        <w:pStyle w:val="EndNoteBibliography"/>
        <w:spacing w:after="0"/>
      </w:pPr>
    </w:p>
    <w:p w:rsidR="00A26468" w:rsidRPr="00A26468" w:rsidRDefault="00A26468" w:rsidP="00A26468">
      <w:pPr>
        <w:pStyle w:val="EndNoteBibliography"/>
      </w:pPr>
      <w:bookmarkStart w:id="130" w:name="_ENREF_83"/>
      <w:r w:rsidRPr="00A26468">
        <w:t xml:space="preserve">Hong, S.-H., Wdowinski, S., Kim, S.-W. and Won, J.-S. 2010a. Multi-temporal monitoring of wetland water levels in the Florida Everglades using interferometric synthetic aperture radar (InSAR). </w:t>
      </w:r>
      <w:r w:rsidRPr="00A26468">
        <w:rPr>
          <w:i/>
        </w:rPr>
        <w:t>Remote Sensing of Environment</w:t>
      </w:r>
      <w:r w:rsidRPr="00A26468">
        <w:t>, Vol. 114, No. 11, 2436-2447.</w:t>
      </w:r>
    </w:p>
    <w:bookmarkEnd w:id="130"/>
    <w:p w:rsidR="00A26468" w:rsidRPr="00A26468" w:rsidRDefault="00A26468" w:rsidP="00A26468">
      <w:pPr>
        <w:pStyle w:val="EndNoteBibliography"/>
        <w:spacing w:after="0"/>
      </w:pPr>
    </w:p>
    <w:p w:rsidR="00A26468" w:rsidRPr="00A26468" w:rsidRDefault="00A26468" w:rsidP="00A26468">
      <w:pPr>
        <w:pStyle w:val="EndNoteBibliography"/>
      </w:pPr>
      <w:bookmarkStart w:id="131" w:name="_ENREF_84"/>
      <w:r w:rsidRPr="00A26468">
        <w:lastRenderedPageBreak/>
        <w:t xml:space="preserve">Hong, S. H., Wdowinski, S. and Kim, S. W. 2010b. Evaluation of TerraSAR-X Observations for Wetland InSAR Application. </w:t>
      </w:r>
      <w:r w:rsidRPr="00A26468">
        <w:rPr>
          <w:i/>
        </w:rPr>
        <w:t>IEEE Transactions on Geoscience and Remote Sensing</w:t>
      </w:r>
      <w:r w:rsidRPr="00A26468">
        <w:t>, Vol. 48, No. 2, 864-873.</w:t>
      </w:r>
    </w:p>
    <w:bookmarkEnd w:id="131"/>
    <w:p w:rsidR="00A26468" w:rsidRPr="00A26468" w:rsidRDefault="00A26468" w:rsidP="00A26468">
      <w:pPr>
        <w:pStyle w:val="EndNoteBibliography"/>
        <w:spacing w:after="0"/>
      </w:pPr>
    </w:p>
    <w:p w:rsidR="00A26468" w:rsidRPr="00A26468" w:rsidRDefault="00A26468" w:rsidP="00A26468">
      <w:pPr>
        <w:pStyle w:val="EndNoteBibliography"/>
      </w:pPr>
      <w:bookmarkStart w:id="132" w:name="_ENREF_85"/>
      <w:r w:rsidRPr="00A26468">
        <w:t xml:space="preserve">Hood, G. A. and Bayley, S. E. 2008. Beaver (Castor canadensis) mitigate the effects of climate on the area of open water in boreal wetlands in western Canada. </w:t>
      </w:r>
      <w:r w:rsidRPr="00A26468">
        <w:rPr>
          <w:i/>
        </w:rPr>
        <w:t>Biological Conservation</w:t>
      </w:r>
      <w:r w:rsidRPr="00A26468">
        <w:t>, Vol. 141, No. 2, 556-567.</w:t>
      </w:r>
    </w:p>
    <w:bookmarkEnd w:id="132"/>
    <w:p w:rsidR="00A26468" w:rsidRPr="00A26468" w:rsidRDefault="00A26468" w:rsidP="00A26468">
      <w:pPr>
        <w:pStyle w:val="EndNoteBibliography"/>
        <w:spacing w:after="0"/>
      </w:pPr>
    </w:p>
    <w:p w:rsidR="00A26468" w:rsidRPr="00A26468" w:rsidRDefault="00A26468" w:rsidP="00A26468">
      <w:pPr>
        <w:pStyle w:val="EndNoteBibliography"/>
      </w:pPr>
      <w:bookmarkStart w:id="133" w:name="_ENREF_86"/>
      <w:r w:rsidRPr="00A26468">
        <w:t xml:space="preserve">Hopkinson, C., Chasmer, L. E., Sass, G., Creed, I. F., Sitar, M., Kalbfleisch, W. and Treitz, P. 2005. Vegetation class dependent errors in lidar ground elevation and canopy height estimates in a boreal wetland environment. </w:t>
      </w:r>
      <w:r w:rsidRPr="00A26468">
        <w:rPr>
          <w:i/>
        </w:rPr>
        <w:t>Canadian Journal of Remote Sensing</w:t>
      </w:r>
      <w:r w:rsidRPr="00A26468">
        <w:t>, Vol. 31, No. 2, 191-206.</w:t>
      </w:r>
    </w:p>
    <w:bookmarkEnd w:id="133"/>
    <w:p w:rsidR="00A26468" w:rsidRPr="00A26468" w:rsidRDefault="00A26468" w:rsidP="00A26468">
      <w:pPr>
        <w:pStyle w:val="EndNoteBibliography"/>
        <w:spacing w:after="0"/>
      </w:pPr>
    </w:p>
    <w:p w:rsidR="00A26468" w:rsidRPr="00A26468" w:rsidRDefault="00A26468" w:rsidP="00A26468">
      <w:pPr>
        <w:pStyle w:val="EndNoteBibliography"/>
      </w:pPr>
      <w:bookmarkStart w:id="134" w:name="_ENREF_87"/>
      <w:r w:rsidRPr="00A26468">
        <w:t xml:space="preserve">Horritt, M. S., Mason, D. C. and Luckman, A. J. 2001. Flood boundary delineation from Synthetic Aperture Radar imagery using a statistical active contour model. </w:t>
      </w:r>
      <w:r w:rsidRPr="00A26468">
        <w:rPr>
          <w:i/>
        </w:rPr>
        <w:t>International Journal of Remote Sensing</w:t>
      </w:r>
      <w:r w:rsidRPr="00A26468">
        <w:t>, Vol. 22, No. 13, 2489-2507.</w:t>
      </w:r>
    </w:p>
    <w:bookmarkEnd w:id="134"/>
    <w:p w:rsidR="00A26468" w:rsidRPr="00A26468" w:rsidRDefault="00A26468" w:rsidP="00A26468">
      <w:pPr>
        <w:pStyle w:val="EndNoteBibliography"/>
        <w:spacing w:after="0"/>
      </w:pPr>
    </w:p>
    <w:p w:rsidR="00A26468" w:rsidRPr="00A26468" w:rsidRDefault="00A26468" w:rsidP="00A26468">
      <w:pPr>
        <w:pStyle w:val="EndNoteBibliography"/>
      </w:pPr>
      <w:bookmarkStart w:id="135" w:name="_ENREF_88"/>
      <w:r w:rsidRPr="00A26468">
        <w:t xml:space="preserve">Howard, J., Sutton-Grier, A., Herr, D., Kleypas, J., Landis, E., McLeod, E., Pidgeon, E. and Simpson, S. 2017. Clarifying the role of coastal and marine systems in climate mitigation. </w:t>
      </w:r>
      <w:r w:rsidRPr="00A26468">
        <w:rPr>
          <w:i/>
        </w:rPr>
        <w:t>Frontiers in Ecology and the Environment</w:t>
      </w:r>
      <w:r w:rsidRPr="00A26468">
        <w:t>, Vol. 15, No. 1, 42-50.</w:t>
      </w:r>
    </w:p>
    <w:bookmarkEnd w:id="135"/>
    <w:p w:rsidR="00A26468" w:rsidRPr="00A26468" w:rsidRDefault="00A26468" w:rsidP="00A26468">
      <w:pPr>
        <w:pStyle w:val="EndNoteBibliography"/>
        <w:spacing w:after="0"/>
      </w:pPr>
    </w:p>
    <w:p w:rsidR="00A26468" w:rsidRPr="00A26468" w:rsidRDefault="00A26468" w:rsidP="00A26468">
      <w:pPr>
        <w:pStyle w:val="EndNoteBibliography"/>
      </w:pPr>
      <w:bookmarkStart w:id="136" w:name="_ENREF_89"/>
      <w:r w:rsidRPr="00A26468">
        <w:t xml:space="preserve">Hu, Y., Huang, J. and Du, Y., Han, P. Huang, W. 2015. Monitoring spatial and temporal dynamics of flood regimes and their relation to wetland landscape patterns in Dongting Lake from MODIS time-series imagery. </w:t>
      </w:r>
      <w:r w:rsidRPr="00A26468">
        <w:rPr>
          <w:i/>
        </w:rPr>
        <w:t>Remote Sensing</w:t>
      </w:r>
      <w:r w:rsidRPr="00A26468">
        <w:t>, Vol. 7, No. 1, 7494-7520.</w:t>
      </w:r>
    </w:p>
    <w:bookmarkEnd w:id="136"/>
    <w:p w:rsidR="00A26468" w:rsidRPr="00A26468" w:rsidRDefault="00A26468" w:rsidP="00A26468">
      <w:pPr>
        <w:pStyle w:val="EndNoteBibliography"/>
        <w:spacing w:after="0"/>
      </w:pPr>
    </w:p>
    <w:p w:rsidR="00A26468" w:rsidRPr="00A26468" w:rsidRDefault="00A26468" w:rsidP="00A26468">
      <w:pPr>
        <w:pStyle w:val="EndNoteBibliography"/>
      </w:pPr>
      <w:bookmarkStart w:id="137" w:name="_ENREF_90"/>
      <w:r w:rsidRPr="00A26468">
        <w:t xml:space="preserve">Hug, C., Krzystek, P. and Fuchs, W. 2004. Advanced Lidar Data Processing with Lastools In </w:t>
      </w:r>
      <w:r w:rsidRPr="00A26468">
        <w:rPr>
          <w:i/>
        </w:rPr>
        <w:t xml:space="preserve">International Archives Of Photogrammetry and Remote Sensing, Comission II, ISPRS 20th Congress, </w:t>
      </w:r>
      <w:r w:rsidRPr="00A26468">
        <w:t>Istanbul, Turkey. Edited by 832-837.</w:t>
      </w:r>
    </w:p>
    <w:bookmarkEnd w:id="137"/>
    <w:p w:rsidR="00A26468" w:rsidRPr="00A26468" w:rsidRDefault="00A26468" w:rsidP="00A26468">
      <w:pPr>
        <w:pStyle w:val="EndNoteBibliography"/>
        <w:spacing w:after="0"/>
      </w:pPr>
    </w:p>
    <w:p w:rsidR="00A26468" w:rsidRPr="00A26468" w:rsidRDefault="00A26468" w:rsidP="00A26468">
      <w:pPr>
        <w:pStyle w:val="EndNoteBibliography"/>
      </w:pPr>
      <w:bookmarkStart w:id="138" w:name="_ENREF_91"/>
      <w:r w:rsidRPr="00A26468">
        <w:t xml:space="preserve">Irwin, K., Beaulne, D., Braun, A. and Fotopoulos, G. 2017. Fusion of SAR, Optical Imagery and Airborne LiDAR for Surface Water Detection. </w:t>
      </w:r>
      <w:r w:rsidRPr="00A26468">
        <w:rPr>
          <w:i/>
        </w:rPr>
        <w:t>Remote Sensing</w:t>
      </w:r>
      <w:r w:rsidRPr="00A26468">
        <w:t>, Vol. 9, No. 9, 890.</w:t>
      </w:r>
    </w:p>
    <w:bookmarkEnd w:id="138"/>
    <w:p w:rsidR="00A26468" w:rsidRPr="00A26468" w:rsidRDefault="00A26468" w:rsidP="00A26468">
      <w:pPr>
        <w:pStyle w:val="EndNoteBibliography"/>
        <w:spacing w:after="0"/>
      </w:pPr>
    </w:p>
    <w:p w:rsidR="00A26468" w:rsidRPr="00A26468" w:rsidRDefault="00A26468" w:rsidP="00A26468">
      <w:pPr>
        <w:pStyle w:val="EndNoteBibliography"/>
      </w:pPr>
      <w:bookmarkStart w:id="139" w:name="_ENREF_92"/>
      <w:r w:rsidRPr="00A26468">
        <w:t xml:space="preserve">Jawak, S. D. and Luis, A. J. 2013. Improved land cover mapping using high resolution multiangle 8-band WorldView-2 satellite remote sensing data. </w:t>
      </w:r>
      <w:r w:rsidRPr="00A26468">
        <w:rPr>
          <w:i/>
        </w:rPr>
        <w:t>Journal of Applied Remote Sensing</w:t>
      </w:r>
      <w:r w:rsidRPr="00A26468">
        <w:t>, Vol. 7, No. 1, 073573.</w:t>
      </w:r>
    </w:p>
    <w:bookmarkEnd w:id="139"/>
    <w:p w:rsidR="00A26468" w:rsidRPr="00A26468" w:rsidRDefault="00A26468" w:rsidP="00A26468">
      <w:pPr>
        <w:pStyle w:val="EndNoteBibliography"/>
        <w:spacing w:after="0"/>
      </w:pPr>
    </w:p>
    <w:p w:rsidR="00A26468" w:rsidRPr="00A26468" w:rsidRDefault="00A26468" w:rsidP="00A26468">
      <w:pPr>
        <w:pStyle w:val="EndNoteBibliography"/>
      </w:pPr>
      <w:bookmarkStart w:id="140" w:name="_ENREF_93"/>
      <w:r w:rsidRPr="00A26468">
        <w:t xml:space="preserve">Jin, H., Huang, C., Lang, M. W., Yeo, I.-Y. and Stehman, S. V. 2017. Monitoring of wetland inundation dynamics in the Delmarva Peninsula using Landsat time-series imagery from 1985 to 2011. </w:t>
      </w:r>
      <w:r w:rsidRPr="00A26468">
        <w:rPr>
          <w:i/>
        </w:rPr>
        <w:t>Remote Sensing of Environment</w:t>
      </w:r>
      <w:r w:rsidRPr="00A26468">
        <w:t>, Vol. 190, No. 26-41.</w:t>
      </w:r>
    </w:p>
    <w:bookmarkEnd w:id="140"/>
    <w:p w:rsidR="00A26468" w:rsidRPr="00A26468" w:rsidRDefault="00A26468" w:rsidP="00A26468">
      <w:pPr>
        <w:pStyle w:val="EndNoteBibliography"/>
        <w:spacing w:after="0"/>
      </w:pPr>
    </w:p>
    <w:p w:rsidR="00A26468" w:rsidRPr="00A26468" w:rsidRDefault="00A26468" w:rsidP="00A26468">
      <w:pPr>
        <w:pStyle w:val="EndNoteBibliography"/>
      </w:pPr>
      <w:bookmarkStart w:id="141" w:name="_ENREF_94"/>
      <w:r w:rsidRPr="00A26468">
        <w:t xml:space="preserve">Johnson, R. R. and Higgins, K. F. 1997. </w:t>
      </w:r>
      <w:r w:rsidRPr="00A26468">
        <w:rPr>
          <w:i/>
        </w:rPr>
        <w:t>Wetland Resources of Eastern South Dakota</w:t>
      </w:r>
      <w:r w:rsidRPr="00A26468">
        <w:t>. Brookings: South Dakota State University, SD, USA.</w:t>
      </w:r>
    </w:p>
    <w:bookmarkEnd w:id="141"/>
    <w:p w:rsidR="00A26468" w:rsidRPr="00A26468" w:rsidRDefault="00A26468" w:rsidP="00A26468">
      <w:pPr>
        <w:pStyle w:val="EndNoteBibliography"/>
        <w:spacing w:after="0"/>
      </w:pPr>
    </w:p>
    <w:p w:rsidR="00A26468" w:rsidRPr="00A26468" w:rsidRDefault="00A26468" w:rsidP="00A26468">
      <w:pPr>
        <w:pStyle w:val="EndNoteBibliography"/>
      </w:pPr>
      <w:bookmarkStart w:id="142" w:name="_ENREF_95"/>
      <w:r w:rsidRPr="00A26468">
        <w:t xml:space="preserve">Johnson, W., Boettcher, S., Poiani, K. and Guntenspergen, G. 2004. Influence of weather extremes on the water levels of glaciated prairie wetlands. </w:t>
      </w:r>
      <w:r w:rsidRPr="00A26468">
        <w:rPr>
          <w:i/>
        </w:rPr>
        <w:t>Wetlands</w:t>
      </w:r>
      <w:r w:rsidRPr="00A26468">
        <w:t>, Vol. 24, No. 2, 385-398.</w:t>
      </w:r>
    </w:p>
    <w:bookmarkEnd w:id="142"/>
    <w:p w:rsidR="00A26468" w:rsidRPr="00A26468" w:rsidRDefault="00A26468" w:rsidP="00A26468">
      <w:pPr>
        <w:pStyle w:val="EndNoteBibliography"/>
        <w:spacing w:after="0"/>
      </w:pPr>
    </w:p>
    <w:p w:rsidR="00A26468" w:rsidRPr="00A26468" w:rsidRDefault="00A26468" w:rsidP="00A26468">
      <w:pPr>
        <w:pStyle w:val="EndNoteBibliography"/>
      </w:pPr>
      <w:bookmarkStart w:id="143" w:name="_ENREF_96"/>
      <w:r w:rsidRPr="00A26468">
        <w:lastRenderedPageBreak/>
        <w:t xml:space="preserve">Jones, J. 2015. Efficient Wetland Surface Water Detection and Monitoring via Landsat: Comparison with in situ Data from the Everglades Depth Estimation Network. </w:t>
      </w:r>
      <w:r w:rsidRPr="00A26468">
        <w:rPr>
          <w:i/>
        </w:rPr>
        <w:t>Remote Sensing</w:t>
      </w:r>
      <w:r w:rsidRPr="00A26468">
        <w:t>, Vol. 7, No. 9, 12503.</w:t>
      </w:r>
    </w:p>
    <w:bookmarkEnd w:id="143"/>
    <w:p w:rsidR="00A26468" w:rsidRPr="00A26468" w:rsidRDefault="00A26468" w:rsidP="00A26468">
      <w:pPr>
        <w:pStyle w:val="EndNoteBibliography"/>
        <w:spacing w:after="0"/>
      </w:pPr>
    </w:p>
    <w:p w:rsidR="00A26468" w:rsidRPr="00A26468" w:rsidRDefault="00A26468" w:rsidP="00A26468">
      <w:pPr>
        <w:pStyle w:val="EndNoteBibliography"/>
      </w:pPr>
      <w:bookmarkStart w:id="144" w:name="_ENREF_97"/>
      <w:r w:rsidRPr="00A26468">
        <w:t xml:space="preserve">Karvonen, J., Simila, M. and Makynen, M. 2005. Open water detection from Baltic Sea ice Radarsat-1 SAR imagery. </w:t>
      </w:r>
      <w:r w:rsidRPr="00A26468">
        <w:rPr>
          <w:i/>
        </w:rPr>
        <w:t>IEEE Geoscience and Remote Sensing Letters</w:t>
      </w:r>
      <w:r w:rsidRPr="00A26468">
        <w:t>, Vol. 2, No. 3, 275-279.</w:t>
      </w:r>
    </w:p>
    <w:bookmarkEnd w:id="144"/>
    <w:p w:rsidR="00A26468" w:rsidRPr="00A26468" w:rsidRDefault="00A26468" w:rsidP="00A26468">
      <w:pPr>
        <w:pStyle w:val="EndNoteBibliography"/>
        <w:spacing w:after="0"/>
      </w:pPr>
    </w:p>
    <w:p w:rsidR="00A26468" w:rsidRPr="00A26468" w:rsidRDefault="00A26468" w:rsidP="00A26468">
      <w:pPr>
        <w:pStyle w:val="EndNoteBibliography"/>
      </w:pPr>
      <w:bookmarkStart w:id="145" w:name="_ENREF_98"/>
      <w:r w:rsidRPr="00A26468">
        <w:t xml:space="preserve">Kenkel, N. C. 1987. Trends and interrelationships in boreal wetland vegetation. </w:t>
      </w:r>
      <w:r w:rsidRPr="00A26468">
        <w:rPr>
          <w:i/>
        </w:rPr>
        <w:t>Canadian Journal of Botany</w:t>
      </w:r>
      <w:r w:rsidRPr="00A26468">
        <w:t>, Vol. 65, No. 1, 12-22.</w:t>
      </w:r>
    </w:p>
    <w:bookmarkEnd w:id="145"/>
    <w:p w:rsidR="00A26468" w:rsidRPr="00A26468" w:rsidRDefault="00A26468" w:rsidP="00A26468">
      <w:pPr>
        <w:pStyle w:val="EndNoteBibliography"/>
        <w:spacing w:after="0"/>
      </w:pPr>
    </w:p>
    <w:p w:rsidR="00A26468" w:rsidRPr="00A26468" w:rsidRDefault="00A26468" w:rsidP="00A26468">
      <w:pPr>
        <w:pStyle w:val="EndNoteBibliography"/>
      </w:pPr>
      <w:bookmarkStart w:id="146" w:name="_ENREF_99"/>
      <w:r w:rsidRPr="00A26468">
        <w:t xml:space="preserve">Kim, J.-W., Lu, Z., Lee, H., Shum, C. K., Swarzenski, C. M., Doyle, T. W. and Baek, S.-H. 2009. Integrated analysis of PALSAR/Radarsat-1 InSAR and ENVISAT altimeter data for mapping of absolute water level changes in Louisiana wetlands. </w:t>
      </w:r>
      <w:r w:rsidRPr="00A26468">
        <w:rPr>
          <w:i/>
        </w:rPr>
        <w:t>Remote Sensing of Environment</w:t>
      </w:r>
      <w:r w:rsidRPr="00A26468">
        <w:t>, Vol. 113, No. 11, 2356-2365.</w:t>
      </w:r>
    </w:p>
    <w:bookmarkEnd w:id="146"/>
    <w:p w:rsidR="00A26468" w:rsidRPr="00A26468" w:rsidRDefault="00A26468" w:rsidP="00A26468">
      <w:pPr>
        <w:pStyle w:val="EndNoteBibliography"/>
        <w:spacing w:after="0"/>
      </w:pPr>
    </w:p>
    <w:p w:rsidR="00A26468" w:rsidRPr="00A26468" w:rsidRDefault="00A26468" w:rsidP="00A26468">
      <w:pPr>
        <w:pStyle w:val="EndNoteBibliography"/>
      </w:pPr>
      <w:bookmarkStart w:id="147" w:name="_ENREF_100"/>
      <w:r w:rsidRPr="00A26468">
        <w:t xml:space="preserve">Kim, S. W., Wdowinski, S., Amelung, F., Dixon, T. H. and Won, J. S. 2013. Interferometric Coherence Analysis of the Everglades Wetlands, South Florida. </w:t>
      </w:r>
      <w:r w:rsidRPr="00A26468">
        <w:rPr>
          <w:i/>
        </w:rPr>
        <w:t>IEEE Transactions on Geoscience and Remote Sensing</w:t>
      </w:r>
      <w:r w:rsidRPr="00A26468">
        <w:t>, Vol. 51, No. 12, 5210-5224.</w:t>
      </w:r>
    </w:p>
    <w:bookmarkEnd w:id="147"/>
    <w:p w:rsidR="00A26468" w:rsidRPr="00A26468" w:rsidRDefault="00A26468" w:rsidP="00A26468">
      <w:pPr>
        <w:pStyle w:val="EndNoteBibliography"/>
        <w:spacing w:after="0"/>
      </w:pPr>
    </w:p>
    <w:p w:rsidR="00A26468" w:rsidRPr="00A26468" w:rsidRDefault="00A26468" w:rsidP="00A26468">
      <w:pPr>
        <w:pStyle w:val="EndNoteBibliography"/>
      </w:pPr>
      <w:bookmarkStart w:id="148" w:name="_ENREF_101"/>
      <w:r w:rsidRPr="00A26468">
        <w:t xml:space="preserve">Klein, R. J. T., Schipper, E. L. F. and Dessai, S. 2005. Integrating mitigation and adaptation into climate and development policy: three research questions. </w:t>
      </w:r>
      <w:r w:rsidRPr="00A26468">
        <w:rPr>
          <w:i/>
        </w:rPr>
        <w:t>Environmental Science &amp; Policy</w:t>
      </w:r>
      <w:r w:rsidRPr="00A26468">
        <w:t>, Vol. 8, No. 6, 579-588.</w:t>
      </w:r>
    </w:p>
    <w:bookmarkEnd w:id="148"/>
    <w:p w:rsidR="00A26468" w:rsidRPr="00A26468" w:rsidRDefault="00A26468" w:rsidP="00A26468">
      <w:pPr>
        <w:pStyle w:val="EndNoteBibliography"/>
        <w:spacing w:after="0"/>
      </w:pPr>
    </w:p>
    <w:p w:rsidR="00A26468" w:rsidRPr="00A26468" w:rsidRDefault="00A26468" w:rsidP="00A26468">
      <w:pPr>
        <w:pStyle w:val="EndNoteBibliography"/>
      </w:pPr>
      <w:bookmarkStart w:id="149" w:name="_ENREF_102"/>
      <w:r w:rsidRPr="00A26468">
        <w:t xml:space="preserve">Klemas, V. 2013a. Remote Sensing of Coastal Wetland Biomass: An Overview. </w:t>
      </w:r>
      <w:r w:rsidRPr="00A26468">
        <w:rPr>
          <w:i/>
        </w:rPr>
        <w:t>Journal of Coastal Research</w:t>
      </w:r>
      <w:r w:rsidRPr="00A26468">
        <w:t>, Vol. No. 1016-1028.</w:t>
      </w:r>
    </w:p>
    <w:bookmarkEnd w:id="149"/>
    <w:p w:rsidR="00A26468" w:rsidRPr="00A26468" w:rsidRDefault="00A26468" w:rsidP="00A26468">
      <w:pPr>
        <w:pStyle w:val="EndNoteBibliography"/>
        <w:spacing w:after="0"/>
      </w:pPr>
    </w:p>
    <w:p w:rsidR="00A26468" w:rsidRPr="00A26468" w:rsidRDefault="00A26468" w:rsidP="00A26468">
      <w:pPr>
        <w:pStyle w:val="EndNoteBibliography"/>
      </w:pPr>
      <w:bookmarkStart w:id="150" w:name="_ENREF_103"/>
      <w:r w:rsidRPr="00A26468">
        <w:t xml:space="preserve">Klemas, V. 2013b. Remote sensing of emergent and submerged wetlands: an overview. </w:t>
      </w:r>
      <w:r w:rsidRPr="00A26468">
        <w:rPr>
          <w:i/>
        </w:rPr>
        <w:t>International Journal of Remote Sensing</w:t>
      </w:r>
      <w:r w:rsidRPr="00A26468">
        <w:t>, Vol. 34, No. 18, 6286-6320.</w:t>
      </w:r>
    </w:p>
    <w:bookmarkEnd w:id="150"/>
    <w:p w:rsidR="00A26468" w:rsidRPr="00A26468" w:rsidRDefault="00A26468" w:rsidP="00A26468">
      <w:pPr>
        <w:pStyle w:val="EndNoteBibliography"/>
        <w:spacing w:after="0"/>
      </w:pPr>
    </w:p>
    <w:p w:rsidR="00A26468" w:rsidRPr="00A26468" w:rsidRDefault="00A26468" w:rsidP="00A26468">
      <w:pPr>
        <w:pStyle w:val="EndNoteBibliography"/>
      </w:pPr>
      <w:bookmarkStart w:id="151" w:name="_ENREF_104"/>
      <w:r w:rsidRPr="00A26468">
        <w:t xml:space="preserve">Kloiber, S. M., Macleod, R. D., Smith, A. J., Knight, J. F. and Huberty, B. J. 2015. A Semi-Automated, Multi-Source Data Fusion Update of a Wetland Inventory for East-Central Minnesota, USA. </w:t>
      </w:r>
      <w:r w:rsidRPr="00A26468">
        <w:rPr>
          <w:i/>
        </w:rPr>
        <w:t>Wetlands</w:t>
      </w:r>
      <w:r w:rsidRPr="00A26468">
        <w:t>, Vol. 35, No. 2, 335-348.</w:t>
      </w:r>
    </w:p>
    <w:bookmarkEnd w:id="151"/>
    <w:p w:rsidR="00A26468" w:rsidRPr="00A26468" w:rsidRDefault="00A26468" w:rsidP="00A26468">
      <w:pPr>
        <w:pStyle w:val="EndNoteBibliography"/>
        <w:spacing w:after="0"/>
      </w:pPr>
    </w:p>
    <w:p w:rsidR="00A26468" w:rsidRPr="00A26468" w:rsidRDefault="00A26468" w:rsidP="00A26468">
      <w:pPr>
        <w:pStyle w:val="EndNoteBibliography"/>
      </w:pPr>
      <w:bookmarkStart w:id="152" w:name="_ENREF_105"/>
      <w:r w:rsidRPr="00A26468">
        <w:t xml:space="preserve">Krieger, G., Moreira, A., Fiedler, H., Hajnsek, I., Werner, M., Younis, M. and Zink, M. 2007. TanDEM-X: A Satellite Formation for High-Resolution SAR Interferometry. </w:t>
      </w:r>
      <w:r w:rsidRPr="00A26468">
        <w:rPr>
          <w:i/>
        </w:rPr>
        <w:t>IEEE Transactions on Geoscience and Remote Sensing</w:t>
      </w:r>
      <w:r w:rsidRPr="00A26468">
        <w:t>, Vol. 45, No. 11, 3317-3341.</w:t>
      </w:r>
    </w:p>
    <w:bookmarkEnd w:id="152"/>
    <w:p w:rsidR="00A26468" w:rsidRPr="00A26468" w:rsidRDefault="00A26468" w:rsidP="00A26468">
      <w:pPr>
        <w:pStyle w:val="EndNoteBibliography"/>
        <w:spacing w:after="0"/>
      </w:pPr>
    </w:p>
    <w:p w:rsidR="00A26468" w:rsidRPr="00A26468" w:rsidRDefault="00A26468" w:rsidP="00A26468">
      <w:pPr>
        <w:pStyle w:val="EndNoteBibliography"/>
      </w:pPr>
      <w:bookmarkStart w:id="153" w:name="_ENREF_106"/>
      <w:r w:rsidRPr="00A26468">
        <w:t xml:space="preserve">Kuang, G., He, Z. and Li, J. 2011. Detecting Water Bodies on RADARSAT Imagery. </w:t>
      </w:r>
      <w:r w:rsidRPr="00A26468">
        <w:rPr>
          <w:i/>
        </w:rPr>
        <w:t>GEOMATICA</w:t>
      </w:r>
      <w:r w:rsidRPr="00A26468">
        <w:t>, Vol. 65, No. 1, 15-25.</w:t>
      </w:r>
    </w:p>
    <w:bookmarkEnd w:id="153"/>
    <w:p w:rsidR="00A26468" w:rsidRPr="00A26468" w:rsidRDefault="00A26468" w:rsidP="00A26468">
      <w:pPr>
        <w:pStyle w:val="EndNoteBibliography"/>
        <w:spacing w:after="0"/>
      </w:pPr>
    </w:p>
    <w:p w:rsidR="00A26468" w:rsidRPr="00A26468" w:rsidRDefault="00A26468" w:rsidP="00A26468">
      <w:pPr>
        <w:pStyle w:val="EndNoteBibliography"/>
      </w:pPr>
      <w:bookmarkStart w:id="154" w:name="_ENREF_107"/>
      <w:r w:rsidRPr="00A26468">
        <w:t xml:space="preserve">Kudray, G. M. and Gale, M. R. 2000. EVALUATION OF NATIONAL WETLAND INVENTORY MAPS IN A HEAVILY FORESTED REGION IN THE UPPER GREAT LAKES. </w:t>
      </w:r>
      <w:r w:rsidRPr="00A26468">
        <w:rPr>
          <w:i/>
        </w:rPr>
        <w:t>Wetlands</w:t>
      </w:r>
      <w:r w:rsidRPr="00A26468">
        <w:t>, Vol. 20, No. 4, 581-587.</w:t>
      </w:r>
    </w:p>
    <w:bookmarkEnd w:id="154"/>
    <w:p w:rsidR="00A26468" w:rsidRPr="00A26468" w:rsidRDefault="00A26468" w:rsidP="00A26468">
      <w:pPr>
        <w:pStyle w:val="EndNoteBibliography"/>
        <w:spacing w:after="0"/>
      </w:pPr>
    </w:p>
    <w:p w:rsidR="00A26468" w:rsidRPr="00A26468" w:rsidRDefault="00A26468" w:rsidP="00A26468">
      <w:pPr>
        <w:pStyle w:val="EndNoteBibliography"/>
      </w:pPr>
      <w:bookmarkStart w:id="155" w:name="_ENREF_108"/>
      <w:r w:rsidRPr="00A26468">
        <w:t xml:space="preserve">Kuenzer, C., Guo, H., Huth, J., Leinenkugel, P., Li, X. and Dech, S. 2013. Flood Mapping and Flood Dynamics of the Mekong Delta: ENVISAT-ASAR-WSM Based Time Series Analyses. </w:t>
      </w:r>
      <w:r w:rsidRPr="00A26468">
        <w:rPr>
          <w:i/>
        </w:rPr>
        <w:t>Remote Sensing</w:t>
      </w:r>
      <w:r w:rsidRPr="00A26468">
        <w:t>, Vol. 5, No. 2, 687.</w:t>
      </w:r>
    </w:p>
    <w:bookmarkEnd w:id="155"/>
    <w:p w:rsidR="00A26468" w:rsidRPr="00A26468" w:rsidRDefault="00A26468" w:rsidP="00A26468">
      <w:pPr>
        <w:pStyle w:val="EndNoteBibliography"/>
        <w:spacing w:after="0"/>
      </w:pPr>
    </w:p>
    <w:p w:rsidR="00A26468" w:rsidRPr="00A26468" w:rsidRDefault="00A26468" w:rsidP="00A26468">
      <w:pPr>
        <w:pStyle w:val="EndNoteBibliography"/>
      </w:pPr>
      <w:bookmarkStart w:id="156" w:name="_ENREF_109"/>
      <w:r w:rsidRPr="00A26468">
        <w:t xml:space="preserve">Laba, M., Downs, R., Smith, S., Welsh, S., Neider, C., White, S., Richmond, M., Philpot, W. and Baveye, P. 2008. Mapping invasive wetland plants in the Hudson River National Estuarine Research Reserve using quickbird satellite imagery. </w:t>
      </w:r>
      <w:r w:rsidRPr="00A26468">
        <w:rPr>
          <w:i/>
        </w:rPr>
        <w:t>Remote Sensing of Environment</w:t>
      </w:r>
      <w:r w:rsidRPr="00A26468">
        <w:t>, Vol. 112, No. 1, 286-300.</w:t>
      </w:r>
    </w:p>
    <w:bookmarkEnd w:id="156"/>
    <w:p w:rsidR="00A26468" w:rsidRPr="00A26468" w:rsidRDefault="00A26468" w:rsidP="00A26468">
      <w:pPr>
        <w:pStyle w:val="EndNoteBibliography"/>
        <w:spacing w:after="0"/>
      </w:pPr>
    </w:p>
    <w:p w:rsidR="00A26468" w:rsidRPr="00A26468" w:rsidRDefault="00A26468" w:rsidP="00A26468">
      <w:pPr>
        <w:pStyle w:val="EndNoteBibliography"/>
      </w:pPr>
      <w:bookmarkStart w:id="157" w:name="_ENREF_110"/>
      <w:r w:rsidRPr="00A26468">
        <w:t xml:space="preserve">Lang, M., McCarty, G., Oesterling, R. and Yeo, I.-Y. 2013. Topographic Metrics for Improved Mapping of Forested Wetlands. </w:t>
      </w:r>
      <w:r w:rsidRPr="00A26468">
        <w:rPr>
          <w:i/>
        </w:rPr>
        <w:t>Wetlands</w:t>
      </w:r>
      <w:r w:rsidRPr="00A26468">
        <w:t>, Vol. 33, No. 1, 141-155.</w:t>
      </w:r>
    </w:p>
    <w:bookmarkEnd w:id="157"/>
    <w:p w:rsidR="00A26468" w:rsidRPr="00A26468" w:rsidRDefault="00A26468" w:rsidP="00A26468">
      <w:pPr>
        <w:pStyle w:val="EndNoteBibliography"/>
        <w:spacing w:after="0"/>
      </w:pPr>
    </w:p>
    <w:p w:rsidR="00A26468" w:rsidRPr="00A26468" w:rsidRDefault="00A26468" w:rsidP="00A26468">
      <w:pPr>
        <w:pStyle w:val="EndNoteBibliography"/>
      </w:pPr>
      <w:bookmarkStart w:id="158" w:name="_ENREF_111"/>
      <w:r w:rsidRPr="00A26468">
        <w:t xml:space="preserve">Lang, M. W., Kasischke, E. S., Prince, S. D. and Pittman, K. W. 2008a. Assessment of C-band synthetic aperture radar data for mapping and monitoring Coastal Plain forested wetlands in the Mid-Atlantic Region, U.S.A. </w:t>
      </w:r>
      <w:r w:rsidRPr="00A26468">
        <w:rPr>
          <w:i/>
        </w:rPr>
        <w:t>Remote Sensing of Environment</w:t>
      </w:r>
      <w:r w:rsidRPr="00A26468">
        <w:t>, Vol. 112, No. 11, 4120-4130.</w:t>
      </w:r>
    </w:p>
    <w:bookmarkEnd w:id="158"/>
    <w:p w:rsidR="00A26468" w:rsidRPr="00A26468" w:rsidRDefault="00A26468" w:rsidP="00A26468">
      <w:pPr>
        <w:pStyle w:val="EndNoteBibliography"/>
        <w:spacing w:after="0"/>
      </w:pPr>
    </w:p>
    <w:p w:rsidR="00A26468" w:rsidRPr="00A26468" w:rsidRDefault="00A26468" w:rsidP="00A26468">
      <w:pPr>
        <w:pStyle w:val="EndNoteBibliography"/>
      </w:pPr>
      <w:bookmarkStart w:id="159" w:name="_ENREF_112"/>
      <w:r w:rsidRPr="00A26468">
        <w:t xml:space="preserve">Lang, M. W. and McCarty, G. W. 2008b. Remote Sensing Data for Regional Wetland Mapping in the United States: Trends and Future. In </w:t>
      </w:r>
      <w:r w:rsidRPr="00A26468">
        <w:rPr>
          <w:i/>
        </w:rPr>
        <w:t>Wetlands: Ecology, Conservation and Restoration</w:t>
      </w:r>
      <w:r w:rsidRPr="00A26468">
        <w:t>. Edited by Nova Science Publishers Inc., Hauppauge, NY, USA,</w:t>
      </w:r>
      <w:r w:rsidRPr="00A26468">
        <w:rPr>
          <w:b/>
        </w:rPr>
        <w:t xml:space="preserve"> </w:t>
      </w:r>
      <w:r w:rsidRPr="00A26468">
        <w:t>1-40.</w:t>
      </w:r>
    </w:p>
    <w:bookmarkEnd w:id="159"/>
    <w:p w:rsidR="00A26468" w:rsidRPr="00A26468" w:rsidRDefault="00A26468" w:rsidP="00A26468">
      <w:pPr>
        <w:pStyle w:val="EndNoteBibliography"/>
        <w:spacing w:after="0"/>
      </w:pPr>
    </w:p>
    <w:p w:rsidR="00A26468" w:rsidRPr="00A26468" w:rsidRDefault="00A26468" w:rsidP="00A26468">
      <w:pPr>
        <w:pStyle w:val="EndNoteBibliography"/>
      </w:pPr>
      <w:bookmarkStart w:id="160" w:name="_ENREF_113"/>
      <w:r w:rsidRPr="00A26468">
        <w:t xml:space="preserve">Lang, M. W. and McCarty, G. W. 2009. Lidar intensity for improved detection of inundation below the forest canopy. </w:t>
      </w:r>
      <w:r w:rsidRPr="00A26468">
        <w:rPr>
          <w:i/>
        </w:rPr>
        <w:t>Wetlands</w:t>
      </w:r>
      <w:r w:rsidRPr="00A26468">
        <w:t>, Vol. 29, No. 4, 1166-1178.</w:t>
      </w:r>
    </w:p>
    <w:bookmarkEnd w:id="160"/>
    <w:p w:rsidR="00A26468" w:rsidRPr="00A26468" w:rsidRDefault="00A26468" w:rsidP="00A26468">
      <w:pPr>
        <w:pStyle w:val="EndNoteBibliography"/>
        <w:spacing w:after="0"/>
      </w:pPr>
    </w:p>
    <w:p w:rsidR="00A26468" w:rsidRPr="00A26468" w:rsidRDefault="00A26468" w:rsidP="00A26468">
      <w:pPr>
        <w:pStyle w:val="EndNoteBibliography"/>
      </w:pPr>
      <w:bookmarkStart w:id="161" w:name="_ENREF_114"/>
      <w:r w:rsidRPr="00A26468">
        <w:t xml:space="preserve">Langlois, M. N., Richardson, M. C. and Price, J. S. 2017. Delineation of peatland lagg boundaries from airborne LiDAR. </w:t>
      </w:r>
      <w:r w:rsidRPr="00A26468">
        <w:rPr>
          <w:i/>
        </w:rPr>
        <w:t>Journal of Geophysical Research: Biogeosciences</w:t>
      </w:r>
      <w:r w:rsidRPr="00A26468">
        <w:t xml:space="preserve">, Vol. No. </w:t>
      </w:r>
    </w:p>
    <w:bookmarkEnd w:id="161"/>
    <w:p w:rsidR="00A26468" w:rsidRPr="00A26468" w:rsidRDefault="00A26468" w:rsidP="00A26468">
      <w:pPr>
        <w:pStyle w:val="EndNoteBibliography"/>
        <w:spacing w:after="0"/>
      </w:pPr>
    </w:p>
    <w:p w:rsidR="00A26468" w:rsidRPr="00A26468" w:rsidRDefault="00A26468" w:rsidP="00A26468">
      <w:pPr>
        <w:pStyle w:val="EndNoteBibliography"/>
      </w:pPr>
      <w:bookmarkStart w:id="162" w:name="_ENREF_115"/>
      <w:r w:rsidRPr="00A26468">
        <w:t xml:space="preserve">Lefsky, M. A., Cohen, W. B., Parker, G. G. and Harding, D. J. 2002. Lidar remote sensing for ecosystem studies. </w:t>
      </w:r>
      <w:r w:rsidRPr="00A26468">
        <w:rPr>
          <w:i/>
        </w:rPr>
        <w:t>Bioscience</w:t>
      </w:r>
      <w:r w:rsidRPr="00A26468">
        <w:t>, Vol. 52, No. 1, 19-30.</w:t>
      </w:r>
    </w:p>
    <w:bookmarkEnd w:id="162"/>
    <w:p w:rsidR="00A26468" w:rsidRPr="00A26468" w:rsidRDefault="00A26468" w:rsidP="00A26468">
      <w:pPr>
        <w:pStyle w:val="EndNoteBibliography"/>
        <w:spacing w:after="0"/>
      </w:pPr>
    </w:p>
    <w:p w:rsidR="00A26468" w:rsidRPr="00A26468" w:rsidRDefault="00A26468" w:rsidP="00A26468">
      <w:pPr>
        <w:pStyle w:val="EndNoteBibliography"/>
      </w:pPr>
      <w:bookmarkStart w:id="163" w:name="_ENREF_116"/>
      <w:r w:rsidRPr="00A26468">
        <w:t xml:space="preserve">Leprince, S., Barbot, S., Ayoub, F. and Avouac, J.-P. 2007. Automatic and Precise Orthorectification, Coregistration, and Subpixel Correlation of Satellite Images, Application to Ground Deformation Measurements. </w:t>
      </w:r>
      <w:r w:rsidRPr="00A26468">
        <w:rPr>
          <w:i/>
        </w:rPr>
        <w:t>Ieee Transactions on Geoscience and Remote Sensing</w:t>
      </w:r>
      <w:r w:rsidRPr="00A26468">
        <w:t>, Vol. 45, No. 6, 1529-1558.</w:t>
      </w:r>
    </w:p>
    <w:bookmarkEnd w:id="163"/>
    <w:p w:rsidR="00A26468" w:rsidRPr="00A26468" w:rsidRDefault="00A26468" w:rsidP="00A26468">
      <w:pPr>
        <w:pStyle w:val="EndNoteBibliography"/>
        <w:spacing w:after="0"/>
      </w:pPr>
    </w:p>
    <w:p w:rsidR="00A26468" w:rsidRPr="00A26468" w:rsidRDefault="00A26468" w:rsidP="00A26468">
      <w:pPr>
        <w:pStyle w:val="EndNoteBibliography"/>
      </w:pPr>
      <w:bookmarkStart w:id="164" w:name="_ENREF_117"/>
      <w:r w:rsidRPr="00A26468">
        <w:t xml:space="preserve">Li, J. and Chen, W. 2005. A rule-based method for mapping Canada's wetlands using optical, radar and DEM data. </w:t>
      </w:r>
      <w:r w:rsidRPr="00A26468">
        <w:rPr>
          <w:i/>
        </w:rPr>
        <w:t>International Journal of Remote Sensing</w:t>
      </w:r>
      <w:r w:rsidRPr="00A26468">
        <w:t>, Vol. 26, No. 22, 5051-5069.</w:t>
      </w:r>
    </w:p>
    <w:bookmarkEnd w:id="164"/>
    <w:p w:rsidR="00A26468" w:rsidRPr="00A26468" w:rsidRDefault="00A26468" w:rsidP="00A26468">
      <w:pPr>
        <w:pStyle w:val="EndNoteBibliography"/>
        <w:spacing w:after="0"/>
      </w:pPr>
    </w:p>
    <w:p w:rsidR="00A26468" w:rsidRPr="00A26468" w:rsidRDefault="00A26468" w:rsidP="00A26468">
      <w:pPr>
        <w:pStyle w:val="EndNoteBibliography"/>
      </w:pPr>
      <w:bookmarkStart w:id="165" w:name="_ENREF_118"/>
      <w:r w:rsidRPr="00A26468">
        <w:t xml:space="preserve">Locky, D., Bayley, S. and Vitt, D. 2005. The vegetational ecology of black spruce swamps, fens and bogs in southern boreal Manitoba, Canada. </w:t>
      </w:r>
      <w:r w:rsidRPr="00A26468">
        <w:rPr>
          <w:i/>
        </w:rPr>
        <w:t>Wetlands</w:t>
      </w:r>
      <w:r w:rsidRPr="00A26468">
        <w:t>, Vol. 25, No. 3, 564-582.</w:t>
      </w:r>
    </w:p>
    <w:bookmarkEnd w:id="165"/>
    <w:p w:rsidR="00A26468" w:rsidRPr="00A26468" w:rsidRDefault="00A26468" w:rsidP="00A26468">
      <w:pPr>
        <w:pStyle w:val="EndNoteBibliography"/>
        <w:spacing w:after="0"/>
      </w:pPr>
    </w:p>
    <w:p w:rsidR="00A26468" w:rsidRPr="00A26468" w:rsidRDefault="00A26468" w:rsidP="00A26468">
      <w:pPr>
        <w:pStyle w:val="EndNoteBibliography"/>
      </w:pPr>
      <w:bookmarkStart w:id="166" w:name="_ENREF_119"/>
      <w:r w:rsidRPr="00A26468">
        <w:t xml:space="preserve">Lopez-Sanchez, J. M., Ballester-Berman, J. D. and Hajnsek, I. 2011. First Results of Rice Monitoring Practices in Spain by Means of Time Series of TerraSAR-X Dual-Pol Images. </w:t>
      </w:r>
      <w:r w:rsidRPr="00A26468">
        <w:rPr>
          <w:i/>
        </w:rPr>
        <w:t>IEEE Journal of Selected Topics in Applied Earth Observations and Remote Sensing</w:t>
      </w:r>
      <w:r w:rsidRPr="00A26468">
        <w:t>, Vol. 4, No. 2, 412-422.</w:t>
      </w:r>
    </w:p>
    <w:bookmarkEnd w:id="166"/>
    <w:p w:rsidR="00A26468" w:rsidRPr="00A26468" w:rsidRDefault="00A26468" w:rsidP="00A26468">
      <w:pPr>
        <w:pStyle w:val="EndNoteBibliography"/>
        <w:spacing w:after="0"/>
      </w:pPr>
    </w:p>
    <w:p w:rsidR="00A26468" w:rsidRPr="00A26468" w:rsidRDefault="00A26468" w:rsidP="00A26468">
      <w:pPr>
        <w:pStyle w:val="EndNoteBibliography"/>
      </w:pPr>
      <w:bookmarkStart w:id="167" w:name="_ENREF_120"/>
      <w:r w:rsidRPr="00A26468">
        <w:t xml:space="preserve">Los, S. O., Rosette, J. A. B., Kljun, N., North, P. R. J., Chasmer, L., Suarez, J. C., Hopkinson, C., Hill, R. A., van Gorsel, E., Mahoney, C. and Berni, J. A. J. 2012. Vegetation height and cover fraction between 60° S and 60° N from ICESat GLAS data. </w:t>
      </w:r>
      <w:r w:rsidRPr="00A26468">
        <w:rPr>
          <w:i/>
        </w:rPr>
        <w:t>Geoscientific Model Development</w:t>
      </w:r>
      <w:r w:rsidRPr="00A26468">
        <w:t>, Vol. 5, No. 2, 413-432.</w:t>
      </w:r>
    </w:p>
    <w:bookmarkEnd w:id="167"/>
    <w:p w:rsidR="00A26468" w:rsidRPr="00A26468" w:rsidRDefault="00A26468" w:rsidP="00A26468">
      <w:pPr>
        <w:pStyle w:val="EndNoteBibliography"/>
        <w:spacing w:after="0"/>
      </w:pPr>
    </w:p>
    <w:p w:rsidR="00A26468" w:rsidRPr="00A26468" w:rsidRDefault="00A26468" w:rsidP="00A26468">
      <w:pPr>
        <w:pStyle w:val="EndNoteBibliography"/>
      </w:pPr>
      <w:bookmarkStart w:id="168" w:name="_ENREF_121"/>
      <w:r w:rsidRPr="00A26468">
        <w:t xml:space="preserve">Lu, D., Hetrick, S. and Moran, E. 2011. Impervious surface mapping with Quickbird imagery. </w:t>
      </w:r>
      <w:r w:rsidRPr="00A26468">
        <w:rPr>
          <w:i/>
        </w:rPr>
        <w:t>International Journal of Remote Sensing</w:t>
      </w:r>
      <w:r w:rsidRPr="00A26468">
        <w:t>, Vol. 32, No. 9, 2519-2533.</w:t>
      </w:r>
    </w:p>
    <w:bookmarkEnd w:id="168"/>
    <w:p w:rsidR="00A26468" w:rsidRPr="00A26468" w:rsidRDefault="00A26468" w:rsidP="00A26468">
      <w:pPr>
        <w:pStyle w:val="EndNoteBibliography"/>
        <w:spacing w:after="0"/>
      </w:pPr>
    </w:p>
    <w:p w:rsidR="00A26468" w:rsidRPr="00A26468" w:rsidRDefault="00A26468" w:rsidP="00A26468">
      <w:pPr>
        <w:pStyle w:val="EndNoteBibliography"/>
      </w:pPr>
      <w:bookmarkStart w:id="169" w:name="_ENREF_122"/>
      <w:r w:rsidRPr="00A26468">
        <w:t xml:space="preserve">Lu, Z. and Kwoun, O. i. 2008. Radarsat-1 and ERS InSAR Analysis Over Southeastern Coastal Louisiana: Implications for Mapping Water-Level Changes Beneath Swamp Forests. </w:t>
      </w:r>
      <w:r w:rsidRPr="00A26468">
        <w:rPr>
          <w:i/>
        </w:rPr>
        <w:t>IEEE Transactions on Geoscience and Remote Sensing</w:t>
      </w:r>
      <w:r w:rsidRPr="00A26468">
        <w:t>, Vol. 46, No. 8, 2167-2184.</w:t>
      </w:r>
    </w:p>
    <w:bookmarkEnd w:id="169"/>
    <w:p w:rsidR="00A26468" w:rsidRPr="00A26468" w:rsidRDefault="00A26468" w:rsidP="00A26468">
      <w:pPr>
        <w:pStyle w:val="EndNoteBibliography"/>
        <w:spacing w:after="0"/>
      </w:pPr>
    </w:p>
    <w:p w:rsidR="00A26468" w:rsidRPr="00A26468" w:rsidRDefault="00A26468" w:rsidP="00A26468">
      <w:pPr>
        <w:pStyle w:val="EndNoteBibliography"/>
      </w:pPr>
      <w:bookmarkStart w:id="170" w:name="_ENREF_123"/>
      <w:r w:rsidRPr="00A26468">
        <w:t xml:space="preserve">Lucas, R. M., Mitchell, A. L., Rosenqvist, A., Proisy, C., Melius, A. and Ticehurst, C. 2007. The potential of L-band SAR for quantifying mangrove characteristics and change: case studies from the tropics. </w:t>
      </w:r>
      <w:r w:rsidRPr="00A26468">
        <w:rPr>
          <w:i/>
        </w:rPr>
        <w:t>Aquatic Conservation: Marine and Freshwater Ecosystems</w:t>
      </w:r>
      <w:r w:rsidRPr="00A26468">
        <w:t>, Vol. 17, No. 3, 245-264.</w:t>
      </w:r>
    </w:p>
    <w:bookmarkEnd w:id="170"/>
    <w:p w:rsidR="00A26468" w:rsidRPr="00A26468" w:rsidRDefault="00A26468" w:rsidP="00A26468">
      <w:pPr>
        <w:pStyle w:val="EndNoteBibliography"/>
        <w:spacing w:after="0"/>
      </w:pPr>
    </w:p>
    <w:p w:rsidR="00A26468" w:rsidRPr="00A26468" w:rsidRDefault="00A26468" w:rsidP="00A26468">
      <w:pPr>
        <w:pStyle w:val="EndNoteBibliography"/>
      </w:pPr>
      <w:bookmarkStart w:id="171" w:name="_ENREF_124"/>
      <w:r w:rsidRPr="00A26468">
        <w:t xml:space="preserve">Lutz, E., Geist, T. and Stötter, J. 2003. Investigations of Airborne Laser Scanning Signal Intensity on Glacial Surfaces-Utilizing Comprehensive Laser Geometry Modeling and Orthophoto Surface Modeling (a Case Study: Svartisheibreen, Norway). </w:t>
      </w:r>
      <w:r w:rsidRPr="00A26468">
        <w:rPr>
          <w:i/>
        </w:rPr>
        <w:t>International Achives of Photogrammetry, Remote Sensing and Spatial Information Sciences</w:t>
      </w:r>
      <w:r w:rsidRPr="00A26468">
        <w:t>, Vol. 34, No. 143-148.</w:t>
      </w:r>
    </w:p>
    <w:bookmarkEnd w:id="171"/>
    <w:p w:rsidR="00A26468" w:rsidRPr="00A26468" w:rsidRDefault="00A26468" w:rsidP="00A26468">
      <w:pPr>
        <w:pStyle w:val="EndNoteBibliography"/>
        <w:spacing w:after="0"/>
      </w:pPr>
    </w:p>
    <w:p w:rsidR="00A26468" w:rsidRPr="00A26468" w:rsidRDefault="00A26468" w:rsidP="00A26468">
      <w:pPr>
        <w:pStyle w:val="EndNoteBibliography"/>
      </w:pPr>
      <w:bookmarkStart w:id="172" w:name="_ENREF_125"/>
      <w:r w:rsidRPr="00A26468">
        <w:t xml:space="preserve">Madsen, S. N. and Zebker, H. A. 1998. Imaging Radar Interferomtry. In </w:t>
      </w:r>
      <w:r w:rsidRPr="00A26468">
        <w:rPr>
          <w:i/>
        </w:rPr>
        <w:t>Principles and Applications of Imaging Radar, Manual of Remote Sensing, Third Edition, Volume 2</w:t>
      </w:r>
      <w:r w:rsidRPr="00A26468">
        <w:t>. Edited by F. M. Henderson and A. J. Lewis. John Wiley &amp; Sons, Inc., Toronto, Ontario, Canada,</w:t>
      </w:r>
      <w:r w:rsidRPr="00A26468">
        <w:rPr>
          <w:b/>
        </w:rPr>
        <w:t xml:space="preserve"> </w:t>
      </w:r>
      <w:r w:rsidRPr="00A26468">
        <w:t>359-380.</w:t>
      </w:r>
    </w:p>
    <w:bookmarkEnd w:id="172"/>
    <w:p w:rsidR="00A26468" w:rsidRPr="00A26468" w:rsidRDefault="00A26468" w:rsidP="00A26468">
      <w:pPr>
        <w:pStyle w:val="EndNoteBibliography"/>
        <w:spacing w:after="0"/>
      </w:pPr>
    </w:p>
    <w:p w:rsidR="00A26468" w:rsidRPr="00A26468" w:rsidRDefault="00A26468" w:rsidP="00A26468">
      <w:pPr>
        <w:pStyle w:val="EndNoteBibliography"/>
      </w:pPr>
      <w:bookmarkStart w:id="173" w:name="_ENREF_126"/>
      <w:r w:rsidRPr="00A26468">
        <w:t xml:space="preserve">Mahdavi, S., Salehi, B., Amani, M., Granger, J. E., Brisco, B., Huang, W. and Hanson, A. 2017. Object-Based Classification of Wetlands in Newfoundland and Labrador Using Multi-Temporal PolSAR Data. </w:t>
      </w:r>
      <w:r w:rsidRPr="00A26468">
        <w:rPr>
          <w:i/>
        </w:rPr>
        <w:t>Canadian Journal of Remote Sensing</w:t>
      </w:r>
      <w:r w:rsidRPr="00A26468">
        <w:t>, Vol. No. 1-19.</w:t>
      </w:r>
    </w:p>
    <w:bookmarkEnd w:id="173"/>
    <w:p w:rsidR="00A26468" w:rsidRPr="00A26468" w:rsidRDefault="00A26468" w:rsidP="00A26468">
      <w:pPr>
        <w:pStyle w:val="EndNoteBibliography"/>
        <w:spacing w:after="0"/>
      </w:pPr>
    </w:p>
    <w:p w:rsidR="00A26468" w:rsidRPr="00A26468" w:rsidRDefault="00A26468" w:rsidP="00A26468">
      <w:pPr>
        <w:pStyle w:val="EndNoteBibliography"/>
      </w:pPr>
      <w:bookmarkStart w:id="174" w:name="_ENREF_127"/>
      <w:r w:rsidRPr="00A26468">
        <w:t xml:space="preserve">Mahdianpari, M., Salehi, B., Mohammadimanesh, F. and Motagh, M. 2017. Random forest wetland classification using ALOS-2 L-band, RADARSAT-2 C-band, and TerraSAR-X imagery. </w:t>
      </w:r>
      <w:r w:rsidRPr="00A26468">
        <w:rPr>
          <w:i/>
        </w:rPr>
        <w:t>ISPRS Journal of Photogrammetry and Remote Sensing</w:t>
      </w:r>
      <w:r w:rsidRPr="00A26468">
        <w:t>, Vol. 130, No. 13-31.</w:t>
      </w:r>
    </w:p>
    <w:bookmarkEnd w:id="174"/>
    <w:p w:rsidR="00A26468" w:rsidRPr="00A26468" w:rsidRDefault="00A26468" w:rsidP="00A26468">
      <w:pPr>
        <w:pStyle w:val="EndNoteBibliography"/>
        <w:spacing w:after="0"/>
      </w:pPr>
    </w:p>
    <w:p w:rsidR="00A26468" w:rsidRPr="00A26468" w:rsidRDefault="00A26468" w:rsidP="00A26468">
      <w:pPr>
        <w:pStyle w:val="EndNoteBibliography"/>
      </w:pPr>
      <w:bookmarkStart w:id="175" w:name="_ENREF_128"/>
      <w:r w:rsidRPr="00A26468">
        <w:t xml:space="preserve">Mahoney, C. and Hopkinson, C. 2017. Continental estimates of canopy gap fraction by active remote sensing. </w:t>
      </w:r>
      <w:r w:rsidRPr="00A26468">
        <w:rPr>
          <w:i/>
        </w:rPr>
        <w:t>Canadian Journal of Remote Sensing</w:t>
      </w:r>
      <w:r w:rsidRPr="00A26468">
        <w:t>, Vol. 43, No. 1-15.</w:t>
      </w:r>
    </w:p>
    <w:bookmarkEnd w:id="175"/>
    <w:p w:rsidR="00A26468" w:rsidRPr="00A26468" w:rsidRDefault="00A26468" w:rsidP="00A26468">
      <w:pPr>
        <w:pStyle w:val="EndNoteBibliography"/>
        <w:spacing w:after="0"/>
      </w:pPr>
    </w:p>
    <w:p w:rsidR="00A26468" w:rsidRPr="00A26468" w:rsidRDefault="00A26468" w:rsidP="00A26468">
      <w:pPr>
        <w:pStyle w:val="EndNoteBibliography"/>
      </w:pPr>
      <w:bookmarkStart w:id="176" w:name="_ENREF_129"/>
      <w:r w:rsidRPr="00A26468">
        <w:t xml:space="preserve">Mahoney, C., Hopkinson, C., Held, A. and Simard, M. 2016. Continental-Scale Canopy Height Modeling by Integrating National, Spaceborne, and Airborne LiDAR Data. </w:t>
      </w:r>
      <w:r w:rsidRPr="00A26468">
        <w:rPr>
          <w:i/>
        </w:rPr>
        <w:t>Canadian Journal of Remote Sensing</w:t>
      </w:r>
      <w:r w:rsidRPr="00A26468">
        <w:t>, Vol. No. 1-17.</w:t>
      </w:r>
    </w:p>
    <w:bookmarkEnd w:id="176"/>
    <w:p w:rsidR="00A26468" w:rsidRPr="00A26468" w:rsidRDefault="00A26468" w:rsidP="00A26468">
      <w:pPr>
        <w:pStyle w:val="EndNoteBibliography"/>
        <w:spacing w:after="0"/>
      </w:pPr>
    </w:p>
    <w:p w:rsidR="00A26468" w:rsidRPr="00A26468" w:rsidRDefault="00A26468" w:rsidP="00A26468">
      <w:pPr>
        <w:pStyle w:val="EndNoteBibliography"/>
      </w:pPr>
      <w:bookmarkStart w:id="177" w:name="_ENREF_130"/>
      <w:r w:rsidRPr="00A26468">
        <w:t xml:space="preserve">Manavalan, R., Rao, Y. S. and Krishna Mohan, B. 2017. Comparative flood area analysis of C-band VH, VV, and L-band HH polarizations SAR data. </w:t>
      </w:r>
      <w:r w:rsidRPr="00A26468">
        <w:rPr>
          <w:i/>
        </w:rPr>
        <w:t>International Journal of Remote Sensing</w:t>
      </w:r>
      <w:r w:rsidRPr="00A26468">
        <w:t>, Vol. 38, No. 16, 4645-4654.</w:t>
      </w:r>
    </w:p>
    <w:bookmarkEnd w:id="177"/>
    <w:p w:rsidR="00A26468" w:rsidRPr="00A26468" w:rsidRDefault="00A26468" w:rsidP="00A26468">
      <w:pPr>
        <w:pStyle w:val="EndNoteBibliography"/>
        <w:spacing w:after="0"/>
      </w:pPr>
    </w:p>
    <w:p w:rsidR="00A26468" w:rsidRPr="00A26468" w:rsidRDefault="00A26468" w:rsidP="00A26468">
      <w:pPr>
        <w:pStyle w:val="EndNoteBibliography"/>
      </w:pPr>
      <w:bookmarkStart w:id="178" w:name="_ENREF_131"/>
      <w:r w:rsidRPr="00A26468">
        <w:t xml:space="preserve">Marechal, C., Pottier, E., Hubert-Moy, L. and Rapinel, S. 2012. One year wetland survey investigations from quad-pol RADARSAT-2 time-series SAR images. </w:t>
      </w:r>
      <w:r w:rsidRPr="00A26468">
        <w:rPr>
          <w:i/>
        </w:rPr>
        <w:t>Canadian Journal of Remote Sensing</w:t>
      </w:r>
      <w:r w:rsidRPr="00A26468">
        <w:t>, Vol. 38, No. 3, 240-252.</w:t>
      </w:r>
    </w:p>
    <w:bookmarkEnd w:id="178"/>
    <w:p w:rsidR="00A26468" w:rsidRPr="00A26468" w:rsidRDefault="00A26468" w:rsidP="00A26468">
      <w:pPr>
        <w:pStyle w:val="EndNoteBibliography"/>
        <w:spacing w:after="0"/>
      </w:pPr>
    </w:p>
    <w:p w:rsidR="00A26468" w:rsidRPr="00A26468" w:rsidRDefault="00A26468" w:rsidP="00A26468">
      <w:pPr>
        <w:pStyle w:val="EndNoteBibliography"/>
      </w:pPr>
      <w:bookmarkStart w:id="179" w:name="_ENREF_132"/>
      <w:r w:rsidRPr="00A26468">
        <w:t xml:space="preserve">Martinez, J.-M. and Le Toan, T. 2007. Mapping of flood dynamics and spatial distribution of vegetation in the Amazon floodplain using multitemporal SAR data. </w:t>
      </w:r>
      <w:r w:rsidRPr="00A26468">
        <w:rPr>
          <w:i/>
        </w:rPr>
        <w:t>Remote Sensing of Environment</w:t>
      </w:r>
      <w:r w:rsidRPr="00A26468">
        <w:t>, Vol. 108, No. 3, 209-223.</w:t>
      </w:r>
    </w:p>
    <w:bookmarkEnd w:id="179"/>
    <w:p w:rsidR="00A26468" w:rsidRPr="00A26468" w:rsidRDefault="00A26468" w:rsidP="00A26468">
      <w:pPr>
        <w:pStyle w:val="EndNoteBibliography"/>
        <w:spacing w:after="0"/>
      </w:pPr>
    </w:p>
    <w:p w:rsidR="00A26468" w:rsidRPr="00A26468" w:rsidRDefault="00A26468" w:rsidP="00A26468">
      <w:pPr>
        <w:pStyle w:val="EndNoteBibliography"/>
      </w:pPr>
      <w:bookmarkStart w:id="180" w:name="_ENREF_133"/>
      <w:r w:rsidRPr="00A26468">
        <w:t xml:space="preserve">Martinis, S., Kuenzer, C., Wendleder, A., Huth, J., Twele, A., Roth, A. and Dech, S. 2015. Comparing four operational SAR-based water and flood detection approaches. </w:t>
      </w:r>
      <w:r w:rsidRPr="00A26468">
        <w:rPr>
          <w:i/>
        </w:rPr>
        <w:t>International Journal of Remote Sensing</w:t>
      </w:r>
      <w:r w:rsidRPr="00A26468">
        <w:t>, Vol. 36, No. 13, 3519-3543.</w:t>
      </w:r>
    </w:p>
    <w:bookmarkEnd w:id="180"/>
    <w:p w:rsidR="00A26468" w:rsidRPr="00A26468" w:rsidRDefault="00A26468" w:rsidP="00A26468">
      <w:pPr>
        <w:pStyle w:val="EndNoteBibliography"/>
        <w:spacing w:after="0"/>
      </w:pPr>
    </w:p>
    <w:p w:rsidR="00A26468" w:rsidRPr="00A26468" w:rsidRDefault="00A26468" w:rsidP="00A26468">
      <w:pPr>
        <w:pStyle w:val="EndNoteBibliography"/>
      </w:pPr>
      <w:bookmarkStart w:id="181" w:name="_ENREF_134"/>
      <w:r w:rsidRPr="00A26468">
        <w:t xml:space="preserve">Masek, J. G., Vermote, E. F., Saleous, N. E., Wolfe, R., Hall, F. G., Huemmrich, K. F., Gao, F., Kutler, J. and Lim, T.-K. 2006. A Landsat surface reflectance dataset for North America, 1990-2000. </w:t>
      </w:r>
      <w:r w:rsidRPr="00A26468">
        <w:rPr>
          <w:i/>
        </w:rPr>
        <w:t>IEEE Geoscience and Remote Sensing Letters</w:t>
      </w:r>
      <w:r w:rsidRPr="00A26468">
        <w:t>, Vol. 3, No. 1, 68-72.</w:t>
      </w:r>
    </w:p>
    <w:bookmarkEnd w:id="181"/>
    <w:p w:rsidR="00A26468" w:rsidRPr="00A26468" w:rsidRDefault="00A26468" w:rsidP="00A26468">
      <w:pPr>
        <w:pStyle w:val="EndNoteBibliography"/>
        <w:spacing w:after="0"/>
      </w:pPr>
    </w:p>
    <w:p w:rsidR="00A26468" w:rsidRPr="00A26468" w:rsidRDefault="00A26468" w:rsidP="00A26468">
      <w:pPr>
        <w:pStyle w:val="EndNoteBibliography"/>
      </w:pPr>
      <w:bookmarkStart w:id="182" w:name="_ENREF_135"/>
      <w:r w:rsidRPr="00A26468">
        <w:t xml:space="preserve">Mason, D. C., Speck, R., Devereux, B., Schumann, G. J. P., Neal, J. C. and Bates, P. D. 2010. Flood Detection in Urban Areas Using TerraSAR-X. </w:t>
      </w:r>
      <w:r w:rsidRPr="00A26468">
        <w:rPr>
          <w:i/>
        </w:rPr>
        <w:t>IEEE Transactions on Geoscience and Remote Sensing</w:t>
      </w:r>
      <w:r w:rsidRPr="00A26468">
        <w:t>, Vol. 48, No. 2, 882-894.</w:t>
      </w:r>
    </w:p>
    <w:bookmarkEnd w:id="182"/>
    <w:p w:rsidR="00A26468" w:rsidRPr="00A26468" w:rsidRDefault="00A26468" w:rsidP="00A26468">
      <w:pPr>
        <w:pStyle w:val="EndNoteBibliography"/>
        <w:spacing w:after="0"/>
      </w:pPr>
    </w:p>
    <w:p w:rsidR="00A26468" w:rsidRPr="00A26468" w:rsidRDefault="00A26468" w:rsidP="00A26468">
      <w:pPr>
        <w:pStyle w:val="EndNoteBibliography"/>
      </w:pPr>
      <w:bookmarkStart w:id="183" w:name="_ENREF_136"/>
      <w:r w:rsidRPr="00A26468">
        <w:t xml:space="preserve">Maxa, M. and Bolstad, P. 2009. Mapping Northern Wetlands with High Resolution Satellite Images and Lidar. </w:t>
      </w:r>
      <w:r w:rsidRPr="00A26468">
        <w:rPr>
          <w:i/>
        </w:rPr>
        <w:t>Wetlands</w:t>
      </w:r>
      <w:r w:rsidRPr="00A26468">
        <w:t>, Vol. 29, No. 1, 248-260.</w:t>
      </w:r>
    </w:p>
    <w:bookmarkEnd w:id="183"/>
    <w:p w:rsidR="00A26468" w:rsidRPr="00A26468" w:rsidRDefault="00A26468" w:rsidP="00A26468">
      <w:pPr>
        <w:pStyle w:val="EndNoteBibliography"/>
        <w:spacing w:after="0"/>
      </w:pPr>
    </w:p>
    <w:p w:rsidR="00A26468" w:rsidRPr="00A26468" w:rsidRDefault="00A26468" w:rsidP="00A26468">
      <w:pPr>
        <w:pStyle w:val="EndNoteBibliography"/>
      </w:pPr>
      <w:bookmarkStart w:id="184" w:name="_ENREF_137"/>
      <w:r w:rsidRPr="00A26468">
        <w:t xml:space="preserve">McFeeters, S. K. 1996. The use of the Normalized Difference Water Index (NDWI) in the delineation of open water features. </w:t>
      </w:r>
      <w:r w:rsidRPr="00A26468">
        <w:rPr>
          <w:i/>
        </w:rPr>
        <w:t>International Journal of Remote Sensing</w:t>
      </w:r>
      <w:r w:rsidRPr="00A26468">
        <w:t>, Vol. 17, No. 7, 1425-1432.</w:t>
      </w:r>
    </w:p>
    <w:bookmarkEnd w:id="184"/>
    <w:p w:rsidR="00A26468" w:rsidRPr="00A26468" w:rsidRDefault="00A26468" w:rsidP="00A26468">
      <w:pPr>
        <w:pStyle w:val="EndNoteBibliography"/>
        <w:spacing w:after="0"/>
      </w:pPr>
    </w:p>
    <w:p w:rsidR="00A26468" w:rsidRPr="00A26468" w:rsidRDefault="00A26468" w:rsidP="00A26468">
      <w:pPr>
        <w:pStyle w:val="EndNoteBibliography"/>
      </w:pPr>
      <w:bookmarkStart w:id="185" w:name="_ENREF_138"/>
      <w:r w:rsidRPr="00A26468">
        <w:t xml:space="preserve">Means, J. E., Acker, S. A., Fitt, B. J., Renslow, M., Emerson, L. and Hendrix, C. J. 2000. Predicting forest stand characteristics with airborne scanning lidar. </w:t>
      </w:r>
      <w:r w:rsidRPr="00A26468">
        <w:rPr>
          <w:i/>
        </w:rPr>
        <w:t>Photogrammetric Engineering and Remote Sensing</w:t>
      </w:r>
      <w:r w:rsidRPr="00A26468">
        <w:t>, Vol. 66, No. 11, 1367-1371.</w:t>
      </w:r>
    </w:p>
    <w:bookmarkEnd w:id="185"/>
    <w:p w:rsidR="00A26468" w:rsidRPr="00A26468" w:rsidRDefault="00A26468" w:rsidP="00A26468">
      <w:pPr>
        <w:pStyle w:val="EndNoteBibliography"/>
        <w:spacing w:after="0"/>
      </w:pPr>
    </w:p>
    <w:p w:rsidR="00A26468" w:rsidRPr="00A26468" w:rsidRDefault="00A26468" w:rsidP="00A26468">
      <w:pPr>
        <w:pStyle w:val="EndNoteBibliography"/>
      </w:pPr>
      <w:bookmarkStart w:id="186" w:name="_ENREF_139"/>
      <w:r w:rsidRPr="00A26468">
        <w:t xml:space="preserve">Merchant, M. A., Adams, J. R., Berg, A. A., Baltzer, J. L., Quinton, W. L. and Chasmer, L. E. 2017. Contributions of C-Band SAR Data and Polarimetric Decompositions to Subarctic Boreal Peatland Mapping. </w:t>
      </w:r>
      <w:r w:rsidRPr="00A26468">
        <w:rPr>
          <w:i/>
        </w:rPr>
        <w:t>IEEE Journal of Selected Topics in Applied Earth Observations and Remote Sensing</w:t>
      </w:r>
      <w:r w:rsidRPr="00A26468">
        <w:t>, Vol. 10, No. 4, 1467-1482.</w:t>
      </w:r>
    </w:p>
    <w:bookmarkEnd w:id="186"/>
    <w:p w:rsidR="00A26468" w:rsidRPr="00A26468" w:rsidRDefault="00A26468" w:rsidP="00A26468">
      <w:pPr>
        <w:pStyle w:val="EndNoteBibliography"/>
        <w:spacing w:after="0"/>
      </w:pPr>
    </w:p>
    <w:p w:rsidR="00A26468" w:rsidRPr="00A26468" w:rsidRDefault="00A26468" w:rsidP="00A26468">
      <w:pPr>
        <w:pStyle w:val="EndNoteBibliography"/>
      </w:pPr>
      <w:bookmarkStart w:id="187" w:name="_ENREF_140"/>
      <w:r w:rsidRPr="00A26468">
        <w:t xml:space="preserve">Miliaresis, G. and Delikaraoglou, D. 2009. Effects of Percent Tree Canopy Density and DEM Misregistration on SRTM/NED Vegetation Height Estimates. </w:t>
      </w:r>
      <w:r w:rsidRPr="00A26468">
        <w:rPr>
          <w:i/>
        </w:rPr>
        <w:t>Remote Sensing</w:t>
      </w:r>
      <w:r w:rsidRPr="00A26468">
        <w:t>, Vol. 1, No. 2, 36.</w:t>
      </w:r>
    </w:p>
    <w:bookmarkEnd w:id="187"/>
    <w:p w:rsidR="00A26468" w:rsidRPr="00A26468" w:rsidRDefault="00A26468" w:rsidP="00A26468">
      <w:pPr>
        <w:pStyle w:val="EndNoteBibliography"/>
        <w:spacing w:after="0"/>
      </w:pPr>
    </w:p>
    <w:p w:rsidR="00A26468" w:rsidRPr="00A26468" w:rsidRDefault="00A26468" w:rsidP="00A26468">
      <w:pPr>
        <w:pStyle w:val="EndNoteBibliography"/>
      </w:pPr>
      <w:bookmarkStart w:id="188" w:name="_ENREF_141"/>
      <w:r w:rsidRPr="00A26468">
        <w:t xml:space="preserve">Millard, K. and Richardson, M. 2013. Wetland mapping with LiDAR derivatives, SAR polarimetric decompositions, and LiDAR–SAR fusion using a random forest classifier. </w:t>
      </w:r>
      <w:r w:rsidRPr="00A26468">
        <w:rPr>
          <w:i/>
        </w:rPr>
        <w:t>Canadian Journal of Remote Sensing</w:t>
      </w:r>
      <w:r w:rsidRPr="00A26468">
        <w:t>, Vol. 39, No. 4, 290-307.</w:t>
      </w:r>
    </w:p>
    <w:bookmarkEnd w:id="188"/>
    <w:p w:rsidR="00A26468" w:rsidRPr="00A26468" w:rsidRDefault="00A26468" w:rsidP="00A26468">
      <w:pPr>
        <w:pStyle w:val="EndNoteBibliography"/>
        <w:spacing w:after="0"/>
      </w:pPr>
    </w:p>
    <w:p w:rsidR="00A26468" w:rsidRPr="00A26468" w:rsidRDefault="00A26468" w:rsidP="00A26468">
      <w:pPr>
        <w:pStyle w:val="EndNoteBibliography"/>
      </w:pPr>
      <w:bookmarkStart w:id="189" w:name="_ENREF_142"/>
      <w:r w:rsidRPr="00A26468">
        <w:t xml:space="preserve">Miller, R. C. and Zedler, J. B. 2003. Responses of native and invasive wetland plants to hydroperiod and water depth. </w:t>
      </w:r>
      <w:r w:rsidRPr="00A26468">
        <w:rPr>
          <w:i/>
        </w:rPr>
        <w:t>Plant Ecology</w:t>
      </w:r>
      <w:r w:rsidRPr="00A26468">
        <w:t>, Vol. 167, No. 1, 57-69.</w:t>
      </w:r>
    </w:p>
    <w:bookmarkEnd w:id="189"/>
    <w:p w:rsidR="00A26468" w:rsidRPr="00A26468" w:rsidRDefault="00A26468" w:rsidP="00A26468">
      <w:pPr>
        <w:pStyle w:val="EndNoteBibliography"/>
        <w:spacing w:after="0"/>
      </w:pPr>
    </w:p>
    <w:p w:rsidR="00A26468" w:rsidRPr="00A26468" w:rsidRDefault="00A26468" w:rsidP="00A26468">
      <w:pPr>
        <w:pStyle w:val="EndNoteBibliography"/>
      </w:pPr>
      <w:bookmarkStart w:id="190" w:name="_ENREF_143"/>
      <w:r w:rsidRPr="00A26468">
        <w:lastRenderedPageBreak/>
        <w:t xml:space="preserve">Mitsch, W. and Gosselink, J. 2007. </w:t>
      </w:r>
      <w:r w:rsidRPr="00A26468">
        <w:rPr>
          <w:i/>
        </w:rPr>
        <w:t>Wetlands (4th Edition)</w:t>
      </w:r>
      <w:r w:rsidRPr="00A26468">
        <w:t>. John Wiley &amp; Sons, Inc., Hoboken, New Jersey, USA.</w:t>
      </w:r>
    </w:p>
    <w:bookmarkEnd w:id="190"/>
    <w:p w:rsidR="00A26468" w:rsidRPr="00A26468" w:rsidRDefault="00A26468" w:rsidP="00A26468">
      <w:pPr>
        <w:pStyle w:val="EndNoteBibliography"/>
        <w:spacing w:after="0"/>
      </w:pPr>
    </w:p>
    <w:p w:rsidR="00A26468" w:rsidRPr="00A26468" w:rsidRDefault="00A26468" w:rsidP="00A26468">
      <w:pPr>
        <w:pStyle w:val="EndNoteBibliography"/>
      </w:pPr>
      <w:bookmarkStart w:id="191" w:name="_ENREF_144"/>
      <w:r w:rsidRPr="00A26468">
        <w:t xml:space="preserve">Molijn, R. A., Lindenbergh, R. C. and Gunter, B. C. 2011. ICESat laser full waveform analysis for the classification of land cover types over the cryosphere. </w:t>
      </w:r>
      <w:r w:rsidRPr="00A26468">
        <w:rPr>
          <w:i/>
        </w:rPr>
        <w:t>International Journal of Remote Sensing</w:t>
      </w:r>
      <w:r w:rsidRPr="00A26468">
        <w:t>, Vol. 32, No. 23, 8799-8822.</w:t>
      </w:r>
    </w:p>
    <w:bookmarkEnd w:id="191"/>
    <w:p w:rsidR="00A26468" w:rsidRPr="00A26468" w:rsidRDefault="00A26468" w:rsidP="00A26468">
      <w:pPr>
        <w:pStyle w:val="EndNoteBibliography"/>
        <w:spacing w:after="0"/>
      </w:pPr>
    </w:p>
    <w:p w:rsidR="00A26468" w:rsidRPr="00A26468" w:rsidRDefault="00A26468" w:rsidP="00A26468">
      <w:pPr>
        <w:pStyle w:val="EndNoteBibliography"/>
      </w:pPr>
      <w:bookmarkStart w:id="192" w:name="_ENREF_145"/>
      <w:r w:rsidRPr="00A26468">
        <w:t xml:space="preserve">Montgomery, J., Hopkinson, C., Brisco, B., Patterson, S. and Rood, S. Submitted. </w:t>
      </w:r>
      <w:r w:rsidRPr="00A26468">
        <w:rPr>
          <w:i/>
        </w:rPr>
        <w:t>Prairie Pothole Region Wetland Hydroperiod Classification Using Multi-Temporal Sar in Alberta, Canada</w:t>
      </w:r>
      <w:r w:rsidRPr="00A26468">
        <w:t xml:space="preserve"> [online]. Available from [cited </w:t>
      </w:r>
    </w:p>
    <w:bookmarkEnd w:id="192"/>
    <w:p w:rsidR="00A26468" w:rsidRPr="00A26468" w:rsidRDefault="00A26468" w:rsidP="00A26468">
      <w:pPr>
        <w:pStyle w:val="EndNoteBibliography"/>
        <w:spacing w:after="0"/>
      </w:pPr>
    </w:p>
    <w:p w:rsidR="00A26468" w:rsidRPr="00A26468" w:rsidRDefault="00A26468" w:rsidP="00A26468">
      <w:pPr>
        <w:pStyle w:val="EndNoteBibliography"/>
      </w:pPr>
      <w:bookmarkStart w:id="193" w:name="_ENREF_146"/>
      <w:r w:rsidRPr="00A26468">
        <w:t xml:space="preserve">Mora, B., Wulder, M., White, J. and Hobart, G. 2013. Modeling Stand Height, Volume, and Biomass from Very High Spatial Resolution Satellite Imagery and Samples of Airborne LiDAR. </w:t>
      </w:r>
      <w:r w:rsidRPr="00A26468">
        <w:rPr>
          <w:i/>
        </w:rPr>
        <w:t>Remote Sensing</w:t>
      </w:r>
      <w:r w:rsidRPr="00A26468">
        <w:t>, Vol. 5, No. 5, 2308.</w:t>
      </w:r>
    </w:p>
    <w:bookmarkEnd w:id="193"/>
    <w:p w:rsidR="00A26468" w:rsidRPr="00A26468" w:rsidRDefault="00A26468" w:rsidP="00A26468">
      <w:pPr>
        <w:pStyle w:val="EndNoteBibliography"/>
        <w:spacing w:after="0"/>
      </w:pPr>
    </w:p>
    <w:p w:rsidR="00A26468" w:rsidRPr="00A26468" w:rsidRDefault="00A26468" w:rsidP="00A26468">
      <w:pPr>
        <w:pStyle w:val="EndNoteBibliography"/>
      </w:pPr>
      <w:bookmarkStart w:id="194" w:name="_ENREF_147"/>
      <w:r w:rsidRPr="00A26468">
        <w:t xml:space="preserve">Moreira, A., Krieger, G., Hajnsek, I., Hounam, D., Werner, M., Riegger, S. and Settelmeyer, E. 2004. TanDEM-X: a TerraSAR-X add-on satellite for single-pass SAR interferometry. In </w:t>
      </w:r>
      <w:r w:rsidRPr="00A26468">
        <w:rPr>
          <w:i/>
        </w:rPr>
        <w:t xml:space="preserve">IGARSS 2004. 2004 IEEE International Geoscience and Remote Sensing Symposium, </w:t>
      </w:r>
      <w:r w:rsidRPr="00A26468">
        <w:t>20-24 Sept. 2004, Edited by 1000-1003 vol.1002.</w:t>
      </w:r>
    </w:p>
    <w:bookmarkEnd w:id="194"/>
    <w:p w:rsidR="00A26468" w:rsidRPr="00A26468" w:rsidRDefault="00A26468" w:rsidP="00A26468">
      <w:pPr>
        <w:pStyle w:val="EndNoteBibliography"/>
        <w:spacing w:after="0"/>
      </w:pPr>
    </w:p>
    <w:p w:rsidR="00A26468" w:rsidRPr="00A26468" w:rsidRDefault="00A26468" w:rsidP="00A26468">
      <w:pPr>
        <w:pStyle w:val="EndNoteBibliography"/>
      </w:pPr>
      <w:bookmarkStart w:id="195" w:name="_ENREF_148"/>
      <w:r w:rsidRPr="00A26468">
        <w:t xml:space="preserve">Naiman, R. J., Pinay, G., Johnston, C. A. and Pastor, J. 1994. Beaver Influences on the Long-Term Biogeochemical Characteristics of Boreal Forest Drainage Networks. </w:t>
      </w:r>
      <w:r w:rsidRPr="00A26468">
        <w:rPr>
          <w:i/>
        </w:rPr>
        <w:t>Ecology</w:t>
      </w:r>
      <w:r w:rsidRPr="00A26468">
        <w:t>, Vol. 75, No. 4, 905-921.</w:t>
      </w:r>
    </w:p>
    <w:bookmarkEnd w:id="195"/>
    <w:p w:rsidR="00A26468" w:rsidRPr="00A26468" w:rsidRDefault="00A26468" w:rsidP="00A26468">
      <w:pPr>
        <w:pStyle w:val="EndNoteBibliography"/>
        <w:spacing w:after="0"/>
      </w:pPr>
    </w:p>
    <w:p w:rsidR="00A26468" w:rsidRPr="00A26468" w:rsidRDefault="00A26468" w:rsidP="00A26468">
      <w:pPr>
        <w:pStyle w:val="EndNoteBibliography"/>
      </w:pPr>
      <w:bookmarkStart w:id="196" w:name="_ENREF_149"/>
      <w:r w:rsidRPr="00A26468">
        <w:t xml:space="preserve">NASA. 2017. </w:t>
      </w:r>
      <w:r w:rsidRPr="00A26468">
        <w:rPr>
          <w:i/>
        </w:rPr>
        <w:t>NASA-ISRO Synthetic Aperture Radar mission</w:t>
      </w:r>
      <w:r w:rsidRPr="00A26468">
        <w:t xml:space="preserve"> [online]. Available from https://www.jpl.nasa.gov/missions/nasa-isro-synthetic-aperture-radar-nisar/ [cited September 2017].</w:t>
      </w:r>
    </w:p>
    <w:bookmarkEnd w:id="196"/>
    <w:p w:rsidR="00A26468" w:rsidRPr="00A26468" w:rsidRDefault="00A26468" w:rsidP="00A26468">
      <w:pPr>
        <w:pStyle w:val="EndNoteBibliography"/>
        <w:spacing w:after="0"/>
      </w:pPr>
    </w:p>
    <w:p w:rsidR="00A26468" w:rsidRPr="00A26468" w:rsidRDefault="00A26468" w:rsidP="00A26468">
      <w:pPr>
        <w:pStyle w:val="EndNoteBibliography"/>
      </w:pPr>
      <w:bookmarkStart w:id="197" w:name="_ENREF_150"/>
      <w:r w:rsidRPr="00A26468">
        <w:t xml:space="preserve">National Wetlands Working Group. 1997. </w:t>
      </w:r>
      <w:r w:rsidRPr="00A26468">
        <w:rPr>
          <w:i/>
        </w:rPr>
        <w:t>The Canadian Wetland Classification System, 2nd Edition</w:t>
      </w:r>
      <w:r w:rsidRPr="00A26468">
        <w:t>. Wetlands Research Centre, University of Waterloo, Waterloo, ON, Canada.</w:t>
      </w:r>
    </w:p>
    <w:bookmarkEnd w:id="197"/>
    <w:p w:rsidR="00A26468" w:rsidRPr="00A26468" w:rsidRDefault="00A26468" w:rsidP="00A26468">
      <w:pPr>
        <w:pStyle w:val="EndNoteBibliography"/>
        <w:spacing w:after="0"/>
      </w:pPr>
    </w:p>
    <w:p w:rsidR="00A26468" w:rsidRPr="00A26468" w:rsidRDefault="00A26468" w:rsidP="00A26468">
      <w:pPr>
        <w:pStyle w:val="EndNoteBibliography"/>
      </w:pPr>
      <w:bookmarkStart w:id="198" w:name="_ENREF_151"/>
      <w:r w:rsidRPr="00A26468">
        <w:t xml:space="preserve">Nico, G., Leva, D., Antonello, G. and Tarchi, D. 2004. Ground-based SAR interferometry for terrain mapping: theory and sensitivity analysis. </w:t>
      </w:r>
      <w:r w:rsidRPr="00A26468">
        <w:rPr>
          <w:i/>
        </w:rPr>
        <w:t>IEEE Transactions on Geoscience and Remote Sensing</w:t>
      </w:r>
      <w:r w:rsidRPr="00A26468">
        <w:t>, Vol. 42, No. 6, 1344-1350.</w:t>
      </w:r>
    </w:p>
    <w:bookmarkEnd w:id="198"/>
    <w:p w:rsidR="00A26468" w:rsidRPr="00A26468" w:rsidRDefault="00A26468" w:rsidP="00A26468">
      <w:pPr>
        <w:pStyle w:val="EndNoteBibliography"/>
        <w:spacing w:after="0"/>
      </w:pPr>
    </w:p>
    <w:p w:rsidR="00A26468" w:rsidRPr="00A26468" w:rsidRDefault="00A26468" w:rsidP="00A26468">
      <w:pPr>
        <w:pStyle w:val="EndNoteBibliography"/>
      </w:pPr>
      <w:bookmarkStart w:id="199" w:name="_ENREF_152"/>
      <w:r w:rsidRPr="00A26468">
        <w:t xml:space="preserve">Nie, S., Wang, C., Dong, P., Xi, X., Luo, S. and Qin, H. 2017. A revised progressive TIN densification for filtering airborne LiDAR data. </w:t>
      </w:r>
      <w:r w:rsidRPr="00A26468">
        <w:rPr>
          <w:i/>
        </w:rPr>
        <w:t>Measurement</w:t>
      </w:r>
      <w:r w:rsidRPr="00A26468">
        <w:t>, Vol. 104, No. Supplement C, 70-77.</w:t>
      </w:r>
    </w:p>
    <w:bookmarkEnd w:id="199"/>
    <w:p w:rsidR="00A26468" w:rsidRPr="00A26468" w:rsidRDefault="00A26468" w:rsidP="00A26468">
      <w:pPr>
        <w:pStyle w:val="EndNoteBibliography"/>
        <w:spacing w:after="0"/>
      </w:pPr>
    </w:p>
    <w:p w:rsidR="00A26468" w:rsidRPr="00A26468" w:rsidRDefault="00A26468" w:rsidP="00A26468">
      <w:pPr>
        <w:pStyle w:val="EndNoteBibliography"/>
      </w:pPr>
      <w:bookmarkStart w:id="200" w:name="_ENREF_153"/>
      <w:r w:rsidRPr="00A26468">
        <w:t xml:space="preserve">NISAR community. 2014. </w:t>
      </w:r>
      <w:r w:rsidRPr="00A26468">
        <w:rPr>
          <w:i/>
        </w:rPr>
        <w:t>2014 NISAR Applications Workshop: Linking Mission Goals to Societal Benefit, workshop report</w:t>
      </w:r>
      <w:r w:rsidRPr="00A26468">
        <w:t xml:space="preserve">. Report No. </w:t>
      </w:r>
    </w:p>
    <w:bookmarkEnd w:id="200"/>
    <w:p w:rsidR="00A26468" w:rsidRPr="00A26468" w:rsidRDefault="00A26468" w:rsidP="00A26468">
      <w:pPr>
        <w:pStyle w:val="EndNoteBibliography"/>
        <w:spacing w:after="0"/>
      </w:pPr>
    </w:p>
    <w:p w:rsidR="00A26468" w:rsidRPr="00A26468" w:rsidRDefault="00A26468" w:rsidP="00A26468">
      <w:pPr>
        <w:pStyle w:val="EndNoteBibliography"/>
      </w:pPr>
      <w:bookmarkStart w:id="201" w:name="_ENREF_154"/>
      <w:r w:rsidRPr="00A26468">
        <w:t xml:space="preserve">Oberstadler, R., Hönsch, H. and Huth, D. 1997. Assessment of the mapping capabilities of ERS-1 SAR data for flood mapping: a case study in Germany. </w:t>
      </w:r>
      <w:r w:rsidRPr="00A26468">
        <w:rPr>
          <w:i/>
        </w:rPr>
        <w:t>Hydrological Processes</w:t>
      </w:r>
      <w:r w:rsidRPr="00A26468">
        <w:t>, Vol. 11, No. 10, 1415-1425.</w:t>
      </w:r>
    </w:p>
    <w:bookmarkEnd w:id="201"/>
    <w:p w:rsidR="00A26468" w:rsidRPr="00A26468" w:rsidRDefault="00A26468" w:rsidP="00A26468">
      <w:pPr>
        <w:pStyle w:val="EndNoteBibliography"/>
        <w:spacing w:after="0"/>
      </w:pPr>
    </w:p>
    <w:p w:rsidR="00A26468" w:rsidRPr="00A26468" w:rsidRDefault="00A26468" w:rsidP="00A26468">
      <w:pPr>
        <w:pStyle w:val="EndNoteBibliography"/>
      </w:pPr>
      <w:bookmarkStart w:id="202" w:name="_ENREF_155"/>
      <w:r w:rsidRPr="00A26468">
        <w:t xml:space="preserve">Ouchi, K. 2013. Recent Trend and Advance of Synthetic Aperture Radar with Selected Topics. </w:t>
      </w:r>
      <w:r w:rsidRPr="00A26468">
        <w:rPr>
          <w:i/>
        </w:rPr>
        <w:t>Remote Sensing</w:t>
      </w:r>
      <w:r w:rsidRPr="00A26468">
        <w:t>, Vol. 5, No. 2, 716.</w:t>
      </w:r>
    </w:p>
    <w:bookmarkEnd w:id="202"/>
    <w:p w:rsidR="00A26468" w:rsidRPr="00A26468" w:rsidRDefault="00A26468" w:rsidP="00A26468">
      <w:pPr>
        <w:pStyle w:val="EndNoteBibliography"/>
        <w:spacing w:after="0"/>
      </w:pPr>
    </w:p>
    <w:p w:rsidR="00A26468" w:rsidRPr="00A26468" w:rsidRDefault="00A26468" w:rsidP="00A26468">
      <w:pPr>
        <w:pStyle w:val="EndNoteBibliography"/>
      </w:pPr>
      <w:bookmarkStart w:id="203" w:name="_ENREF_156"/>
      <w:r w:rsidRPr="00A26468">
        <w:t xml:space="preserve">Ozesmi, S. L. and Bauer, M. E. 2002. Satellite remote sensing of wetlands. </w:t>
      </w:r>
      <w:r w:rsidRPr="00A26468">
        <w:rPr>
          <w:i/>
        </w:rPr>
        <w:t>Wetlands Ecology and Management</w:t>
      </w:r>
      <w:r w:rsidRPr="00A26468">
        <w:t>, Vol. 10, No. 5, 381-402.</w:t>
      </w:r>
    </w:p>
    <w:bookmarkEnd w:id="203"/>
    <w:p w:rsidR="00A26468" w:rsidRPr="00A26468" w:rsidRDefault="00A26468" w:rsidP="00A26468">
      <w:pPr>
        <w:pStyle w:val="EndNoteBibliography"/>
        <w:spacing w:after="0"/>
      </w:pPr>
    </w:p>
    <w:p w:rsidR="00A26468" w:rsidRPr="00A26468" w:rsidRDefault="00A26468" w:rsidP="00A26468">
      <w:pPr>
        <w:pStyle w:val="EndNoteBibliography"/>
      </w:pPr>
      <w:bookmarkStart w:id="204" w:name="_ENREF_157"/>
      <w:r w:rsidRPr="00A26468">
        <w:t xml:space="preserve">Pekel, J.-F., Cottam, A., Gorelick, N. and Belward, A. S. 2016. High-resolution mapping of global surface water and its long-term changes. </w:t>
      </w:r>
      <w:r w:rsidRPr="00A26468">
        <w:rPr>
          <w:i/>
        </w:rPr>
        <w:t>Nature</w:t>
      </w:r>
      <w:r w:rsidRPr="00A26468">
        <w:t>, Vol. 540, No. 7633, 418-422.</w:t>
      </w:r>
    </w:p>
    <w:bookmarkEnd w:id="204"/>
    <w:p w:rsidR="00A26468" w:rsidRPr="00A26468" w:rsidRDefault="00A26468" w:rsidP="00A26468">
      <w:pPr>
        <w:pStyle w:val="EndNoteBibliography"/>
        <w:spacing w:after="0"/>
      </w:pPr>
    </w:p>
    <w:p w:rsidR="00A26468" w:rsidRPr="00A26468" w:rsidRDefault="00A26468" w:rsidP="00A26468">
      <w:pPr>
        <w:pStyle w:val="EndNoteBibliography"/>
      </w:pPr>
      <w:bookmarkStart w:id="205" w:name="_ENREF_158"/>
      <w:r w:rsidRPr="00A26468">
        <w:t xml:space="preserve">Petrone, R. M., Silins, U. and Devito, K. J. 2007. Dynamics of evapotranspiration from a riparian pond complex in the Western Boreal Forest, Alberta, Canada. </w:t>
      </w:r>
      <w:r w:rsidRPr="00A26468">
        <w:rPr>
          <w:i/>
        </w:rPr>
        <w:t>Hydrological Processes</w:t>
      </w:r>
      <w:r w:rsidRPr="00A26468">
        <w:t>, Vol. 21, No. 11, 1391-1401.</w:t>
      </w:r>
    </w:p>
    <w:bookmarkEnd w:id="205"/>
    <w:p w:rsidR="00A26468" w:rsidRPr="00A26468" w:rsidRDefault="00A26468" w:rsidP="00A26468">
      <w:pPr>
        <w:pStyle w:val="EndNoteBibliography"/>
        <w:spacing w:after="0"/>
      </w:pPr>
    </w:p>
    <w:p w:rsidR="00A26468" w:rsidRPr="00A26468" w:rsidRDefault="00A26468" w:rsidP="00A26468">
      <w:pPr>
        <w:pStyle w:val="EndNoteBibliography"/>
      </w:pPr>
      <w:bookmarkStart w:id="206" w:name="_ENREF_159"/>
      <w:r w:rsidRPr="00A26468">
        <w:t xml:space="preserve">Pham-Duc, B., Prigent, C. and Aires, F. 2017. Surface Water Monitoring within Cambodia and the Vietnamese Mekong Delta over a Year, with Sentinel-1 SAR Observations. </w:t>
      </w:r>
      <w:r w:rsidRPr="00A26468">
        <w:rPr>
          <w:i/>
        </w:rPr>
        <w:t>Water</w:t>
      </w:r>
      <w:r w:rsidRPr="00A26468">
        <w:t>, Vol. 9, No. 6, 366.</w:t>
      </w:r>
    </w:p>
    <w:bookmarkEnd w:id="206"/>
    <w:p w:rsidR="00A26468" w:rsidRPr="00A26468" w:rsidRDefault="00A26468" w:rsidP="00A26468">
      <w:pPr>
        <w:pStyle w:val="EndNoteBibliography"/>
        <w:spacing w:after="0"/>
      </w:pPr>
    </w:p>
    <w:p w:rsidR="00A26468" w:rsidRPr="00A26468" w:rsidRDefault="00A26468" w:rsidP="00A26468">
      <w:pPr>
        <w:pStyle w:val="EndNoteBibliography"/>
      </w:pPr>
      <w:bookmarkStart w:id="207" w:name="_ENREF_160"/>
      <w:r w:rsidRPr="00A26468">
        <w:t xml:space="preserve">Pope, K. O., Rejmankova, E., Paris, J. F. and Woodruff, R. 1997. Detecting seasonal flooding cycles in marshes of the Yucatan Peninsula with SIR-C polarimetric radar imagery. </w:t>
      </w:r>
      <w:r w:rsidRPr="00A26468">
        <w:rPr>
          <w:i/>
        </w:rPr>
        <w:t>Remote Sensing of Environment</w:t>
      </w:r>
      <w:r w:rsidRPr="00A26468">
        <w:t>, Vol. 59, No. 2, 157-166.</w:t>
      </w:r>
    </w:p>
    <w:bookmarkEnd w:id="207"/>
    <w:p w:rsidR="00A26468" w:rsidRPr="00A26468" w:rsidRDefault="00A26468" w:rsidP="00A26468">
      <w:pPr>
        <w:pStyle w:val="EndNoteBibliography"/>
        <w:spacing w:after="0"/>
      </w:pPr>
    </w:p>
    <w:p w:rsidR="00A26468" w:rsidRPr="00A26468" w:rsidRDefault="00A26468" w:rsidP="00A26468">
      <w:pPr>
        <w:pStyle w:val="EndNoteBibliography"/>
      </w:pPr>
      <w:bookmarkStart w:id="208" w:name="_ENREF_161"/>
      <w:r w:rsidRPr="00A26468">
        <w:t xml:space="preserve">Quinton, W. L., Hayashi, M. and Chasmer, L. E. 2009. Peatland Hydrology of Discontinuous Permafrost in the Northwest Territories: Overview and Synthesis. </w:t>
      </w:r>
      <w:r w:rsidRPr="00A26468">
        <w:rPr>
          <w:i/>
        </w:rPr>
        <w:t>Canadian Water Resources Journal / Revue canadienne des ressources hydriques</w:t>
      </w:r>
      <w:r w:rsidRPr="00A26468">
        <w:t>, Vol. 34, No. 4, 311-328.</w:t>
      </w:r>
    </w:p>
    <w:bookmarkEnd w:id="208"/>
    <w:p w:rsidR="00A26468" w:rsidRPr="00A26468" w:rsidRDefault="00A26468" w:rsidP="00A26468">
      <w:pPr>
        <w:pStyle w:val="EndNoteBibliography"/>
        <w:spacing w:after="0"/>
      </w:pPr>
    </w:p>
    <w:p w:rsidR="00A26468" w:rsidRPr="00A26468" w:rsidRDefault="00A26468" w:rsidP="00A26468">
      <w:pPr>
        <w:pStyle w:val="EndNoteBibliography"/>
      </w:pPr>
      <w:bookmarkStart w:id="209" w:name="_ENREF_162"/>
      <w:r w:rsidRPr="00A26468">
        <w:t xml:space="preserve">Ramsar. 2015. </w:t>
      </w:r>
      <w:r w:rsidRPr="00A26468">
        <w:rPr>
          <w:i/>
        </w:rPr>
        <w:t>Wetlands: The Hidden Resour</w:t>
      </w:r>
      <w:r w:rsidRPr="00A26468">
        <w:rPr>
          <w:i/>
        </w:rPr>
        <w:lastRenderedPageBreak/>
        <w:t>ce for Climate Mitigation and Adaptation.</w:t>
      </w:r>
      <w:r w:rsidRPr="00A26468">
        <w:t xml:space="preserve"> [online]. Available from http://www.ramsar.org/news/wetlands-the-hidden-resource-for-climate-mitigation-and-adaptation [cited June 2017].</w:t>
      </w:r>
    </w:p>
    <w:bookmarkEnd w:id="209"/>
    <w:p w:rsidR="00A26468" w:rsidRPr="00A26468" w:rsidRDefault="00A26468" w:rsidP="00A26468">
      <w:pPr>
        <w:pStyle w:val="EndNoteBibliography"/>
        <w:spacing w:after="0"/>
      </w:pPr>
    </w:p>
    <w:p w:rsidR="00A26468" w:rsidRPr="00A26468" w:rsidRDefault="00A26468" w:rsidP="00A26468">
      <w:pPr>
        <w:pStyle w:val="EndNoteBibliography"/>
      </w:pPr>
      <w:bookmarkStart w:id="210" w:name="_ENREF_163"/>
      <w:r w:rsidRPr="00A26468">
        <w:t xml:space="preserve">Rebelo, L. M. 2010. Eco-Hydrological Characterization of Inland Wetlands in Africa Using L-Band SAR. </w:t>
      </w:r>
      <w:r w:rsidRPr="00A26468">
        <w:rPr>
          <w:i/>
        </w:rPr>
        <w:t>IEEE Journal of Selected Topics in Applied Earth Observations and Remote Sensing</w:t>
      </w:r>
      <w:r w:rsidRPr="00A26468">
        <w:t>, Vol. 3, No. 4, 554-559.</w:t>
      </w:r>
    </w:p>
    <w:bookmarkEnd w:id="210"/>
    <w:p w:rsidR="00A26468" w:rsidRPr="00A26468" w:rsidRDefault="00A26468" w:rsidP="00A26468">
      <w:pPr>
        <w:pStyle w:val="EndNoteBibliography"/>
        <w:spacing w:after="0"/>
      </w:pPr>
    </w:p>
    <w:p w:rsidR="00A26468" w:rsidRPr="00A26468" w:rsidRDefault="00A26468" w:rsidP="00A26468">
      <w:pPr>
        <w:pStyle w:val="EndNoteBibliography"/>
      </w:pPr>
      <w:bookmarkStart w:id="211" w:name="_ENREF_164"/>
      <w:r w:rsidRPr="00A26468">
        <w:t xml:space="preserve">Richardson, M. C., Fortin, M. J. and Branfireun, B. A. 2009. Hydrogeomorphic edge detection and delineation of landscape functional units from lidar digital elevation models. </w:t>
      </w:r>
      <w:r w:rsidRPr="00A26468">
        <w:rPr>
          <w:i/>
        </w:rPr>
        <w:t>Water Resources Research</w:t>
      </w:r>
      <w:r w:rsidRPr="00A26468">
        <w:t>, Vol. 45, No. 10, n/a-n/a.</w:t>
      </w:r>
    </w:p>
    <w:bookmarkEnd w:id="211"/>
    <w:p w:rsidR="00A26468" w:rsidRPr="00A26468" w:rsidRDefault="00A26468" w:rsidP="00A26468">
      <w:pPr>
        <w:pStyle w:val="EndNoteBibliography"/>
        <w:spacing w:after="0"/>
      </w:pPr>
    </w:p>
    <w:p w:rsidR="00A26468" w:rsidRPr="00A26468" w:rsidRDefault="00A26468" w:rsidP="00A26468">
      <w:pPr>
        <w:pStyle w:val="EndNoteBibliography"/>
      </w:pPr>
      <w:bookmarkStart w:id="212" w:name="_ENREF_165"/>
      <w:r w:rsidRPr="00A26468">
        <w:t xml:space="preserve">Richardson, M. C., Mitchell, C. P. J., Branfireun, B. A. and Kolka, R. K. 2010. Analysis of airborne LiDAR surveys to quantify the characteristic morphologies of northern forested wetlands. </w:t>
      </w:r>
      <w:r w:rsidRPr="00A26468">
        <w:rPr>
          <w:i/>
        </w:rPr>
        <w:t>Journal of Geophysical Research: Biogeosciences</w:t>
      </w:r>
      <w:r w:rsidRPr="00A26468">
        <w:t>, Vol. 115, No. G3, n/a-n/a.</w:t>
      </w:r>
    </w:p>
    <w:bookmarkEnd w:id="212"/>
    <w:p w:rsidR="00A26468" w:rsidRPr="00A26468" w:rsidRDefault="00A26468" w:rsidP="00A26468">
      <w:pPr>
        <w:pStyle w:val="EndNoteBibliography"/>
        <w:spacing w:after="0"/>
      </w:pPr>
    </w:p>
    <w:p w:rsidR="00A26468" w:rsidRPr="00A26468" w:rsidRDefault="00A26468" w:rsidP="00A26468">
      <w:pPr>
        <w:pStyle w:val="EndNoteBibliography"/>
      </w:pPr>
      <w:bookmarkStart w:id="213" w:name="_ENREF_166"/>
      <w:r w:rsidRPr="00A26468">
        <w:t xml:space="preserve">Riley, J. W., Calhoun, D. L., Barichivich, W. J. and Walls, S. C. 2017. Identifying Small Depressional Wetlands and Using a Topographic Position Index to Infer Hydroperiod Regimes for Pond-Breeding Amphibians. </w:t>
      </w:r>
      <w:r w:rsidRPr="00A26468">
        <w:rPr>
          <w:i/>
        </w:rPr>
        <w:t>Wetlands</w:t>
      </w:r>
      <w:r w:rsidRPr="00A26468">
        <w:t>, Vol. 37, No. 2, 325-338.</w:t>
      </w:r>
    </w:p>
    <w:bookmarkEnd w:id="213"/>
    <w:p w:rsidR="00A26468" w:rsidRPr="00A26468" w:rsidRDefault="00A26468" w:rsidP="00A26468">
      <w:pPr>
        <w:pStyle w:val="EndNoteBibliography"/>
        <w:spacing w:after="0"/>
      </w:pPr>
    </w:p>
    <w:p w:rsidR="00A26468" w:rsidRPr="00A26468" w:rsidRDefault="00A26468" w:rsidP="00A26468">
      <w:pPr>
        <w:pStyle w:val="EndNoteBibliography"/>
      </w:pPr>
      <w:bookmarkStart w:id="214" w:name="_ENREF_167"/>
      <w:r w:rsidRPr="00A26468">
        <w:t xml:space="preserve">Riordan, B., Verbyla, D. and McGuire, A. D. 2006. Shrinking ponds in subarctic Alaska based on 1950–2002 remotely sensed images. </w:t>
      </w:r>
      <w:r w:rsidRPr="00A26468">
        <w:rPr>
          <w:i/>
        </w:rPr>
        <w:t>Journal of Geophysical Research: Biogeosciences</w:t>
      </w:r>
      <w:r w:rsidRPr="00A26468">
        <w:t>, Vol. 111, No. G4, 1-11.</w:t>
      </w:r>
    </w:p>
    <w:bookmarkEnd w:id="214"/>
    <w:p w:rsidR="00A26468" w:rsidRPr="00A26468" w:rsidRDefault="00A26468" w:rsidP="00A26468">
      <w:pPr>
        <w:pStyle w:val="EndNoteBibliography"/>
        <w:spacing w:after="0"/>
      </w:pPr>
    </w:p>
    <w:p w:rsidR="00A26468" w:rsidRPr="00A26468" w:rsidRDefault="00A26468" w:rsidP="00A26468">
      <w:pPr>
        <w:pStyle w:val="EndNoteBibliography"/>
      </w:pPr>
      <w:bookmarkStart w:id="215" w:name="_ENREF_168"/>
      <w:r w:rsidRPr="00A26468">
        <w:t xml:space="preserve">Roller, N. E. G. 1977. </w:t>
      </w:r>
      <w:r w:rsidRPr="00A26468">
        <w:rPr>
          <w:i/>
        </w:rPr>
        <w:t>Remote Sensing of Wetlands</w:t>
      </w:r>
      <w:r w:rsidRPr="00A26468">
        <w:t>. NASA, [online] available from: https://ntrs.nasa.gov/search.jsp?R=19770019644. Report No. NASA-CR-153282.</w:t>
      </w:r>
    </w:p>
    <w:bookmarkEnd w:id="215"/>
    <w:p w:rsidR="00A26468" w:rsidRPr="00A26468" w:rsidRDefault="00A26468" w:rsidP="00A26468">
      <w:pPr>
        <w:pStyle w:val="EndNoteBibliography"/>
        <w:spacing w:after="0"/>
      </w:pPr>
    </w:p>
    <w:p w:rsidR="00A26468" w:rsidRPr="00A26468" w:rsidRDefault="00A26468" w:rsidP="00A26468">
      <w:pPr>
        <w:pStyle w:val="EndNoteBibliography"/>
      </w:pPr>
      <w:bookmarkStart w:id="216" w:name="_ENREF_169"/>
      <w:r w:rsidRPr="00A26468">
        <w:t xml:space="preserve">Rosen, P., Kim, Y., Eisen, H., Shaffer, S., Veilleux, L., Hensley, S., Chakraborty, M., Misra, T., Satish, R., Putrevu, D. and Bhan, R. 2013. A dual-frequency spaceborne SAR mission concept. In </w:t>
      </w:r>
      <w:r w:rsidRPr="00A26468">
        <w:rPr>
          <w:i/>
        </w:rPr>
        <w:t xml:space="preserve">2013 IEEE International Geoscience and Remote Sensing Symposium - IGARSS, </w:t>
      </w:r>
      <w:r w:rsidRPr="00A26468">
        <w:t>21-26 July 2013, Edited by 2293-2296.</w:t>
      </w:r>
    </w:p>
    <w:bookmarkEnd w:id="216"/>
    <w:p w:rsidR="00A26468" w:rsidRPr="00A26468" w:rsidRDefault="00A26468" w:rsidP="00A26468">
      <w:pPr>
        <w:pStyle w:val="EndNoteBibliography"/>
        <w:spacing w:after="0"/>
      </w:pPr>
    </w:p>
    <w:p w:rsidR="00A26468" w:rsidRPr="00A26468" w:rsidRDefault="00A26468" w:rsidP="00A26468">
      <w:pPr>
        <w:pStyle w:val="EndNoteBibliography"/>
      </w:pPr>
      <w:bookmarkStart w:id="217" w:name="_ENREF_170"/>
      <w:r w:rsidRPr="00A26468">
        <w:t xml:space="preserve">Rosen, P. A., Hensley, S., Shaffer, S., Veilleux, L., Chakraborty, M., Misra, T., Bhan, R., Sagi, V. R. and Satish, R. 2015. The NASA-ISRO SAR mission - An international space partnership for science and societal benefit. In </w:t>
      </w:r>
      <w:r w:rsidRPr="00A26468">
        <w:rPr>
          <w:i/>
        </w:rPr>
        <w:t xml:space="preserve">2015 IEEE Radar Conference (RadarCon), </w:t>
      </w:r>
      <w:r w:rsidRPr="00A26468">
        <w:t>10-15 May 2015, Edited by 1610-1613.</w:t>
      </w:r>
    </w:p>
    <w:bookmarkEnd w:id="217"/>
    <w:p w:rsidR="00A26468" w:rsidRPr="00A26468" w:rsidRDefault="00A26468" w:rsidP="00A26468">
      <w:pPr>
        <w:pStyle w:val="EndNoteBibliography"/>
        <w:spacing w:after="0"/>
      </w:pPr>
    </w:p>
    <w:p w:rsidR="00A26468" w:rsidRPr="00A26468" w:rsidRDefault="00A26468" w:rsidP="00A26468">
      <w:pPr>
        <w:pStyle w:val="EndNoteBibliography"/>
      </w:pPr>
      <w:bookmarkStart w:id="218" w:name="_ENREF_171"/>
      <w:r w:rsidRPr="00A26468">
        <w:t xml:space="preserve">Rosen, P. A., Kim, Y., Hensley, S., Shaffer, S., Veilleux, L., Hoffman, J., Chuang, C. L., Chakraborty, M., Sagi, V. R., Satish, R., Putrevu, D. and Bhan, R. 2014. An L- and S-band SAR Mission Concept for Earth Science and Applications. In </w:t>
      </w:r>
      <w:r w:rsidRPr="00A26468">
        <w:rPr>
          <w:i/>
        </w:rPr>
        <w:t xml:space="preserve">EUSAR 2014; 10th European Conference on Synthetic Aperture Radar, </w:t>
      </w:r>
      <w:r w:rsidRPr="00A26468">
        <w:t>3-5 June 2014, Edited by 1-4.</w:t>
      </w:r>
    </w:p>
    <w:bookmarkEnd w:id="218"/>
    <w:p w:rsidR="00A26468" w:rsidRPr="00A26468" w:rsidRDefault="00A26468" w:rsidP="00A26468">
      <w:pPr>
        <w:pStyle w:val="EndNoteBibliography"/>
        <w:spacing w:after="0"/>
      </w:pPr>
    </w:p>
    <w:p w:rsidR="00A26468" w:rsidRPr="00A26468" w:rsidRDefault="00A26468" w:rsidP="00A26468">
      <w:pPr>
        <w:pStyle w:val="EndNoteBibliography"/>
      </w:pPr>
      <w:bookmarkStart w:id="219" w:name="_ENREF_172"/>
      <w:r w:rsidRPr="00A26468">
        <w:t xml:space="preserve">Roulet, N. T. 2000. Peatlands, Carbon Storage, Greenhouse Gases, and the Kyoto Protocol: Prospects and Significance for Canada. </w:t>
      </w:r>
      <w:r w:rsidRPr="00A26468">
        <w:rPr>
          <w:i/>
        </w:rPr>
        <w:t>Wetlands</w:t>
      </w:r>
      <w:r w:rsidRPr="00A26468">
        <w:t>, Vol.</w:t>
      </w:r>
      <w:r w:rsidRPr="00A26468">
        <w:lastRenderedPageBreak/>
        <w:t xml:space="preserve"> 20, No. 4, 605-615.</w:t>
      </w:r>
    </w:p>
    <w:bookmarkEnd w:id="219"/>
    <w:p w:rsidR="00A26468" w:rsidRPr="00A26468" w:rsidRDefault="00A26468" w:rsidP="00A26468">
      <w:pPr>
        <w:pStyle w:val="EndNoteBibliography"/>
        <w:spacing w:after="0"/>
      </w:pPr>
    </w:p>
    <w:p w:rsidR="00A26468" w:rsidRPr="00A26468" w:rsidRDefault="00A26468" w:rsidP="00A26468">
      <w:pPr>
        <w:pStyle w:val="EndNoteBibliography"/>
      </w:pPr>
      <w:bookmarkStart w:id="220" w:name="_ENREF_173"/>
      <w:r w:rsidRPr="00A26468">
        <w:t xml:space="preserve">Russi, D., ten Brink, P., Farmer, A., Badura, T., Coates, D., Förster, J., Kumar, R. and Davidson, N. 2013. </w:t>
      </w:r>
      <w:r w:rsidRPr="00A26468">
        <w:rPr>
          <w:i/>
        </w:rPr>
        <w:t>The economics of ecosystems and biodiversity for water and wetlands</w:t>
      </w:r>
      <w:r w:rsidRPr="00A26468">
        <w:t>. G. Ramsar Secretariat, IEEP, London and Brussels. Report No. Final Consultation Draft.</w:t>
      </w:r>
    </w:p>
    <w:bookmarkEnd w:id="220"/>
    <w:p w:rsidR="00A26468" w:rsidRPr="00A26468" w:rsidRDefault="00A26468" w:rsidP="00A26468">
      <w:pPr>
        <w:pStyle w:val="EndNoteBibliography"/>
        <w:spacing w:after="0"/>
      </w:pPr>
    </w:p>
    <w:p w:rsidR="00A26468" w:rsidRPr="00A26468" w:rsidRDefault="00A26468" w:rsidP="00A26468">
      <w:pPr>
        <w:pStyle w:val="EndNoteBibliography"/>
      </w:pPr>
      <w:bookmarkStart w:id="221" w:name="_ENREF_174"/>
      <w:r w:rsidRPr="00A26468">
        <w:t xml:space="preserve">Samsonov, S. V., Czarnogorska, M. and Charbonneau, F. 2015. Selecting Optimal RADARSAT Constellation Mission Beams for Monitoring Ground Deformation in Alberta’s Oil Sands. </w:t>
      </w:r>
      <w:r w:rsidRPr="00A26468">
        <w:rPr>
          <w:i/>
        </w:rPr>
        <w:t>Canadian Journal of Remote Sensing</w:t>
      </w:r>
      <w:r w:rsidRPr="00A26468">
        <w:t>, Vol. 41, No. 5, 390-400.</w:t>
      </w:r>
    </w:p>
    <w:bookmarkEnd w:id="221"/>
    <w:p w:rsidR="00A26468" w:rsidRPr="00A26468" w:rsidRDefault="00A26468" w:rsidP="00A26468">
      <w:pPr>
        <w:pStyle w:val="EndNoteBibliography"/>
        <w:spacing w:after="0"/>
      </w:pPr>
    </w:p>
    <w:p w:rsidR="00A26468" w:rsidRPr="00A26468" w:rsidRDefault="00A26468" w:rsidP="00A26468">
      <w:pPr>
        <w:pStyle w:val="EndNoteBibliography"/>
      </w:pPr>
      <w:bookmarkStart w:id="222" w:name="_ENREF_175"/>
      <w:r w:rsidRPr="00A26468">
        <w:t xml:space="preserve">Sass, G. Z., Creed, I. F., Bayley, S. E. and Devito, K. J. 2007. Understanding variation in trophic status of lakes on the Boreal Plain: A 20 year retrospective using Landsat TM imagery. </w:t>
      </w:r>
      <w:r w:rsidRPr="00A26468">
        <w:rPr>
          <w:i/>
        </w:rPr>
        <w:t>Remote Sensing of Environment</w:t>
      </w:r>
      <w:r w:rsidRPr="00A26468">
        <w:t>, Vol. 109, No. 2, 127-141.</w:t>
      </w:r>
    </w:p>
    <w:bookmarkEnd w:id="222"/>
    <w:p w:rsidR="00A26468" w:rsidRPr="00A26468" w:rsidRDefault="00A26468" w:rsidP="00A26468">
      <w:pPr>
        <w:pStyle w:val="EndNoteBibliography"/>
        <w:spacing w:after="0"/>
      </w:pPr>
    </w:p>
    <w:p w:rsidR="00A26468" w:rsidRPr="00A26468" w:rsidRDefault="00A26468" w:rsidP="00A26468">
      <w:pPr>
        <w:pStyle w:val="EndNoteBibliography"/>
      </w:pPr>
      <w:bookmarkStart w:id="223" w:name="_ENREF_176"/>
      <w:r w:rsidRPr="00A26468">
        <w:t xml:space="preserve">Scheuchl, B., Flett, D., Caves, R. and Cumming, I. 2004. Potential of RADARSAT-2 data for operational sea ice monitoring. </w:t>
      </w:r>
      <w:r w:rsidRPr="00A26468">
        <w:rPr>
          <w:i/>
        </w:rPr>
        <w:t>Canadian Journal of Remote Sensing</w:t>
      </w:r>
      <w:r w:rsidRPr="00A26468">
        <w:t>, Vol. 30, No. 3, 448-461.</w:t>
      </w:r>
    </w:p>
    <w:bookmarkEnd w:id="223"/>
    <w:p w:rsidR="00A26468" w:rsidRPr="00A26468" w:rsidRDefault="00A26468" w:rsidP="00A26468">
      <w:pPr>
        <w:pStyle w:val="EndNoteBibliography"/>
        <w:spacing w:after="0"/>
      </w:pPr>
    </w:p>
    <w:p w:rsidR="00A26468" w:rsidRPr="00A26468" w:rsidRDefault="00A26468" w:rsidP="00A26468">
      <w:pPr>
        <w:pStyle w:val="EndNoteBibliography"/>
      </w:pPr>
      <w:bookmarkStart w:id="224" w:name="_ENREF_177"/>
      <w:r w:rsidRPr="00A26468">
        <w:t xml:space="preserve">Schmitt, A. and Brisco, B. 2013. Wetland Monitoring Using the Curvelet-Based Change Detection Method on Polarimetric SAR Imagery. </w:t>
      </w:r>
      <w:r w:rsidRPr="00A26468">
        <w:rPr>
          <w:i/>
        </w:rPr>
        <w:t>Water</w:t>
      </w:r>
      <w:r w:rsidRPr="00A26468">
        <w:t>, Vol. 5, No. 3, 1036.</w:t>
      </w:r>
    </w:p>
    <w:bookmarkEnd w:id="224"/>
    <w:p w:rsidR="00A26468" w:rsidRPr="00A26468" w:rsidRDefault="00A26468" w:rsidP="00A26468">
      <w:pPr>
        <w:pStyle w:val="EndNoteBibliography"/>
        <w:spacing w:after="0"/>
      </w:pPr>
    </w:p>
    <w:p w:rsidR="00A26468" w:rsidRPr="00A26468" w:rsidRDefault="00A26468" w:rsidP="00A26468">
      <w:pPr>
        <w:pStyle w:val="EndNoteBibliography"/>
      </w:pPr>
      <w:bookmarkStart w:id="225" w:name="_ENREF_178"/>
      <w:r w:rsidRPr="00A26468">
        <w:t xml:space="preserve">Seevers, P., Peterson, R., Mahoney, R., Maroney, D. and Rundquist, D. 1975. An Inventory of Nebraska Wetlands with the use of Imagery from the Earth Resources Technology Satellite. In </w:t>
      </w:r>
      <w:r w:rsidRPr="00A26468">
        <w:rPr>
          <w:i/>
        </w:rPr>
        <w:t xml:space="preserve">Fourth Annual Remote Sensing of Earth Resources Conference, </w:t>
      </w:r>
      <w:r w:rsidRPr="00A26468">
        <w:t>University of Tennessee Space Institute, Tennessee, USA. Edited by 281-292.</w:t>
      </w:r>
    </w:p>
    <w:bookmarkEnd w:id="225"/>
    <w:p w:rsidR="00A26468" w:rsidRPr="00A26468" w:rsidRDefault="00A26468" w:rsidP="00A26468">
      <w:pPr>
        <w:pStyle w:val="EndNoteBibliography"/>
        <w:spacing w:after="0"/>
      </w:pPr>
    </w:p>
    <w:p w:rsidR="00A26468" w:rsidRPr="00A26468" w:rsidRDefault="00A26468" w:rsidP="00A26468">
      <w:pPr>
        <w:pStyle w:val="EndNoteBibliography"/>
      </w:pPr>
      <w:bookmarkStart w:id="226" w:name="_ENREF_179"/>
      <w:r w:rsidRPr="00A26468">
        <w:t xml:space="preserve">Séguin, G. and Ahmed, S. 2009. RADARSAT constellation, project objectives and status. In </w:t>
      </w:r>
      <w:r w:rsidRPr="00A26468">
        <w:rPr>
          <w:i/>
        </w:rPr>
        <w:t xml:space="preserve">2009 IEEE International Geoscience and Remote Sensing Symposium, </w:t>
      </w:r>
      <w:r w:rsidRPr="00A26468">
        <w:t>12-17 July 2009, Edited by II-894-II-897.</w:t>
      </w:r>
    </w:p>
    <w:bookmarkEnd w:id="226"/>
    <w:p w:rsidR="00A26468" w:rsidRPr="00A26468" w:rsidRDefault="00A26468" w:rsidP="00A26468">
      <w:pPr>
        <w:pStyle w:val="EndNoteBibliography"/>
        <w:spacing w:after="0"/>
      </w:pPr>
    </w:p>
    <w:p w:rsidR="00A26468" w:rsidRPr="00A26468" w:rsidRDefault="00A26468" w:rsidP="00A26468">
      <w:pPr>
        <w:pStyle w:val="EndNoteBibliography"/>
      </w:pPr>
      <w:bookmarkStart w:id="227" w:name="_ENREF_180"/>
      <w:r w:rsidRPr="00A26468">
        <w:t xml:space="preserve">Sethre, P. R., Rundquist, B. C. and Todhunter, P. E. 2005. Remote Detection of Prairie Pothole Ponds in the Devils Lake Basin, North Dakota. </w:t>
      </w:r>
      <w:r w:rsidRPr="00A26468">
        <w:rPr>
          <w:i/>
        </w:rPr>
        <w:t>GIScience &amp; Remote Sensing</w:t>
      </w:r>
      <w:r w:rsidRPr="00A26468">
        <w:t>, Vol. 42, No. 4, 277-296.</w:t>
      </w:r>
    </w:p>
    <w:bookmarkEnd w:id="227"/>
    <w:p w:rsidR="00A26468" w:rsidRPr="00A26468" w:rsidRDefault="00A26468" w:rsidP="00A26468">
      <w:pPr>
        <w:pStyle w:val="EndNoteBibliography"/>
        <w:spacing w:after="0"/>
      </w:pPr>
    </w:p>
    <w:p w:rsidR="00A26468" w:rsidRPr="00A26468" w:rsidRDefault="00A26468" w:rsidP="00A26468">
      <w:pPr>
        <w:pStyle w:val="EndNoteBibliography"/>
      </w:pPr>
      <w:bookmarkStart w:id="228" w:name="_ENREF_181"/>
      <w:r w:rsidRPr="00A26468">
        <w:t xml:space="preserve">Smith, K., Smith, C., Forest, S. and Richard, A. 2007. </w:t>
      </w:r>
      <w:r w:rsidRPr="00A26468">
        <w:rPr>
          <w:i/>
        </w:rPr>
        <w:t>A Field Guide to the Wetlands of the Boreal Plains Ecozone of Canada</w:t>
      </w:r>
      <w:r w:rsidRPr="00A26468">
        <w:t>. D. U. Canada, Edmonton, alberta, Canada. Report No. 1.0.</w:t>
      </w:r>
    </w:p>
    <w:bookmarkEnd w:id="228"/>
    <w:p w:rsidR="00A26468" w:rsidRPr="00A26468" w:rsidRDefault="00A26468" w:rsidP="00A26468">
      <w:pPr>
        <w:pStyle w:val="EndNoteBibliography"/>
        <w:spacing w:after="0"/>
      </w:pPr>
    </w:p>
    <w:p w:rsidR="00A26468" w:rsidRPr="00A26468" w:rsidRDefault="00A26468" w:rsidP="00A26468">
      <w:pPr>
        <w:pStyle w:val="EndNoteBibliography"/>
      </w:pPr>
      <w:bookmarkStart w:id="229" w:name="_ENREF_182"/>
      <w:r w:rsidRPr="00A26468">
        <w:t xml:space="preserve">Soil Classification Working Group. 1998. </w:t>
      </w:r>
      <w:r w:rsidRPr="00A26468">
        <w:rPr>
          <w:i/>
        </w:rPr>
        <w:t>The Canadian System of Soil Classification (3rd Edition)</w:t>
      </w:r>
      <w:r w:rsidRPr="00A26468">
        <w:t>. Agriculture and Agri-Food Canada, Publ. 1646 (Revised), Ottawa, Ontario, Canada.</w:t>
      </w:r>
    </w:p>
    <w:bookmarkEnd w:id="229"/>
    <w:p w:rsidR="00A26468" w:rsidRPr="00A26468" w:rsidRDefault="00A26468" w:rsidP="00A26468">
      <w:pPr>
        <w:pStyle w:val="EndNoteBibliography"/>
        <w:spacing w:after="0"/>
      </w:pPr>
    </w:p>
    <w:p w:rsidR="00A26468" w:rsidRPr="00A26468" w:rsidRDefault="00A26468" w:rsidP="00A26468">
      <w:pPr>
        <w:pStyle w:val="EndNoteBibliography"/>
      </w:pPr>
      <w:bookmarkStart w:id="230" w:name="_ENREF_183"/>
      <w:r w:rsidRPr="00A26468">
        <w:t xml:space="preserve">Space Application Centre. 2015. </w:t>
      </w:r>
      <w:r w:rsidRPr="00A26468">
        <w:rPr>
          <w:i/>
        </w:rPr>
        <w:t>NISAR Mission</w:t>
      </w:r>
      <w:r w:rsidRPr="00A26468">
        <w:t xml:space="preserve"> [online]. Available from http://www.sac.gov.in/nisar/NisarMission.html [cited September 2017].</w:t>
      </w:r>
    </w:p>
    <w:bookmarkEnd w:id="230"/>
    <w:p w:rsidR="00A26468" w:rsidRPr="00A26468" w:rsidRDefault="00A26468" w:rsidP="00A26468">
      <w:pPr>
        <w:pStyle w:val="EndNoteBibliography"/>
        <w:spacing w:after="0"/>
      </w:pPr>
    </w:p>
    <w:p w:rsidR="00A26468" w:rsidRPr="00A26468" w:rsidRDefault="00A26468" w:rsidP="00A26468">
      <w:pPr>
        <w:pStyle w:val="EndNoteBibliography"/>
      </w:pPr>
      <w:bookmarkStart w:id="231" w:name="_ENREF_184"/>
      <w:r w:rsidRPr="00A26468">
        <w:t xml:space="preserve">Stewart, R. and Kantrud, H. 1971. </w:t>
      </w:r>
      <w:r w:rsidRPr="00A26468">
        <w:rPr>
          <w:i/>
        </w:rPr>
        <w:t>Classification of natural ponds and lakes in the glaciated prairie region</w:t>
      </w:r>
      <w:r w:rsidRPr="00A26468">
        <w:t>. U. S. F. a. W. S. Bureau of Sport Fisheries and Wildlife, Washington D.C., USA. Report No. Resource Publication 92.</w:t>
      </w:r>
    </w:p>
    <w:bookmarkEnd w:id="231"/>
    <w:p w:rsidR="00A26468" w:rsidRPr="00A26468" w:rsidRDefault="00A26468" w:rsidP="00A26468">
      <w:pPr>
        <w:pStyle w:val="EndNoteBibliography"/>
        <w:spacing w:after="0"/>
      </w:pPr>
    </w:p>
    <w:p w:rsidR="00A26468" w:rsidRPr="00A26468" w:rsidRDefault="00A26468" w:rsidP="00A26468">
      <w:pPr>
        <w:pStyle w:val="EndNoteBibliography"/>
      </w:pPr>
      <w:bookmarkStart w:id="232" w:name="_ENREF_185"/>
      <w:r w:rsidRPr="00A26468">
        <w:t>Stow, D. A., Hope, A., McGuire, D., Verbyla, D., Gamon, J., Huemmrich, F., Houston, S., Racine, C., Sturm, M., Tape, K., Hi</w:t>
      </w:r>
      <w:r w:rsidRPr="00A26468">
        <w:lastRenderedPageBreak/>
        <w:t xml:space="preserve">nzman, L., Yoshikawa, K., Tweedie, C., Noyle, B., Silapaswan, C., Douglas, D., Griffith, B., Jia, G., Epstein, H., Walker, D., Daeschner, S., Petersen, A., Zhou, L. and Myneni, R. 2004. Remote sensing of vegetation and land-cover change in Arctic Tundra Ecosystems. </w:t>
      </w:r>
      <w:r w:rsidRPr="00A26468">
        <w:rPr>
          <w:i/>
        </w:rPr>
        <w:t>Remote Sensing of Environment</w:t>
      </w:r>
      <w:r w:rsidRPr="00A26468">
        <w:t>, Vol. 89, No. 3, 281-308.</w:t>
      </w:r>
    </w:p>
    <w:bookmarkEnd w:id="232"/>
    <w:p w:rsidR="00A26468" w:rsidRPr="00A26468" w:rsidRDefault="00A26468" w:rsidP="00A26468">
      <w:pPr>
        <w:pStyle w:val="EndNoteBibliography"/>
        <w:spacing w:after="0"/>
      </w:pPr>
    </w:p>
    <w:p w:rsidR="00A26468" w:rsidRPr="00A26468" w:rsidRDefault="00A26468" w:rsidP="00A26468">
      <w:pPr>
        <w:pStyle w:val="EndNoteBibliography"/>
      </w:pPr>
      <w:bookmarkStart w:id="233" w:name="_ENREF_186"/>
      <w:r w:rsidRPr="00A26468">
        <w:t xml:space="preserve">Sun, G., Ranson, K. J., Kimes, D. S., Blair, J. B. and Kovacs, K. 2008. Forest vertical structure from GLAS: An evaluation using LVIS and SRTM data. </w:t>
      </w:r>
      <w:r w:rsidRPr="00A26468">
        <w:rPr>
          <w:i/>
        </w:rPr>
        <w:t>Remote Sensing of Environment</w:t>
      </w:r>
      <w:r w:rsidRPr="00A26468">
        <w:t>, Vol. 112, No. 1, 107-117.</w:t>
      </w:r>
    </w:p>
    <w:bookmarkEnd w:id="233"/>
    <w:p w:rsidR="00A26468" w:rsidRPr="00A26468" w:rsidRDefault="00A26468" w:rsidP="00A26468">
      <w:pPr>
        <w:pStyle w:val="EndNoteBibliography"/>
        <w:spacing w:after="0"/>
      </w:pPr>
    </w:p>
    <w:p w:rsidR="00A26468" w:rsidRPr="00A26468" w:rsidRDefault="00A26468" w:rsidP="00A26468">
      <w:pPr>
        <w:pStyle w:val="EndNoteBibliography"/>
      </w:pPr>
      <w:bookmarkStart w:id="234" w:name="_ENREF_187"/>
      <w:r w:rsidRPr="00A26468">
        <w:t xml:space="preserve">Szantoi, Z., Escobedo, F., Abd-Elrahman, A., Smith, S. and Pearlstine, L. 2013. Analyzing fine-scale wetland composition using high resolution imagery and texture features. </w:t>
      </w:r>
      <w:r w:rsidRPr="00A26468">
        <w:rPr>
          <w:i/>
        </w:rPr>
        <w:t>International Journal of Applied Earth Observation and Geoinformation</w:t>
      </w:r>
      <w:r w:rsidRPr="00A26468">
        <w:t>, Vol. 23, No. 204-212.</w:t>
      </w:r>
    </w:p>
    <w:bookmarkEnd w:id="234"/>
    <w:p w:rsidR="00A26468" w:rsidRPr="00A26468" w:rsidRDefault="00A26468" w:rsidP="00A26468">
      <w:pPr>
        <w:pStyle w:val="EndNoteBibliography"/>
        <w:spacing w:after="0"/>
      </w:pPr>
    </w:p>
    <w:p w:rsidR="00A26468" w:rsidRPr="00A26468" w:rsidRDefault="00A26468" w:rsidP="00A26468">
      <w:pPr>
        <w:pStyle w:val="EndNoteBibliography"/>
      </w:pPr>
      <w:bookmarkStart w:id="235" w:name="_ENREF_188"/>
      <w:r w:rsidRPr="00A26468">
        <w:t xml:space="preserve">Tarnocai, C. 2009. The Impact of Climate Change on Canadian Peatlands. </w:t>
      </w:r>
      <w:r w:rsidRPr="00A26468">
        <w:rPr>
          <w:i/>
        </w:rPr>
        <w:t>Canadian Water Resources Journal / Revue canadienne des ressources hydriques</w:t>
      </w:r>
      <w:r w:rsidRPr="00A26468">
        <w:t>, Vol. 34, No. 4, 453-466.</w:t>
      </w:r>
    </w:p>
    <w:bookmarkEnd w:id="235"/>
    <w:p w:rsidR="00A26468" w:rsidRPr="00A26468" w:rsidRDefault="00A26468" w:rsidP="00A26468">
      <w:pPr>
        <w:pStyle w:val="EndNoteBibliography"/>
        <w:spacing w:after="0"/>
      </w:pPr>
    </w:p>
    <w:p w:rsidR="00A26468" w:rsidRPr="00A26468" w:rsidRDefault="00A26468" w:rsidP="00A26468">
      <w:pPr>
        <w:pStyle w:val="EndNoteBibliography"/>
      </w:pPr>
      <w:bookmarkStart w:id="236" w:name="_ENREF_189"/>
      <w:r w:rsidRPr="00A26468">
        <w:t xml:space="preserve">Taylor, A. R. D., Howard, G. W. and Begg, G. W. 1995. Developing Wetland Inventories in Southern Africa: A Review. </w:t>
      </w:r>
      <w:r w:rsidRPr="00A26468">
        <w:rPr>
          <w:i/>
        </w:rPr>
        <w:t>Vegetatio</w:t>
      </w:r>
      <w:r w:rsidRPr="00A26468">
        <w:t>, Vol. 118, No. 1/2, 57-79.</w:t>
      </w:r>
    </w:p>
    <w:bookmarkEnd w:id="236"/>
    <w:p w:rsidR="00A26468" w:rsidRPr="00A26468" w:rsidRDefault="00A26468" w:rsidP="00A26468">
      <w:pPr>
        <w:pStyle w:val="EndNoteBibliography"/>
        <w:spacing w:after="0"/>
      </w:pPr>
    </w:p>
    <w:p w:rsidR="00A26468" w:rsidRPr="00A26468" w:rsidRDefault="00A26468" w:rsidP="00A26468">
      <w:pPr>
        <w:pStyle w:val="EndNoteBibliography"/>
      </w:pPr>
      <w:bookmarkStart w:id="237" w:name="_ENREF_190"/>
      <w:r w:rsidRPr="00A26468">
        <w:t xml:space="preserve">Thompson, A. A. 2010. Innovative Capabilities of the RADARSAT Constellation Mission. In </w:t>
      </w:r>
      <w:r w:rsidRPr="00A26468">
        <w:rPr>
          <w:i/>
        </w:rPr>
        <w:t xml:space="preserve">8th European Conference on Synthetic Aperture Radar, </w:t>
      </w:r>
      <w:r w:rsidRPr="00A26468">
        <w:t>7-10 June 2010, Edited by 1-3.</w:t>
      </w:r>
    </w:p>
    <w:bookmarkEnd w:id="237"/>
    <w:p w:rsidR="00A26468" w:rsidRPr="00A26468" w:rsidRDefault="00A26468" w:rsidP="00A26468">
      <w:pPr>
        <w:pStyle w:val="EndNoteBibliography"/>
        <w:spacing w:after="0"/>
      </w:pPr>
    </w:p>
    <w:p w:rsidR="00A26468" w:rsidRPr="00A26468" w:rsidRDefault="00A26468" w:rsidP="00A26468">
      <w:pPr>
        <w:pStyle w:val="EndNoteBibliography"/>
      </w:pPr>
      <w:bookmarkStart w:id="238" w:name="_ENREF_191"/>
      <w:r w:rsidRPr="00A26468">
        <w:t xml:space="preserve">Thompson, A. A. 2015. Overview of the RADARSAT Constellation Mission. </w:t>
      </w:r>
      <w:r w:rsidRPr="00A26468">
        <w:rPr>
          <w:i/>
        </w:rPr>
        <w:t>Canadian Journal of Remote Sensing</w:t>
      </w:r>
      <w:r w:rsidRPr="00A26468">
        <w:t>, Vol. 41, No. 5, 401-407.</w:t>
      </w:r>
    </w:p>
    <w:bookmarkEnd w:id="238"/>
    <w:p w:rsidR="00A26468" w:rsidRPr="00A26468" w:rsidRDefault="00A26468" w:rsidP="00A26468">
      <w:pPr>
        <w:pStyle w:val="EndNoteBibliography"/>
        <w:spacing w:after="0"/>
      </w:pPr>
    </w:p>
    <w:p w:rsidR="00A26468" w:rsidRPr="00A26468" w:rsidRDefault="00A26468" w:rsidP="00A26468">
      <w:pPr>
        <w:pStyle w:val="EndNoteBibliography"/>
      </w:pPr>
      <w:bookmarkStart w:id="239" w:name="_ENREF_192"/>
      <w:r w:rsidRPr="00A26468">
        <w:t xml:space="preserve">Touzi, R., Boerner, W. M., Lee, J. S. and Lueneburg, E. 2004. A review of polarimetry in the context of synthetic aperture radar: concepts and information extraction. </w:t>
      </w:r>
      <w:r w:rsidRPr="00A26468">
        <w:rPr>
          <w:i/>
        </w:rPr>
        <w:t>Canadian Journal of Remote Sensing</w:t>
      </w:r>
      <w:r w:rsidRPr="00A26468">
        <w:t>, Vol. 30, No. 3, 380-407.</w:t>
      </w:r>
    </w:p>
    <w:bookmarkEnd w:id="239"/>
    <w:p w:rsidR="00A26468" w:rsidRPr="00A26468" w:rsidRDefault="00A26468" w:rsidP="00A26468">
      <w:pPr>
        <w:pStyle w:val="EndNoteBibliography"/>
        <w:spacing w:after="0"/>
      </w:pPr>
    </w:p>
    <w:p w:rsidR="00A26468" w:rsidRPr="00A26468" w:rsidRDefault="00A26468" w:rsidP="00A26468">
      <w:pPr>
        <w:pStyle w:val="EndNoteBibliography"/>
      </w:pPr>
      <w:bookmarkStart w:id="240" w:name="_ENREF_193"/>
      <w:r w:rsidRPr="00A26468">
        <w:t xml:space="preserve">Touzi, R., Deschamps, A. and Rother, G. 2007. Wetland characterization using polarimetric RADARSAT-2 capability. </w:t>
      </w:r>
      <w:r w:rsidRPr="00A26468">
        <w:rPr>
          <w:i/>
        </w:rPr>
        <w:t>Canadian Journal of Remote Sensing</w:t>
      </w:r>
      <w:r w:rsidRPr="00A26468">
        <w:t>, Vol. 33, No. sup1, S56-S67.</w:t>
      </w:r>
    </w:p>
    <w:bookmarkEnd w:id="240"/>
    <w:p w:rsidR="00A26468" w:rsidRPr="00A26468" w:rsidRDefault="00A26468" w:rsidP="00A26468">
      <w:pPr>
        <w:pStyle w:val="EndNoteBibliography"/>
        <w:spacing w:after="0"/>
      </w:pPr>
    </w:p>
    <w:p w:rsidR="00A26468" w:rsidRPr="00A26468" w:rsidRDefault="00A26468" w:rsidP="00A26468">
      <w:pPr>
        <w:pStyle w:val="EndNoteBibliography"/>
      </w:pPr>
      <w:bookmarkStart w:id="241" w:name="_ENREF_194"/>
      <w:r w:rsidRPr="00A26468">
        <w:t xml:space="preserve">Townsend, P. A. 2001. Mapping seasonal flooding in forested wetlands using multi-temporal Radarsat SAR. </w:t>
      </w:r>
      <w:r w:rsidRPr="00A26468">
        <w:rPr>
          <w:i/>
        </w:rPr>
        <w:t>Photogrammetric engineering and remote sensing</w:t>
      </w:r>
      <w:r w:rsidRPr="00A26468">
        <w:t>, Vol. 67, No. 7, 857-864.</w:t>
      </w:r>
    </w:p>
    <w:bookmarkEnd w:id="241"/>
    <w:p w:rsidR="00A26468" w:rsidRPr="00A26468" w:rsidRDefault="00A26468" w:rsidP="00A26468">
      <w:pPr>
        <w:pStyle w:val="EndNoteBibliography"/>
        <w:spacing w:after="0"/>
      </w:pPr>
    </w:p>
    <w:p w:rsidR="00A26468" w:rsidRPr="00A26468" w:rsidRDefault="00A26468" w:rsidP="00A26468">
      <w:pPr>
        <w:pStyle w:val="EndNoteBibliography"/>
      </w:pPr>
      <w:bookmarkStart w:id="242" w:name="_ENREF_195"/>
      <w:r w:rsidRPr="00A26468">
        <w:t xml:space="preserve">Townsend, P. A. 2002. Relationships between forest structure and the detection of flood inundation in forested wetlands using C-band SAR. </w:t>
      </w:r>
      <w:r w:rsidRPr="00A26468">
        <w:rPr>
          <w:i/>
        </w:rPr>
        <w:t>International Journal of Remote Sensing</w:t>
      </w:r>
      <w:r w:rsidRPr="00A26468">
        <w:t>, Vol. 23, No. 3, 443-460.</w:t>
      </w:r>
    </w:p>
    <w:bookmarkEnd w:id="242"/>
    <w:p w:rsidR="00A26468" w:rsidRPr="00A26468" w:rsidRDefault="00A26468" w:rsidP="00A26468">
      <w:pPr>
        <w:pStyle w:val="EndNoteBibliography"/>
        <w:spacing w:after="0"/>
      </w:pPr>
    </w:p>
    <w:p w:rsidR="00A26468" w:rsidRPr="00A26468" w:rsidRDefault="00A26468" w:rsidP="00A26468">
      <w:pPr>
        <w:pStyle w:val="EndNoteBibliography"/>
      </w:pPr>
      <w:bookmarkStart w:id="243" w:name="_ENREF_196"/>
      <w:r w:rsidRPr="00A26468">
        <w:t xml:space="preserve">Töyrä, J., Pietroniro, A. and Martz, L. W. 2001. Multisensor Hydrologic Assessment of a Freshwater Wetland. </w:t>
      </w:r>
      <w:r w:rsidRPr="00A26468">
        <w:rPr>
          <w:i/>
        </w:rPr>
        <w:t>Remote Sensing of Environment</w:t>
      </w:r>
      <w:r w:rsidRPr="00A26468">
        <w:t>, Vol. 75, No. 2, 162-173.</w:t>
      </w:r>
    </w:p>
    <w:bookmarkEnd w:id="243"/>
    <w:p w:rsidR="00A26468" w:rsidRPr="00A26468" w:rsidRDefault="00A26468" w:rsidP="00A26468">
      <w:pPr>
        <w:pStyle w:val="EndNoteBibliography"/>
        <w:spacing w:after="0"/>
      </w:pPr>
    </w:p>
    <w:p w:rsidR="00A26468" w:rsidRPr="00A26468" w:rsidRDefault="00A26468" w:rsidP="00A26468">
      <w:pPr>
        <w:pStyle w:val="EndNoteBibliography"/>
      </w:pPr>
      <w:bookmarkStart w:id="244" w:name="_ENREF_197"/>
      <w:r w:rsidRPr="00A26468">
        <w:t>Tulbure, M. G., Broich, M., Stehman, S. V. and Kommareddy, A. 2016. Surface water extent dynamics from three decades of seasonally continuous Landsat time serie</w:t>
      </w:r>
      <w:r w:rsidRPr="00A26468">
        <w:lastRenderedPageBreak/>
        <w:t xml:space="preserve">s at subcontinental scale in a semi-arid region. </w:t>
      </w:r>
      <w:r w:rsidRPr="00A26468">
        <w:rPr>
          <w:i/>
        </w:rPr>
        <w:t>Remote Sensing of Environment</w:t>
      </w:r>
      <w:r w:rsidRPr="00A26468">
        <w:t>, Vol. 178, No. Supplement C, 142-157.</w:t>
      </w:r>
    </w:p>
    <w:bookmarkEnd w:id="244"/>
    <w:p w:rsidR="00A26468" w:rsidRPr="00A26468" w:rsidRDefault="00A26468" w:rsidP="00A26468">
      <w:pPr>
        <w:pStyle w:val="EndNoteBibliography"/>
        <w:spacing w:after="0"/>
      </w:pPr>
    </w:p>
    <w:p w:rsidR="00A26468" w:rsidRPr="00A26468" w:rsidRDefault="00A26468" w:rsidP="00A26468">
      <w:pPr>
        <w:pStyle w:val="EndNoteBibliography"/>
      </w:pPr>
      <w:bookmarkStart w:id="245" w:name="_ENREF_198"/>
      <w:r w:rsidRPr="00A26468">
        <w:t xml:space="preserve">U.S. Fish and Wildlife Service. 1994. </w:t>
      </w:r>
      <w:r w:rsidRPr="00A26468">
        <w:rPr>
          <w:i/>
        </w:rPr>
        <w:t>Continuous Wetland Trend Analysis Project Specifications (Photointerpretation and Cartographic Conventions)</w:t>
      </w:r>
      <w:r w:rsidRPr="00A26468">
        <w:t xml:space="preserve">. St. Petersburg, Florida, USA. Report No. </w:t>
      </w:r>
    </w:p>
    <w:bookmarkEnd w:id="245"/>
    <w:p w:rsidR="00A26468" w:rsidRPr="00A26468" w:rsidRDefault="00A26468" w:rsidP="00A26468">
      <w:pPr>
        <w:pStyle w:val="EndNoteBibliography"/>
        <w:spacing w:after="0"/>
      </w:pPr>
    </w:p>
    <w:p w:rsidR="00A26468" w:rsidRPr="00A26468" w:rsidRDefault="00A26468" w:rsidP="00A26468">
      <w:pPr>
        <w:pStyle w:val="EndNoteBibliography"/>
      </w:pPr>
      <w:bookmarkStart w:id="246" w:name="_ENREF_199"/>
      <w:r w:rsidRPr="00A26468">
        <w:t xml:space="preserve">Ustin, S. L., Wessman, C. A., Curtis, B., Kasischke, E., Way, J. and Vanderbilt, V. C. 1991. Opportunities for Using the EOS Imaging Spectrometers and Synthetic Aperture Radar in Ecological Models. </w:t>
      </w:r>
      <w:r w:rsidRPr="00A26468">
        <w:rPr>
          <w:i/>
        </w:rPr>
        <w:t>Ecology</w:t>
      </w:r>
      <w:r w:rsidRPr="00A26468">
        <w:t>, Vol. 72, No. 6, 1934-1945.</w:t>
      </w:r>
    </w:p>
    <w:bookmarkEnd w:id="246"/>
    <w:p w:rsidR="00A26468" w:rsidRPr="00A26468" w:rsidRDefault="00A26468" w:rsidP="00A26468">
      <w:pPr>
        <w:pStyle w:val="EndNoteBibliography"/>
        <w:spacing w:after="0"/>
      </w:pPr>
    </w:p>
    <w:p w:rsidR="00A26468" w:rsidRPr="00A26468" w:rsidRDefault="00A26468" w:rsidP="00A26468">
      <w:pPr>
        <w:pStyle w:val="EndNoteBibliography"/>
      </w:pPr>
      <w:bookmarkStart w:id="247" w:name="_ENREF_200"/>
      <w:r w:rsidRPr="00A26468">
        <w:t xml:space="preserve">Vachon, P. W. and Wolfe, J. 2011. C-Band Cross-Polarization Wind Speed Retrieval. </w:t>
      </w:r>
      <w:r w:rsidRPr="00A26468">
        <w:rPr>
          <w:i/>
        </w:rPr>
        <w:t>IEEE Geoscience and Remote Sensing Letters</w:t>
      </w:r>
      <w:r w:rsidRPr="00A26468">
        <w:t>, Vol. 8, No. 3, 456-459.</w:t>
      </w:r>
    </w:p>
    <w:bookmarkEnd w:id="247"/>
    <w:p w:rsidR="00A26468" w:rsidRPr="00A26468" w:rsidRDefault="00A26468" w:rsidP="00A26468">
      <w:pPr>
        <w:pStyle w:val="EndNoteBibliography"/>
        <w:spacing w:after="0"/>
      </w:pPr>
    </w:p>
    <w:p w:rsidR="00A26468" w:rsidRPr="00A26468" w:rsidRDefault="00A26468" w:rsidP="00A26468">
      <w:pPr>
        <w:pStyle w:val="EndNoteBibliography"/>
      </w:pPr>
      <w:bookmarkStart w:id="248" w:name="_ENREF_201"/>
      <w:r w:rsidRPr="00A26468">
        <w:t xml:space="preserve">van Beijma, S., Comber, A. and Lamb, A. 2014. Random forest classification of salt marsh vegetation habitats using quad-polarimetric airborne SAR, elevation and optical RS data. </w:t>
      </w:r>
      <w:r w:rsidRPr="00A26468">
        <w:rPr>
          <w:i/>
        </w:rPr>
        <w:t>Remote Sensing of Environment</w:t>
      </w:r>
      <w:r w:rsidRPr="00A26468">
        <w:t>, Vol. 149, No. Supplement C, 118-129.</w:t>
      </w:r>
    </w:p>
    <w:bookmarkEnd w:id="248"/>
    <w:p w:rsidR="00A26468" w:rsidRPr="00A26468" w:rsidRDefault="00A26468" w:rsidP="00A26468">
      <w:pPr>
        <w:pStyle w:val="EndNoteBibliography"/>
        <w:spacing w:after="0"/>
      </w:pPr>
    </w:p>
    <w:p w:rsidR="00A26468" w:rsidRPr="00A26468" w:rsidRDefault="00A26468" w:rsidP="00A26468">
      <w:pPr>
        <w:pStyle w:val="EndNoteBibliography"/>
      </w:pPr>
      <w:bookmarkStart w:id="249" w:name="_ENREF_202"/>
      <w:r w:rsidRPr="00A26468">
        <w:t xml:space="preserve">van Zyl, J. J. 1989. Unsupervised classification of scattering behavior using radar polarimetry data. </w:t>
      </w:r>
      <w:r w:rsidRPr="00A26468">
        <w:rPr>
          <w:i/>
        </w:rPr>
        <w:t>IEEE Transactions on Geoscience and Remote Sensing</w:t>
      </w:r>
      <w:r w:rsidRPr="00A26468">
        <w:t>, Vol. 27, No. 1, 36-45.</w:t>
      </w:r>
    </w:p>
    <w:bookmarkEnd w:id="249"/>
    <w:p w:rsidR="00A26468" w:rsidRPr="00A26468" w:rsidRDefault="00A26468" w:rsidP="00A26468">
      <w:pPr>
        <w:pStyle w:val="EndNoteBibliography"/>
        <w:spacing w:after="0"/>
      </w:pPr>
    </w:p>
    <w:p w:rsidR="00A26468" w:rsidRPr="00A26468" w:rsidRDefault="00A26468" w:rsidP="00A26468">
      <w:pPr>
        <w:pStyle w:val="EndNoteBibliography"/>
      </w:pPr>
      <w:bookmarkStart w:id="250" w:name="_ENREF_203"/>
      <w:r w:rsidRPr="00A26468">
        <w:t xml:space="preserve">Vanderhoof, M., Distler, H., Mendiola, D. A. and Lang, M. 2017. Integrating Radarsat-2, Lidar, and Worldview-3 Imagery to maximize detection of forested inundation extent in the Delmarva Peninsula, USA. </w:t>
      </w:r>
      <w:r w:rsidRPr="00A26468">
        <w:rPr>
          <w:i/>
        </w:rPr>
        <w:t>Remote Sensing</w:t>
      </w:r>
      <w:r w:rsidRPr="00A26468">
        <w:t xml:space="preserve">, Vol. 9, No. 105, </w:t>
      </w:r>
    </w:p>
    <w:bookmarkEnd w:id="250"/>
    <w:p w:rsidR="00A26468" w:rsidRPr="00A26468" w:rsidRDefault="00A26468" w:rsidP="00A26468">
      <w:pPr>
        <w:pStyle w:val="EndNoteBibliography"/>
        <w:spacing w:after="0"/>
      </w:pPr>
    </w:p>
    <w:p w:rsidR="00A26468" w:rsidRPr="00A26468" w:rsidRDefault="00A26468" w:rsidP="00A26468">
      <w:pPr>
        <w:pStyle w:val="EndNoteBibliography"/>
      </w:pPr>
      <w:bookmarkStart w:id="251" w:name="_ENREF_204"/>
      <w:r w:rsidRPr="00A26468">
        <w:t xml:space="preserve">Vermote, E., Justice, C., Claverie, M. and Franch, B. 2016. Preliminary analysis of the performance of the Landsat 8/OLI land surface reflectance product. </w:t>
      </w:r>
      <w:r w:rsidRPr="00A26468">
        <w:rPr>
          <w:i/>
        </w:rPr>
        <w:t>Remote Sensing of Environment</w:t>
      </w:r>
      <w:r w:rsidRPr="00A26468">
        <w:t>, Vol. 185, No. Supplement C, 46-56.</w:t>
      </w:r>
    </w:p>
    <w:bookmarkEnd w:id="251"/>
    <w:p w:rsidR="00A26468" w:rsidRPr="00A26468" w:rsidRDefault="00A26468" w:rsidP="00A26468">
      <w:pPr>
        <w:pStyle w:val="EndNoteBibliography"/>
        <w:spacing w:after="0"/>
      </w:pPr>
    </w:p>
    <w:p w:rsidR="00A26468" w:rsidRPr="00A26468" w:rsidRDefault="00A26468" w:rsidP="00A26468">
      <w:pPr>
        <w:pStyle w:val="EndNoteBibliography"/>
      </w:pPr>
      <w:bookmarkStart w:id="252" w:name="_ENREF_205"/>
      <w:r w:rsidRPr="00A26468">
        <w:t xml:space="preserve">Vitt, D. H., Halsey, L. A., Thormann, M. N. and Martin, T. 1996. </w:t>
      </w:r>
      <w:r w:rsidRPr="00A26468">
        <w:rPr>
          <w:i/>
        </w:rPr>
        <w:t>Peatland inventory of Alberta Phase I: overview of peatland resources in the natural regions and subregions of the province</w:t>
      </w:r>
      <w:r w:rsidRPr="00A26468">
        <w:t>. A. P. R. Centre, Edmonton, Alberta, Canada. Report No. Publication No. 96-1.</w:t>
      </w:r>
    </w:p>
    <w:bookmarkEnd w:id="252"/>
    <w:p w:rsidR="00A26468" w:rsidRPr="00A26468" w:rsidRDefault="00A26468" w:rsidP="00A26468">
      <w:pPr>
        <w:pStyle w:val="EndNoteBibliography"/>
        <w:spacing w:after="0"/>
      </w:pPr>
    </w:p>
    <w:p w:rsidR="00A26468" w:rsidRPr="00A26468" w:rsidRDefault="00A26468" w:rsidP="00A26468">
      <w:pPr>
        <w:pStyle w:val="EndNoteBibliography"/>
      </w:pPr>
      <w:bookmarkStart w:id="253" w:name="_ENREF_206"/>
      <w:r w:rsidRPr="00A26468">
        <w:t xml:space="preserve">Vitt, D. H., Halsey, L. A. and Zoltai, S. C. 1994. The Bog Landforms of Continental Western Canada in Relation to Climate and Permafrost Patterns. </w:t>
      </w:r>
      <w:r w:rsidRPr="00A26468">
        <w:rPr>
          <w:i/>
        </w:rPr>
        <w:t>Arctic and Alpine Research</w:t>
      </w:r>
      <w:r w:rsidRPr="00A26468">
        <w:t>, Vol. 26, No. 1, 1-13.</w:t>
      </w:r>
    </w:p>
    <w:bookmarkEnd w:id="253"/>
    <w:p w:rsidR="00A26468" w:rsidRPr="00A26468" w:rsidRDefault="00A26468" w:rsidP="00A26468">
      <w:pPr>
        <w:pStyle w:val="EndNoteBibliography"/>
        <w:spacing w:after="0"/>
      </w:pPr>
    </w:p>
    <w:p w:rsidR="00A26468" w:rsidRPr="00A26468" w:rsidRDefault="00A26468" w:rsidP="00A26468">
      <w:pPr>
        <w:pStyle w:val="EndNoteBibliography"/>
      </w:pPr>
      <w:bookmarkStart w:id="254" w:name="_ENREF_207"/>
      <w:r w:rsidRPr="00A26468">
        <w:t xml:space="preserve">Vitt, D. H., Van Wirdum, G., Zoltai, S. C. and Halsey, L. A. 1993. Habitat requirements of Scorpidium scorpiodes and fen development in continental Canada. </w:t>
      </w:r>
      <w:r w:rsidRPr="00A26468">
        <w:rPr>
          <w:i/>
        </w:rPr>
        <w:t>Bryologist</w:t>
      </w:r>
      <w:r w:rsidRPr="00A26468">
        <w:t>, Vol. 96, No. 1, 106-111.</w:t>
      </w:r>
    </w:p>
    <w:bookmarkEnd w:id="254"/>
    <w:p w:rsidR="00A26468" w:rsidRPr="00A26468" w:rsidRDefault="00A26468" w:rsidP="00A26468">
      <w:pPr>
        <w:pStyle w:val="EndNoteBibliography"/>
        <w:spacing w:after="0"/>
      </w:pPr>
    </w:p>
    <w:p w:rsidR="00A26468" w:rsidRPr="00A26468" w:rsidRDefault="00A26468" w:rsidP="00A26468">
      <w:pPr>
        <w:pStyle w:val="EndNoteBibliography"/>
      </w:pPr>
      <w:bookmarkStart w:id="255" w:name="_ENREF_208"/>
      <w:r w:rsidRPr="00A26468">
        <w:t xml:space="preserve">Wdowinski, S., Hong, S. H. and Kim, S. W. 2008a. Evaluation of TerraSAR-X Observations for Wetland InSAR Application. In </w:t>
      </w:r>
      <w:r w:rsidRPr="00A26468">
        <w:rPr>
          <w:i/>
        </w:rPr>
        <w:t>IGARSS 2008 - 2008 IEEE International Geoscience and R</w:t>
      </w:r>
      <w:r w:rsidRPr="00A26468">
        <w:rPr>
          <w:i/>
        </w:rPr>
        <w:lastRenderedPageBreak/>
        <w:t xml:space="preserve">emote Sensing Symposium, </w:t>
      </w:r>
      <w:r w:rsidRPr="00A26468">
        <w:t>7-11 July 2008, Edited by IV - 1233-IV - 1236.</w:t>
      </w:r>
    </w:p>
    <w:bookmarkEnd w:id="255"/>
    <w:p w:rsidR="00A26468" w:rsidRPr="00A26468" w:rsidRDefault="00A26468" w:rsidP="00A26468">
      <w:pPr>
        <w:pStyle w:val="EndNoteBibliography"/>
        <w:spacing w:after="0"/>
      </w:pPr>
    </w:p>
    <w:p w:rsidR="00A26468" w:rsidRPr="00A26468" w:rsidRDefault="00A26468" w:rsidP="00A26468">
      <w:pPr>
        <w:pStyle w:val="EndNoteBibliography"/>
      </w:pPr>
      <w:bookmarkStart w:id="256" w:name="_ENREF_209"/>
      <w:r w:rsidRPr="00A26468">
        <w:t xml:space="preserve">Wdowinski, S., Kim, S.-W., Amelung, F., Dixon, T. H., Miralles-Wilhelm, F. and Sonenshein, R. 2008b. Space-based detection of wetlands' surface water level changes from L-band SAR interferometry. </w:t>
      </w:r>
      <w:r w:rsidRPr="00A26468">
        <w:rPr>
          <w:i/>
        </w:rPr>
        <w:t>Remote Sensing of Environment</w:t>
      </w:r>
      <w:r w:rsidRPr="00A26468">
        <w:t>, Vol. 112, No. 3, 681-696.</w:t>
      </w:r>
    </w:p>
    <w:bookmarkEnd w:id="256"/>
    <w:p w:rsidR="00A26468" w:rsidRPr="00A26468" w:rsidRDefault="00A26468" w:rsidP="00A26468">
      <w:pPr>
        <w:pStyle w:val="EndNoteBibliography"/>
        <w:spacing w:after="0"/>
      </w:pPr>
    </w:p>
    <w:p w:rsidR="00A26468" w:rsidRPr="00A26468" w:rsidRDefault="00A26468" w:rsidP="00A26468">
      <w:pPr>
        <w:pStyle w:val="EndNoteBibliography"/>
      </w:pPr>
      <w:bookmarkStart w:id="257" w:name="_ENREF_210"/>
      <w:r w:rsidRPr="00A26468">
        <w:t xml:space="preserve">White, L., Brisco, B., Dabboor, M., Schmitt, A. and Pratt, A. 2015. A Collection of SAR Methodologies for Monitoring Wetlands. </w:t>
      </w:r>
      <w:r w:rsidRPr="00A26468">
        <w:rPr>
          <w:i/>
        </w:rPr>
        <w:t>Remote Sensing</w:t>
      </w:r>
      <w:r w:rsidRPr="00A26468">
        <w:t>, Vol. 7, No. 6, 7615.</w:t>
      </w:r>
    </w:p>
    <w:bookmarkEnd w:id="257"/>
    <w:p w:rsidR="00A26468" w:rsidRPr="00A26468" w:rsidRDefault="00A26468" w:rsidP="00A26468">
      <w:pPr>
        <w:pStyle w:val="EndNoteBibliography"/>
        <w:spacing w:after="0"/>
      </w:pPr>
    </w:p>
    <w:p w:rsidR="00A26468" w:rsidRPr="00A26468" w:rsidRDefault="00A26468" w:rsidP="00A26468">
      <w:pPr>
        <w:pStyle w:val="EndNoteBibliography"/>
      </w:pPr>
      <w:bookmarkStart w:id="258" w:name="_ENREF_211"/>
      <w:r w:rsidRPr="00A26468">
        <w:t xml:space="preserve">White, L., Brisco, B., Pregitzer, M., Tedford, B. and Boychuk, L. 2014. RADARSAT-2 Beam Mode Selection for Surface Water and Flooded Vegetation Mapping. </w:t>
      </w:r>
      <w:r w:rsidRPr="00A26468">
        <w:rPr>
          <w:i/>
        </w:rPr>
        <w:t>Canadian Journal of Remote Sensing</w:t>
      </w:r>
      <w:r w:rsidRPr="00A26468">
        <w:t>, Vol. 40, No. 2, 135-151.</w:t>
      </w:r>
    </w:p>
    <w:bookmarkEnd w:id="258"/>
    <w:p w:rsidR="00A26468" w:rsidRPr="00A26468" w:rsidRDefault="00A26468" w:rsidP="00A26468">
      <w:pPr>
        <w:pStyle w:val="EndNoteBibliography"/>
        <w:spacing w:after="0"/>
      </w:pPr>
    </w:p>
    <w:p w:rsidR="00A26468" w:rsidRPr="00A26468" w:rsidRDefault="00A26468" w:rsidP="00A26468">
      <w:pPr>
        <w:pStyle w:val="EndNoteBibliography"/>
      </w:pPr>
      <w:bookmarkStart w:id="259" w:name="_ENREF_212"/>
      <w:r w:rsidRPr="00A26468">
        <w:t xml:space="preserve">White, L., Millard, K., Banks, S., Richardson, M., Pasher, J. and Duffe, J. 2017. Moving to the RADARSAT Constellation Mission: Comparing Synthesized Compact Polarimetry and Dual Polarimetry Data with Fully Polarimetric RADARSAT-2 Data for Image Classification of Peatlands. </w:t>
      </w:r>
      <w:r w:rsidRPr="00A26468">
        <w:rPr>
          <w:i/>
        </w:rPr>
        <w:t>Remote Sensing</w:t>
      </w:r>
      <w:r w:rsidRPr="00A26468">
        <w:t>, Vol. 9, No. 6, 573.</w:t>
      </w:r>
    </w:p>
    <w:bookmarkEnd w:id="259"/>
    <w:p w:rsidR="00A26468" w:rsidRPr="00A26468" w:rsidRDefault="00A26468" w:rsidP="00A26468">
      <w:pPr>
        <w:pStyle w:val="EndNoteBibliography"/>
        <w:spacing w:after="0"/>
      </w:pPr>
    </w:p>
    <w:p w:rsidR="00A26468" w:rsidRPr="00A26468" w:rsidRDefault="00A26468" w:rsidP="00A26468">
      <w:pPr>
        <w:pStyle w:val="EndNoteBibliography"/>
      </w:pPr>
      <w:bookmarkStart w:id="260" w:name="_ENREF_213"/>
      <w:r w:rsidRPr="00A26468">
        <w:t xml:space="preserve">Wilcox, D. A., Kowalski, K. P., Hoare, H. L., Carlson, M. L. and Morgan, H. N. 2008. Cattail Invasion of Sedge/Grass Meadows in Lake Ontario: Photointerpretation Analysis of Sixteen Wetlands over Five Decades. </w:t>
      </w:r>
      <w:r w:rsidRPr="00A26468">
        <w:rPr>
          <w:i/>
        </w:rPr>
        <w:t>Journal of Great Lakes Research</w:t>
      </w:r>
      <w:r w:rsidRPr="00A26468">
        <w:t>, Vol. 34, No. 2, 301-323.</w:t>
      </w:r>
    </w:p>
    <w:bookmarkEnd w:id="260"/>
    <w:p w:rsidR="00A26468" w:rsidRPr="00A26468" w:rsidRDefault="00A26468" w:rsidP="00A26468">
      <w:pPr>
        <w:pStyle w:val="EndNoteBibliography"/>
        <w:spacing w:after="0"/>
      </w:pPr>
    </w:p>
    <w:p w:rsidR="00A26468" w:rsidRPr="00A26468" w:rsidRDefault="00A26468" w:rsidP="00A26468">
      <w:pPr>
        <w:pStyle w:val="EndNoteBibliography"/>
      </w:pPr>
      <w:bookmarkStart w:id="261" w:name="_ENREF_214"/>
      <w:r w:rsidRPr="00A26468">
        <w:t xml:space="preserve">Wilen, B. O. and Bates, M. K. 1995. The US Fish and Wildlife Service National wetlands inventory project. In </w:t>
      </w:r>
      <w:r w:rsidRPr="00A26468">
        <w:rPr>
          <w:i/>
        </w:rPr>
        <w:t>Classification and inventory of the world’s wetlands</w:t>
      </w:r>
      <w:r w:rsidRPr="00A26468">
        <w:t>. Edited by C. M. Finlayson and A. G. van der Valk. Advances in Vegetation Science 16, Reprint from Vegetatio 118, 153-169,</w:t>
      </w:r>
      <w:r w:rsidRPr="00A26468">
        <w:rPr>
          <w:b/>
        </w:rPr>
        <w:t xml:space="preserve"> </w:t>
      </w:r>
    </w:p>
    <w:bookmarkEnd w:id="261"/>
    <w:p w:rsidR="00A26468" w:rsidRPr="00A26468" w:rsidRDefault="00A26468" w:rsidP="00A26468">
      <w:pPr>
        <w:pStyle w:val="EndNoteBibliography"/>
        <w:spacing w:after="0"/>
      </w:pPr>
    </w:p>
    <w:p w:rsidR="00A26468" w:rsidRPr="00A26468" w:rsidRDefault="00A26468" w:rsidP="00A26468">
      <w:pPr>
        <w:pStyle w:val="EndNoteBibliography"/>
      </w:pPr>
      <w:bookmarkStart w:id="262" w:name="_ENREF_215"/>
      <w:r w:rsidRPr="00A26468">
        <w:t xml:space="preserve">Wilen, B. O. and Tiner, R. W. 1993. Wetlands of the United States. In </w:t>
      </w:r>
      <w:r w:rsidRPr="00A26468">
        <w:rPr>
          <w:i/>
        </w:rPr>
        <w:t>Wetlands of the world: Inventory, ecology and management Volume I: Africa, Australia, Canada and Greenland, Mediterranean, Mexico, Papua New Guinea, South Asia, Tropical South America, United States</w:t>
      </w:r>
      <w:r w:rsidRPr="00A26468">
        <w:t>. Edited by D. F. Whigham, D. Dykyjová and S. Hejný. Springer Netherlands, Dordrecht,</w:t>
      </w:r>
      <w:r w:rsidRPr="00A26468">
        <w:rPr>
          <w:b/>
        </w:rPr>
        <w:t xml:space="preserve"> </w:t>
      </w:r>
      <w:r w:rsidRPr="00A26468">
        <w:t>515-636.</w:t>
      </w:r>
    </w:p>
    <w:bookmarkEnd w:id="262"/>
    <w:p w:rsidR="00A26468" w:rsidRPr="00A26468" w:rsidRDefault="00A26468" w:rsidP="00A26468">
      <w:pPr>
        <w:pStyle w:val="EndNoteBibliography"/>
        <w:spacing w:after="0"/>
      </w:pPr>
    </w:p>
    <w:p w:rsidR="00A26468" w:rsidRPr="00A26468" w:rsidRDefault="00A26468" w:rsidP="00A26468">
      <w:pPr>
        <w:pStyle w:val="EndNoteBibliography"/>
      </w:pPr>
      <w:bookmarkStart w:id="263" w:name="_ENREF_216"/>
      <w:r w:rsidRPr="00A26468">
        <w:t xml:space="preserve">Wilusz, D. C., Zaitchik, B. F., Anderson, M. C., Hain, C. R., Yilmaz, M. T. and Mladenova, I. E. 2017. Monthly flooded area classification using low resolution SAR imagery in the Sudd wetland from 2007 to 2011. </w:t>
      </w:r>
      <w:r w:rsidRPr="00A26468">
        <w:rPr>
          <w:i/>
        </w:rPr>
        <w:t>Remote Sensing of Environment</w:t>
      </w:r>
      <w:r w:rsidRPr="00A26468">
        <w:t>, Vol. 194, No. 205-218.</w:t>
      </w:r>
    </w:p>
    <w:bookmarkEnd w:id="263"/>
    <w:p w:rsidR="00A26468" w:rsidRPr="00A26468" w:rsidRDefault="00A26468" w:rsidP="00A26468">
      <w:pPr>
        <w:pStyle w:val="EndNoteBibliography"/>
        <w:spacing w:after="0"/>
      </w:pPr>
    </w:p>
    <w:p w:rsidR="00A26468" w:rsidRPr="00A26468" w:rsidRDefault="00A26468" w:rsidP="00A26468">
      <w:pPr>
        <w:pStyle w:val="EndNoteBibliography"/>
      </w:pPr>
      <w:bookmarkStart w:id="264" w:name="_ENREF_217"/>
      <w:r w:rsidRPr="00A26468">
        <w:t xml:space="preserve">Winter, T. C. 1989. Hydrologic studies of wetlands in the northern prairie. In </w:t>
      </w:r>
      <w:r w:rsidRPr="00A26468">
        <w:rPr>
          <w:i/>
        </w:rPr>
        <w:t>Northern Prairie Wetlands</w:t>
      </w:r>
      <w:r w:rsidRPr="00A26468">
        <w:t>. Edited by A. G. van der Valk. Iowa State University Press, Ames, IA, USA,</w:t>
      </w:r>
      <w:r w:rsidRPr="00A26468">
        <w:rPr>
          <w:b/>
        </w:rPr>
        <w:t xml:space="preserve"> </w:t>
      </w:r>
      <w:r w:rsidRPr="00A26468">
        <w:t>16-54.</w:t>
      </w:r>
    </w:p>
    <w:bookmarkEnd w:id="264"/>
    <w:p w:rsidR="00A26468" w:rsidRPr="00A26468" w:rsidRDefault="00A26468" w:rsidP="00A26468">
      <w:pPr>
        <w:pStyle w:val="EndNoteBibliography"/>
        <w:spacing w:after="0"/>
      </w:pPr>
    </w:p>
    <w:p w:rsidR="00A26468" w:rsidRPr="00A26468" w:rsidRDefault="00A26468" w:rsidP="00A26468">
      <w:pPr>
        <w:pStyle w:val="EndNoteBibliography"/>
      </w:pPr>
      <w:bookmarkStart w:id="265" w:name="_ENREF_218"/>
      <w:r w:rsidRPr="00A26468">
        <w:t xml:space="preserve">Winter, T. C. and LaBaugh, J. W. 2003. Hydrologic considerations in defining isolated wetlands. </w:t>
      </w:r>
      <w:r w:rsidRPr="00A26468">
        <w:rPr>
          <w:i/>
        </w:rPr>
        <w:t>Wetlands</w:t>
      </w:r>
      <w:r w:rsidRPr="00A26468">
        <w:t>, Vol. 23, No. 3, 532-540.</w:t>
      </w:r>
    </w:p>
    <w:bookmarkEnd w:id="265"/>
    <w:p w:rsidR="00A26468" w:rsidRPr="00A26468" w:rsidRDefault="00A26468" w:rsidP="00A26468">
      <w:pPr>
        <w:pStyle w:val="EndNoteBibliography"/>
        <w:spacing w:after="0"/>
      </w:pPr>
    </w:p>
    <w:p w:rsidR="00A26468" w:rsidRPr="00A26468" w:rsidRDefault="00A26468" w:rsidP="00A26468">
      <w:pPr>
        <w:pStyle w:val="EndNoteBibliography"/>
      </w:pPr>
      <w:bookmarkStart w:id="266" w:name="_ENREF_219"/>
      <w:r w:rsidRPr="00A26468">
        <w:t xml:space="preserve">Work, E. A., Jr. and Gilmer, D. S. 1976. Utilization of Satellite Data for Inventorying Prairie Ponds and Lakes. </w:t>
      </w:r>
      <w:r w:rsidRPr="00A26468">
        <w:rPr>
          <w:i/>
        </w:rPr>
        <w:t>Photogrammetric Engineering and Remote Sensing</w:t>
      </w:r>
      <w:r w:rsidRPr="00A26468">
        <w:t>, Vol. 42, No. 5, 685-694.</w:t>
      </w:r>
    </w:p>
    <w:bookmarkEnd w:id="266"/>
    <w:p w:rsidR="00A26468" w:rsidRPr="00A26468" w:rsidRDefault="00A26468" w:rsidP="00A26468">
      <w:pPr>
        <w:pStyle w:val="EndNoteBibliography"/>
        <w:spacing w:after="0"/>
      </w:pPr>
    </w:p>
    <w:p w:rsidR="00A26468" w:rsidRPr="00A26468" w:rsidRDefault="00A26468" w:rsidP="00A26468">
      <w:pPr>
        <w:pStyle w:val="EndNoteBibliography"/>
      </w:pPr>
      <w:bookmarkStart w:id="267" w:name="_ENREF_220"/>
      <w:r w:rsidRPr="00A26468">
        <w:t>Work, E. A., Jr</w:t>
      </w:r>
      <w:r w:rsidRPr="00A26468">
        <w:lastRenderedPageBreak/>
        <w:t xml:space="preserve">., Gilmer, D. S. and Klett, A. 1974. Utility of ERTS for Monitoring the Breeding Habitat of Migratory Waterfowl. In </w:t>
      </w:r>
      <w:r w:rsidRPr="00A26468">
        <w:rPr>
          <w:i/>
        </w:rPr>
        <w:t xml:space="preserve">Proceedings of the Third Earth Resources Technology Satellite-1 Symposium, </w:t>
      </w:r>
      <w:r w:rsidRPr="00A26468">
        <w:t>December 10-14, Washington, DC, USA. Edited by S. C. Freden, E. P. Mercanti and M. A. Becker. 1671-1685.</w:t>
      </w:r>
    </w:p>
    <w:bookmarkEnd w:id="267"/>
    <w:p w:rsidR="00A26468" w:rsidRPr="00A26468" w:rsidRDefault="00A26468" w:rsidP="00A26468">
      <w:pPr>
        <w:pStyle w:val="EndNoteBibliography"/>
        <w:spacing w:after="0"/>
      </w:pPr>
    </w:p>
    <w:p w:rsidR="00A26468" w:rsidRPr="00A26468" w:rsidRDefault="00A26468" w:rsidP="00A26468">
      <w:pPr>
        <w:pStyle w:val="EndNoteBibliography"/>
      </w:pPr>
      <w:bookmarkStart w:id="268" w:name="_ENREF_221"/>
      <w:r w:rsidRPr="00A26468">
        <w:t xml:space="preserve">Xu, H. 2006. Modification of normalised difference water index (NDWI) to enhance open water features in remotely sensed imagery. </w:t>
      </w:r>
      <w:r w:rsidRPr="00A26468">
        <w:rPr>
          <w:i/>
        </w:rPr>
        <w:t>International Journal of Remote Sensing</w:t>
      </w:r>
      <w:r w:rsidRPr="00A26468">
        <w:t>, Vol. 27, No. 14, 3025-3033.</w:t>
      </w:r>
    </w:p>
    <w:bookmarkEnd w:id="268"/>
    <w:p w:rsidR="00A26468" w:rsidRPr="00A26468" w:rsidRDefault="00A26468" w:rsidP="00A26468">
      <w:pPr>
        <w:pStyle w:val="EndNoteBibliography"/>
        <w:spacing w:after="0"/>
      </w:pPr>
    </w:p>
    <w:p w:rsidR="00A26468" w:rsidRPr="00A26468" w:rsidRDefault="00A26468" w:rsidP="00A26468">
      <w:pPr>
        <w:pStyle w:val="EndNoteBibliography"/>
      </w:pPr>
      <w:bookmarkStart w:id="269" w:name="_ENREF_222"/>
      <w:r w:rsidRPr="00A26468">
        <w:t xml:space="preserve">Yamagata, Y. and Yasuoka, Y. 1993. Classification of wetland vegetation by texture analysis methods using ERS-1 and JERS-1 images. In </w:t>
      </w:r>
      <w:r w:rsidRPr="00A26468">
        <w:rPr>
          <w:i/>
        </w:rPr>
        <w:t xml:space="preserve">International Geoscience and Remote Sensing Symposium 1993, Better Understanding of Earth Environment., </w:t>
      </w:r>
      <w:r w:rsidRPr="00A26468">
        <w:t>Tokyo, Japan. Edited by 1614-1616.</w:t>
      </w:r>
    </w:p>
    <w:bookmarkEnd w:id="269"/>
    <w:p w:rsidR="00A26468" w:rsidRPr="00A26468" w:rsidRDefault="00A26468" w:rsidP="00A26468">
      <w:pPr>
        <w:pStyle w:val="EndNoteBibliography"/>
        <w:spacing w:after="0"/>
      </w:pPr>
    </w:p>
    <w:p w:rsidR="00A26468" w:rsidRPr="00A26468" w:rsidRDefault="00A26468" w:rsidP="00A26468">
      <w:pPr>
        <w:pStyle w:val="EndNoteBibliography"/>
      </w:pPr>
      <w:bookmarkStart w:id="270" w:name="_ENREF_223"/>
      <w:r w:rsidRPr="00A26468">
        <w:t xml:space="preserve">Yamaguchi, Y., Moriyama, T., Ishido, M. and Yamada, H. 2005. Four-component scattering model for polarimetric SAR image decomposition. </w:t>
      </w:r>
      <w:r w:rsidRPr="00A26468">
        <w:rPr>
          <w:i/>
        </w:rPr>
        <w:t>IEEE Transactions on Geoscience and Remote Sensing</w:t>
      </w:r>
      <w:r w:rsidRPr="00A26468">
        <w:t>, Vol. 43, No. 8, 1699-1706.</w:t>
      </w:r>
    </w:p>
    <w:bookmarkEnd w:id="270"/>
    <w:p w:rsidR="00A26468" w:rsidRPr="00A26468" w:rsidRDefault="00A26468" w:rsidP="00A26468">
      <w:pPr>
        <w:pStyle w:val="EndNoteBibliography"/>
        <w:spacing w:after="0"/>
      </w:pPr>
    </w:p>
    <w:p w:rsidR="00A26468" w:rsidRPr="00A26468" w:rsidRDefault="00A26468" w:rsidP="00A26468">
      <w:pPr>
        <w:pStyle w:val="EndNoteBibliography"/>
      </w:pPr>
      <w:bookmarkStart w:id="271" w:name="_ENREF_224"/>
      <w:r w:rsidRPr="00A26468">
        <w:t xml:space="preserve">Yamaguchi, Y., Sato, A., Boerner, W. M., Sato, R. and Yamada, H. 2011. Four-Component Scattering Power Decomposition With Rotation of Coherency Matrix. </w:t>
      </w:r>
      <w:r w:rsidRPr="00A26468">
        <w:rPr>
          <w:i/>
        </w:rPr>
        <w:t>IEEE Transactions on Geoscience and Remote Sensing</w:t>
      </w:r>
      <w:r w:rsidRPr="00A26468">
        <w:t>, Vol. 49, No. 6, 2251-2258.</w:t>
      </w:r>
    </w:p>
    <w:bookmarkEnd w:id="271"/>
    <w:p w:rsidR="00A26468" w:rsidRPr="00A26468" w:rsidRDefault="00A26468" w:rsidP="00A26468">
      <w:pPr>
        <w:pStyle w:val="EndNoteBibliography"/>
        <w:spacing w:after="0"/>
      </w:pPr>
    </w:p>
    <w:p w:rsidR="00A26468" w:rsidRPr="00A26468" w:rsidRDefault="00A26468" w:rsidP="00A26468">
      <w:pPr>
        <w:pStyle w:val="EndNoteBibliography"/>
      </w:pPr>
      <w:bookmarkStart w:id="272" w:name="_ENREF_225"/>
      <w:r w:rsidRPr="00A26468">
        <w:t xml:space="preserve">Yang, B., Huang, R., Dong, Z., Zang, Y. and Li, J. 2016. Two-step adaptive extraction method for ground points and breaklines from lidar point clouds. </w:t>
      </w:r>
      <w:r w:rsidRPr="00A26468">
        <w:rPr>
          <w:i/>
        </w:rPr>
        <w:t>ISPRS Journal of Photogrammetry and Remote Sensing</w:t>
      </w:r>
      <w:r w:rsidRPr="00A26468">
        <w:t>, Vol. 119, No. Supplement C, 373-389.</w:t>
      </w:r>
    </w:p>
    <w:bookmarkEnd w:id="272"/>
    <w:p w:rsidR="00A26468" w:rsidRPr="00A26468" w:rsidRDefault="00A26468" w:rsidP="00A26468">
      <w:pPr>
        <w:pStyle w:val="EndNoteBibliography"/>
        <w:spacing w:after="0"/>
      </w:pPr>
    </w:p>
    <w:p w:rsidR="00A26468" w:rsidRPr="00A26468" w:rsidRDefault="00A26468" w:rsidP="00A26468">
      <w:pPr>
        <w:pStyle w:val="EndNoteBibliography"/>
      </w:pPr>
      <w:bookmarkStart w:id="273" w:name="_ENREF_226"/>
      <w:r w:rsidRPr="00A26468">
        <w:t xml:space="preserve">Zhang, D., Gersberg, R. M. and Keat, T. S. 2009. Constructed wetlands in China. </w:t>
      </w:r>
      <w:r w:rsidRPr="00A26468">
        <w:rPr>
          <w:i/>
        </w:rPr>
        <w:t>Ecological Engineering</w:t>
      </w:r>
      <w:r w:rsidRPr="00A26468">
        <w:t>, Vol. 35, No. 10, 1367-1378.</w:t>
      </w:r>
    </w:p>
    <w:bookmarkEnd w:id="273"/>
    <w:p w:rsidR="00A26468" w:rsidRPr="00A26468" w:rsidRDefault="00A26468" w:rsidP="00A26468">
      <w:pPr>
        <w:pStyle w:val="EndNoteBibliography"/>
        <w:spacing w:after="0"/>
      </w:pPr>
    </w:p>
    <w:p w:rsidR="00A26468" w:rsidRPr="00A26468" w:rsidRDefault="00A26468" w:rsidP="00A26468">
      <w:pPr>
        <w:pStyle w:val="EndNoteBibliography"/>
      </w:pPr>
      <w:bookmarkStart w:id="274" w:name="_ENREF_227"/>
      <w:r w:rsidRPr="00A26468">
        <w:t xml:space="preserve">Zhao, X., Guo, Q., Su, Y. and Xue, B. 2016. Improved progressive TIN densification filtering algorithm for airborne LiDAR data in forested areas. </w:t>
      </w:r>
      <w:r w:rsidRPr="00A26468">
        <w:rPr>
          <w:i/>
        </w:rPr>
        <w:t>ISPRS Journal of Photogrammetry and Remote Sensing</w:t>
      </w:r>
      <w:r w:rsidRPr="00A26468">
        <w:t>, Vol. 117, No. 79-91.</w:t>
      </w:r>
    </w:p>
    <w:bookmarkEnd w:id="274"/>
    <w:p w:rsidR="00A26468" w:rsidRPr="00A26468" w:rsidRDefault="00A26468" w:rsidP="00A26468">
      <w:pPr>
        <w:pStyle w:val="EndNoteBibliography"/>
        <w:spacing w:after="0"/>
      </w:pPr>
    </w:p>
    <w:p w:rsidR="00A26468" w:rsidRPr="00A26468" w:rsidRDefault="00A26468" w:rsidP="00A26468">
      <w:pPr>
        <w:pStyle w:val="EndNoteBibliography"/>
      </w:pPr>
      <w:bookmarkStart w:id="275" w:name="_ENREF_228"/>
      <w:r w:rsidRPr="00A26468">
        <w:t xml:space="preserve">Zhu, Z., Wang, S. and Woodcock, C. E. 2015. Improvement and expansion of the Fmask algorithm: cloud, cloud shadow, and snow detection for Landsats 4–7, 8, and Sentinel 2 images. </w:t>
      </w:r>
      <w:r w:rsidRPr="00A26468">
        <w:rPr>
          <w:i/>
        </w:rPr>
        <w:t>Remote Sensing of Environment</w:t>
      </w:r>
      <w:r w:rsidRPr="00A26468">
        <w:t>, Vol. 159, No. 269-277.</w:t>
      </w:r>
    </w:p>
    <w:bookmarkEnd w:id="275"/>
    <w:p w:rsidR="00A26468" w:rsidRPr="00A26468" w:rsidRDefault="00A26468" w:rsidP="00A26468">
      <w:pPr>
        <w:pStyle w:val="EndNoteBibliography"/>
        <w:spacing w:after="0"/>
      </w:pPr>
    </w:p>
    <w:p w:rsidR="00A26468" w:rsidRPr="00A26468" w:rsidRDefault="00A26468" w:rsidP="00A26468">
      <w:pPr>
        <w:pStyle w:val="EndNoteBibliography"/>
      </w:pPr>
      <w:bookmarkStart w:id="276" w:name="_ENREF_229"/>
      <w:r w:rsidRPr="00A26468">
        <w:t xml:space="preserve">Zhu, Z. and Woodcock, C. E. 2014. Automated cloud, cloud shadow, and snow detection in multitemporal Landsat data: An algorithm designed specifically for monitoring land cover change. </w:t>
      </w:r>
      <w:r w:rsidRPr="00A26468">
        <w:rPr>
          <w:i/>
        </w:rPr>
        <w:t>Remote Sensing of Environment</w:t>
      </w:r>
      <w:r w:rsidRPr="00A26468">
        <w:t>, Vol. 152, No. 217-234.</w:t>
      </w:r>
    </w:p>
    <w:bookmarkEnd w:id="276"/>
    <w:p w:rsidR="00A26468" w:rsidRPr="00A26468" w:rsidRDefault="00A26468" w:rsidP="00A26468">
      <w:pPr>
        <w:pStyle w:val="EndNoteBibliography"/>
        <w:spacing w:after="0"/>
      </w:pPr>
    </w:p>
    <w:p w:rsidR="00A26468" w:rsidRPr="00A26468" w:rsidRDefault="00A26468" w:rsidP="00A26468">
      <w:pPr>
        <w:pStyle w:val="EndNoteBibliography"/>
      </w:pPr>
      <w:bookmarkStart w:id="277" w:name="_ENREF_230"/>
      <w:r w:rsidRPr="00A26468">
        <w:t xml:space="preserve">Zoltai, S. C. and Tarnocai, C. 1975. Perennially Frozen Peatlands in Western Arctic and Subarctic of Canada. </w:t>
      </w:r>
      <w:r w:rsidRPr="00A26468">
        <w:rPr>
          <w:i/>
        </w:rPr>
        <w:t>Canadian Journal of Earth Sciences</w:t>
      </w:r>
      <w:r w:rsidRPr="00A26468">
        <w:t>, Vol. 12, No. 1, 28-43.</w:t>
      </w:r>
    </w:p>
    <w:bookmarkEnd w:id="277"/>
    <w:p w:rsidR="00A26468" w:rsidRPr="00A26468" w:rsidRDefault="00A26468" w:rsidP="00A26468">
      <w:pPr>
        <w:pStyle w:val="EndNoteBibliography"/>
        <w:spacing w:after="0"/>
      </w:pPr>
    </w:p>
    <w:p w:rsidR="00A26468" w:rsidRPr="00A26468" w:rsidRDefault="00A26468" w:rsidP="00A26468">
      <w:pPr>
        <w:pStyle w:val="EndNoteBibliography"/>
      </w:pPr>
      <w:bookmarkStart w:id="278" w:name="_ENREF_231"/>
      <w:r w:rsidRPr="00A26468">
        <w:t>Zwally, H. J., Schutz, B., Abdalati, W., Abshire, J., Bentley, C., Brenner, A., Bufton, J., Dezio, J., Hancock, D., Harding, D., Herring, T., Mins</w:t>
      </w:r>
      <w:r w:rsidRPr="00A26468">
        <w:lastRenderedPageBreak/>
        <w:t xml:space="preserve">ter, B., Quinn, K., Palm, S., Spinhirne, J. and Thomas, R. 2002. ICESat's laser measurements of polar ice, atmosphere, ocean, and land. </w:t>
      </w:r>
      <w:r w:rsidRPr="00A26468">
        <w:rPr>
          <w:i/>
        </w:rPr>
        <w:t>Journal of Geodynamics</w:t>
      </w:r>
      <w:r w:rsidRPr="00A26468">
        <w:t>, Vol. 34, No. 3-4, 405-445.</w:t>
      </w:r>
    </w:p>
    <w:bookmarkEnd w:id="278"/>
    <w:p w:rsidR="00A26468" w:rsidRPr="00A26468" w:rsidRDefault="00A26468" w:rsidP="00A26468">
      <w:pPr>
        <w:pStyle w:val="EndNoteBibliography"/>
      </w:pPr>
    </w:p>
    <w:p w:rsidR="005743E6" w:rsidRPr="0036117A" w:rsidRDefault="00DC0C79" w:rsidP="0036117A">
      <w:pPr>
        <w:pStyle w:val="EndNoteBibliography"/>
      </w:pPr>
      <w:r w:rsidRPr="0036117A">
        <w:fldChar w:fldCharType="end"/>
      </w:r>
    </w:p>
    <w:sectPr w:rsidR="005743E6" w:rsidRPr="0036117A" w:rsidSect="00922B12">
      <w:foot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452E" w:rsidRDefault="00AC452E" w:rsidP="00AB373D">
      <w:pPr>
        <w:spacing w:line="240" w:lineRule="auto"/>
      </w:pPr>
      <w:r>
        <w:separator/>
      </w:r>
    </w:p>
  </w:endnote>
  <w:endnote w:type="continuationSeparator" w:id="0">
    <w:p w:rsidR="00AC452E" w:rsidRDefault="00AC452E" w:rsidP="00AB37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3093876"/>
      <w:docPartObj>
        <w:docPartGallery w:val="Page Numbers (Bottom of Page)"/>
        <w:docPartUnique/>
      </w:docPartObj>
    </w:sdtPr>
    <w:sdtEndPr>
      <w:rPr>
        <w:noProof/>
      </w:rPr>
    </w:sdtEndPr>
    <w:sdtContent>
      <w:p w:rsidR="007F4053" w:rsidRDefault="007F4053">
        <w:pPr>
          <w:pStyle w:val="Footer"/>
          <w:jc w:val="right"/>
        </w:pPr>
        <w:r>
          <w:fldChar w:fldCharType="begin"/>
        </w:r>
        <w:r>
          <w:instrText xml:space="preserve"> PAGE   \* MERGEFORMAT </w:instrText>
        </w:r>
        <w:r>
          <w:fldChar w:fldCharType="separate"/>
        </w:r>
        <w:r w:rsidR="00A26468">
          <w:rPr>
            <w:noProof/>
          </w:rPr>
          <w:t>34</w:t>
        </w:r>
        <w:r>
          <w:fldChar w:fldCharType="end"/>
        </w:r>
      </w:p>
    </w:sdtContent>
  </w:sdt>
  <w:p w:rsidR="007F4053" w:rsidRDefault="007F4053" w:rsidP="00AB373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452E" w:rsidRDefault="00AC452E" w:rsidP="00AB373D">
      <w:pPr>
        <w:spacing w:line="240" w:lineRule="auto"/>
      </w:pPr>
      <w:r>
        <w:separator/>
      </w:r>
    </w:p>
  </w:footnote>
  <w:footnote w:type="continuationSeparator" w:id="0">
    <w:p w:rsidR="00AC452E" w:rsidRDefault="00AC452E" w:rsidP="00AB373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17583"/>
    <w:multiLevelType w:val="hybridMultilevel"/>
    <w:tmpl w:val="D44058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5756358"/>
    <w:multiLevelType w:val="hybridMultilevel"/>
    <w:tmpl w:val="06AAE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CC6E6F"/>
    <w:multiLevelType w:val="hybridMultilevel"/>
    <w:tmpl w:val="B9D0F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997C8D"/>
    <w:multiLevelType w:val="hybridMultilevel"/>
    <w:tmpl w:val="E95AC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C72E88"/>
    <w:multiLevelType w:val="hybridMultilevel"/>
    <w:tmpl w:val="995AAA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1E17B81"/>
    <w:multiLevelType w:val="hybridMultilevel"/>
    <w:tmpl w:val="957EAA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1E878B4"/>
    <w:multiLevelType w:val="hybridMultilevel"/>
    <w:tmpl w:val="E0E0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1F6258"/>
    <w:multiLevelType w:val="hybridMultilevel"/>
    <w:tmpl w:val="07EC6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2910B6"/>
    <w:multiLevelType w:val="hybridMultilevel"/>
    <w:tmpl w:val="A66C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D2F219D"/>
    <w:multiLevelType w:val="hybridMultilevel"/>
    <w:tmpl w:val="6722E5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62495097"/>
    <w:multiLevelType w:val="hybridMultilevel"/>
    <w:tmpl w:val="CD6E9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03537B"/>
    <w:multiLevelType w:val="hybridMultilevel"/>
    <w:tmpl w:val="DC9268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74152C69"/>
    <w:multiLevelType w:val="hybridMultilevel"/>
    <w:tmpl w:val="0DAE1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9F6290F"/>
    <w:multiLevelType w:val="hybridMultilevel"/>
    <w:tmpl w:val="DB70DD5A"/>
    <w:lvl w:ilvl="0" w:tplc="1009000F">
      <w:start w:val="1"/>
      <w:numFmt w:val="decimal"/>
      <w:lvlText w:val="%1."/>
      <w:lvlJc w:val="left"/>
      <w:pPr>
        <w:ind w:left="765" w:hanging="360"/>
      </w:pPr>
    </w:lvl>
    <w:lvl w:ilvl="1" w:tplc="10090019" w:tentative="1">
      <w:start w:val="1"/>
      <w:numFmt w:val="lowerLetter"/>
      <w:lvlText w:val="%2."/>
      <w:lvlJc w:val="left"/>
      <w:pPr>
        <w:ind w:left="1485" w:hanging="360"/>
      </w:pPr>
    </w:lvl>
    <w:lvl w:ilvl="2" w:tplc="1009001B" w:tentative="1">
      <w:start w:val="1"/>
      <w:numFmt w:val="lowerRoman"/>
      <w:lvlText w:val="%3."/>
      <w:lvlJc w:val="right"/>
      <w:pPr>
        <w:ind w:left="2205" w:hanging="180"/>
      </w:pPr>
    </w:lvl>
    <w:lvl w:ilvl="3" w:tplc="1009000F" w:tentative="1">
      <w:start w:val="1"/>
      <w:numFmt w:val="decimal"/>
      <w:lvlText w:val="%4."/>
      <w:lvlJc w:val="left"/>
      <w:pPr>
        <w:ind w:left="2925" w:hanging="360"/>
      </w:pPr>
    </w:lvl>
    <w:lvl w:ilvl="4" w:tplc="10090019" w:tentative="1">
      <w:start w:val="1"/>
      <w:numFmt w:val="lowerLetter"/>
      <w:lvlText w:val="%5."/>
      <w:lvlJc w:val="left"/>
      <w:pPr>
        <w:ind w:left="3645" w:hanging="360"/>
      </w:pPr>
    </w:lvl>
    <w:lvl w:ilvl="5" w:tplc="1009001B" w:tentative="1">
      <w:start w:val="1"/>
      <w:numFmt w:val="lowerRoman"/>
      <w:lvlText w:val="%6."/>
      <w:lvlJc w:val="right"/>
      <w:pPr>
        <w:ind w:left="4365" w:hanging="180"/>
      </w:pPr>
    </w:lvl>
    <w:lvl w:ilvl="6" w:tplc="1009000F" w:tentative="1">
      <w:start w:val="1"/>
      <w:numFmt w:val="decimal"/>
      <w:lvlText w:val="%7."/>
      <w:lvlJc w:val="left"/>
      <w:pPr>
        <w:ind w:left="5085" w:hanging="360"/>
      </w:pPr>
    </w:lvl>
    <w:lvl w:ilvl="7" w:tplc="10090019" w:tentative="1">
      <w:start w:val="1"/>
      <w:numFmt w:val="lowerLetter"/>
      <w:lvlText w:val="%8."/>
      <w:lvlJc w:val="left"/>
      <w:pPr>
        <w:ind w:left="5805" w:hanging="360"/>
      </w:pPr>
    </w:lvl>
    <w:lvl w:ilvl="8" w:tplc="1009001B" w:tentative="1">
      <w:start w:val="1"/>
      <w:numFmt w:val="lowerRoman"/>
      <w:lvlText w:val="%9."/>
      <w:lvlJc w:val="right"/>
      <w:pPr>
        <w:ind w:left="6525" w:hanging="180"/>
      </w:pPr>
    </w:lvl>
  </w:abstractNum>
  <w:num w:numId="1">
    <w:abstractNumId w:val="6"/>
  </w:num>
  <w:num w:numId="2">
    <w:abstractNumId w:val="7"/>
  </w:num>
  <w:num w:numId="3">
    <w:abstractNumId w:val="12"/>
  </w:num>
  <w:num w:numId="4">
    <w:abstractNumId w:val="10"/>
  </w:num>
  <w:num w:numId="5">
    <w:abstractNumId w:val="8"/>
  </w:num>
  <w:num w:numId="6">
    <w:abstractNumId w:val="3"/>
  </w:num>
  <w:num w:numId="7">
    <w:abstractNumId w:val="2"/>
  </w:num>
  <w:num w:numId="8">
    <w:abstractNumId w:val="1"/>
  </w:num>
  <w:num w:numId="9">
    <w:abstractNumId w:val="11"/>
  </w:num>
  <w:num w:numId="10">
    <w:abstractNumId w:val="9"/>
  </w:num>
  <w:num w:numId="11">
    <w:abstractNumId w:val="5"/>
  </w:num>
  <w:num w:numId="12">
    <w:abstractNumId w:val="4"/>
  </w:num>
  <w:num w:numId="13">
    <w:abstractNumId w:val="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JR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eddewsvepe9e5faxptreqrptrz95ftz5d&quot;&gt;DUC_Ref&lt;record-ids&gt;&lt;item&gt;4&lt;/item&gt;&lt;item&gt;8&lt;/item&gt;&lt;item&gt;46&lt;/item&gt;&lt;item&gt;57&lt;/item&gt;&lt;item&gt;75&lt;/item&gt;&lt;item&gt;97&lt;/item&gt;&lt;item&gt;118&lt;/item&gt;&lt;item&gt;136&lt;/item&gt;&lt;item&gt;172&lt;/item&gt;&lt;item&gt;349&lt;/item&gt;&lt;item&gt;379&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9&lt;/item&gt;&lt;item&gt;410&lt;/item&gt;&lt;item&gt;411&lt;/item&gt;&lt;item&gt;412&lt;/item&gt;&lt;item&gt;413&lt;/item&gt;&lt;item&gt;414&lt;/item&gt;&lt;item&gt;415&lt;/item&gt;&lt;item&gt;416&lt;/item&gt;&lt;item&gt;417&lt;/item&gt;&lt;item&gt;418&lt;/item&gt;&lt;item&gt;419&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50&lt;/item&gt;&lt;item&gt;453&lt;/item&gt;&lt;item&gt;460&lt;/item&gt;&lt;item&gt;461&lt;/item&gt;&lt;item&gt;462&lt;/item&gt;&lt;item&gt;470&lt;/item&gt;&lt;item&gt;471&lt;/item&gt;&lt;item&gt;472&lt;/item&gt;&lt;item&gt;473&lt;/item&gt;&lt;item&gt;474&lt;/item&gt;&lt;item&gt;475&lt;/item&gt;&lt;item&gt;476&lt;/item&gt;&lt;item&gt;477&lt;/item&gt;&lt;item&gt;480&lt;/item&gt;&lt;item&gt;483&lt;/item&gt;&lt;item&gt;486&lt;/item&gt;&lt;item&gt;487&lt;/item&gt;&lt;item&gt;488&lt;/item&gt;&lt;item&gt;489&lt;/item&gt;&lt;item&gt;490&lt;/item&gt;&lt;item&gt;491&lt;/item&gt;&lt;item&gt;492&lt;/item&gt;&lt;item&gt;493&lt;/item&gt;&lt;item&gt;494&lt;/item&gt;&lt;item&gt;495&lt;/item&gt;&lt;item&gt;496&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20&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7&lt;/item&gt;&lt;item&gt;569&lt;/item&gt;&lt;item&gt;570&lt;/item&gt;&lt;item&gt;572&lt;/item&gt;&lt;item&gt;575&lt;/item&gt;&lt;item&gt;576&lt;/item&gt;&lt;item&gt;577&lt;/item&gt;&lt;item&gt;579&lt;/item&gt;&lt;item&gt;580&lt;/item&gt;&lt;item&gt;581&lt;/item&gt;&lt;item&gt;582&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28&lt;/item&gt;&lt;item&gt;629&lt;/item&gt;&lt;item&gt;630&lt;/item&gt;&lt;item&gt;631&lt;/item&gt;&lt;item&gt;632&lt;/item&gt;&lt;item&gt;637&lt;/item&gt;&lt;item&gt;638&lt;/item&gt;&lt;item&gt;639&lt;/item&gt;&lt;item&gt;640&lt;/item&gt;&lt;item&gt;641&lt;/item&gt;&lt;item&gt;642&lt;/item&gt;&lt;item&gt;643&lt;/item&gt;&lt;item&gt;644&lt;/item&gt;&lt;item&gt;649&lt;/item&gt;&lt;item&gt;651&lt;/item&gt;&lt;item&gt;652&lt;/item&gt;&lt;item&gt;653&lt;/item&gt;&lt;item&gt;654&lt;/item&gt;&lt;item&gt;655&lt;/item&gt;&lt;item&gt;656&lt;/item&gt;&lt;item&gt;658&lt;/item&gt;&lt;item&gt;659&lt;/item&gt;&lt;item&gt;660&lt;/item&gt;&lt;item&gt;661&lt;/item&gt;&lt;item&gt;662&lt;/item&gt;&lt;item&gt;663&lt;/item&gt;&lt;item&gt;665&lt;/item&gt;&lt;item&gt;668&lt;/item&gt;&lt;item&gt;669&lt;/item&gt;&lt;item&gt;670&lt;/item&gt;&lt;item&gt;671&lt;/item&gt;&lt;item&gt;672&lt;/item&gt;&lt;item&gt;673&lt;/item&gt;&lt;item&gt;675&lt;/item&gt;&lt;item&gt;676&lt;/item&gt;&lt;item&gt;677&lt;/item&gt;&lt;item&gt;678&lt;/item&gt;&lt;item&gt;679&lt;/item&gt;&lt;item&gt;680&lt;/item&gt;&lt;item&gt;681&lt;/item&gt;&lt;/record-ids&gt;&lt;/item&gt;&lt;/Libraries&gt;"/>
  </w:docVars>
  <w:rsids>
    <w:rsidRoot w:val="009F4491"/>
    <w:rsid w:val="00000214"/>
    <w:rsid w:val="000014B1"/>
    <w:rsid w:val="000032EB"/>
    <w:rsid w:val="00004661"/>
    <w:rsid w:val="00004D48"/>
    <w:rsid w:val="000058DD"/>
    <w:rsid w:val="00005C91"/>
    <w:rsid w:val="000073DB"/>
    <w:rsid w:val="00007C1B"/>
    <w:rsid w:val="0001245D"/>
    <w:rsid w:val="00014840"/>
    <w:rsid w:val="00017215"/>
    <w:rsid w:val="00017324"/>
    <w:rsid w:val="00017F74"/>
    <w:rsid w:val="000204FC"/>
    <w:rsid w:val="000317D9"/>
    <w:rsid w:val="000333E2"/>
    <w:rsid w:val="00033E8B"/>
    <w:rsid w:val="00034AD6"/>
    <w:rsid w:val="00035928"/>
    <w:rsid w:val="00036806"/>
    <w:rsid w:val="00037BB0"/>
    <w:rsid w:val="00040E83"/>
    <w:rsid w:val="000412F9"/>
    <w:rsid w:val="0004467D"/>
    <w:rsid w:val="0005300A"/>
    <w:rsid w:val="00062B7D"/>
    <w:rsid w:val="00065900"/>
    <w:rsid w:val="000739DC"/>
    <w:rsid w:val="0007693D"/>
    <w:rsid w:val="00076958"/>
    <w:rsid w:val="00080A19"/>
    <w:rsid w:val="00080C68"/>
    <w:rsid w:val="00084C07"/>
    <w:rsid w:val="00087675"/>
    <w:rsid w:val="00090074"/>
    <w:rsid w:val="00091640"/>
    <w:rsid w:val="0009778D"/>
    <w:rsid w:val="000A4C49"/>
    <w:rsid w:val="000B09BB"/>
    <w:rsid w:val="000B6BA8"/>
    <w:rsid w:val="000C1F4D"/>
    <w:rsid w:val="000C5361"/>
    <w:rsid w:val="000D17C0"/>
    <w:rsid w:val="000D35AB"/>
    <w:rsid w:val="000D37FC"/>
    <w:rsid w:val="000D4CE3"/>
    <w:rsid w:val="000E050C"/>
    <w:rsid w:val="000E5370"/>
    <w:rsid w:val="000E54D3"/>
    <w:rsid w:val="000E7586"/>
    <w:rsid w:val="000F509B"/>
    <w:rsid w:val="000F6AA5"/>
    <w:rsid w:val="00101360"/>
    <w:rsid w:val="001023E6"/>
    <w:rsid w:val="001067D1"/>
    <w:rsid w:val="0010727D"/>
    <w:rsid w:val="0011514A"/>
    <w:rsid w:val="00115539"/>
    <w:rsid w:val="0011571B"/>
    <w:rsid w:val="00115E1A"/>
    <w:rsid w:val="00123BD0"/>
    <w:rsid w:val="001252F4"/>
    <w:rsid w:val="00126EEC"/>
    <w:rsid w:val="001278F9"/>
    <w:rsid w:val="001344D2"/>
    <w:rsid w:val="00142783"/>
    <w:rsid w:val="00161BEB"/>
    <w:rsid w:val="00163EA3"/>
    <w:rsid w:val="00171095"/>
    <w:rsid w:val="00176743"/>
    <w:rsid w:val="0018682D"/>
    <w:rsid w:val="001878B2"/>
    <w:rsid w:val="00187F56"/>
    <w:rsid w:val="00191457"/>
    <w:rsid w:val="00195E7D"/>
    <w:rsid w:val="001B0A6C"/>
    <w:rsid w:val="001B3B32"/>
    <w:rsid w:val="001B631B"/>
    <w:rsid w:val="001B7E83"/>
    <w:rsid w:val="001C13F2"/>
    <w:rsid w:val="001C4E21"/>
    <w:rsid w:val="001C6613"/>
    <w:rsid w:val="001D0DAA"/>
    <w:rsid w:val="001D0FF3"/>
    <w:rsid w:val="001D2463"/>
    <w:rsid w:val="001D2AAB"/>
    <w:rsid w:val="001D2D3F"/>
    <w:rsid w:val="001D41D8"/>
    <w:rsid w:val="001D47B2"/>
    <w:rsid w:val="001D6CAF"/>
    <w:rsid w:val="001E064C"/>
    <w:rsid w:val="001E06AE"/>
    <w:rsid w:val="001E43AC"/>
    <w:rsid w:val="001E64AA"/>
    <w:rsid w:val="001E7483"/>
    <w:rsid w:val="001E76C9"/>
    <w:rsid w:val="001F2B6E"/>
    <w:rsid w:val="001F6396"/>
    <w:rsid w:val="001F7E99"/>
    <w:rsid w:val="00201AE3"/>
    <w:rsid w:val="00201DB3"/>
    <w:rsid w:val="00204BD4"/>
    <w:rsid w:val="00213CA7"/>
    <w:rsid w:val="00222672"/>
    <w:rsid w:val="0022455B"/>
    <w:rsid w:val="00225A77"/>
    <w:rsid w:val="00225A9A"/>
    <w:rsid w:val="0022761B"/>
    <w:rsid w:val="00232558"/>
    <w:rsid w:val="00240DC6"/>
    <w:rsid w:val="002427AF"/>
    <w:rsid w:val="00243ACB"/>
    <w:rsid w:val="00250B85"/>
    <w:rsid w:val="002531CD"/>
    <w:rsid w:val="00253217"/>
    <w:rsid w:val="002638DF"/>
    <w:rsid w:val="00267C7C"/>
    <w:rsid w:val="00276016"/>
    <w:rsid w:val="0027758E"/>
    <w:rsid w:val="00277894"/>
    <w:rsid w:val="00283BFA"/>
    <w:rsid w:val="0028464D"/>
    <w:rsid w:val="00284DBA"/>
    <w:rsid w:val="00291471"/>
    <w:rsid w:val="00292E2C"/>
    <w:rsid w:val="0029711E"/>
    <w:rsid w:val="0029757C"/>
    <w:rsid w:val="002A6064"/>
    <w:rsid w:val="002A6A0F"/>
    <w:rsid w:val="002B006E"/>
    <w:rsid w:val="002B1098"/>
    <w:rsid w:val="002B4E72"/>
    <w:rsid w:val="002C58E6"/>
    <w:rsid w:val="002C6B8C"/>
    <w:rsid w:val="002D30BA"/>
    <w:rsid w:val="002D5F84"/>
    <w:rsid w:val="002D7C73"/>
    <w:rsid w:val="002E468D"/>
    <w:rsid w:val="002E742A"/>
    <w:rsid w:val="002F0BE3"/>
    <w:rsid w:val="002F2696"/>
    <w:rsid w:val="002F6F34"/>
    <w:rsid w:val="002F71D9"/>
    <w:rsid w:val="003008C6"/>
    <w:rsid w:val="00306030"/>
    <w:rsid w:val="003109F9"/>
    <w:rsid w:val="00315224"/>
    <w:rsid w:val="00316E42"/>
    <w:rsid w:val="003226EB"/>
    <w:rsid w:val="003272F2"/>
    <w:rsid w:val="00330DC0"/>
    <w:rsid w:val="00336130"/>
    <w:rsid w:val="00337C30"/>
    <w:rsid w:val="003421C3"/>
    <w:rsid w:val="00347862"/>
    <w:rsid w:val="00347BE0"/>
    <w:rsid w:val="00351A60"/>
    <w:rsid w:val="003544BE"/>
    <w:rsid w:val="0036117A"/>
    <w:rsid w:val="00362EFE"/>
    <w:rsid w:val="003667BA"/>
    <w:rsid w:val="0036764C"/>
    <w:rsid w:val="003678C5"/>
    <w:rsid w:val="003751A5"/>
    <w:rsid w:val="003765C5"/>
    <w:rsid w:val="00376616"/>
    <w:rsid w:val="00381593"/>
    <w:rsid w:val="003918A1"/>
    <w:rsid w:val="003925F8"/>
    <w:rsid w:val="00393635"/>
    <w:rsid w:val="00397D4D"/>
    <w:rsid w:val="003A3E19"/>
    <w:rsid w:val="003A765F"/>
    <w:rsid w:val="003B1E9E"/>
    <w:rsid w:val="003B3810"/>
    <w:rsid w:val="003B4200"/>
    <w:rsid w:val="003C2DEC"/>
    <w:rsid w:val="003C458C"/>
    <w:rsid w:val="003D17F9"/>
    <w:rsid w:val="003D2595"/>
    <w:rsid w:val="003D339A"/>
    <w:rsid w:val="003D67EA"/>
    <w:rsid w:val="003D785B"/>
    <w:rsid w:val="003E0C5E"/>
    <w:rsid w:val="003E1048"/>
    <w:rsid w:val="003F26A1"/>
    <w:rsid w:val="003F34F6"/>
    <w:rsid w:val="004014D7"/>
    <w:rsid w:val="0041132C"/>
    <w:rsid w:val="00416794"/>
    <w:rsid w:val="00432D6D"/>
    <w:rsid w:val="00433A6D"/>
    <w:rsid w:val="00435973"/>
    <w:rsid w:val="0043691A"/>
    <w:rsid w:val="00441DA0"/>
    <w:rsid w:val="004435A5"/>
    <w:rsid w:val="00444534"/>
    <w:rsid w:val="00453B41"/>
    <w:rsid w:val="00456F20"/>
    <w:rsid w:val="00463A62"/>
    <w:rsid w:val="00464E74"/>
    <w:rsid w:val="00465E95"/>
    <w:rsid w:val="0046769F"/>
    <w:rsid w:val="00467F1B"/>
    <w:rsid w:val="00470C5F"/>
    <w:rsid w:val="00470DE8"/>
    <w:rsid w:val="00475CDD"/>
    <w:rsid w:val="00476AE3"/>
    <w:rsid w:val="004773A9"/>
    <w:rsid w:val="004817A5"/>
    <w:rsid w:val="00481B33"/>
    <w:rsid w:val="00483789"/>
    <w:rsid w:val="00490386"/>
    <w:rsid w:val="0049444B"/>
    <w:rsid w:val="004944A7"/>
    <w:rsid w:val="00494E5D"/>
    <w:rsid w:val="0049527E"/>
    <w:rsid w:val="004B3713"/>
    <w:rsid w:val="004B607A"/>
    <w:rsid w:val="004B7EDF"/>
    <w:rsid w:val="004C115A"/>
    <w:rsid w:val="004C4D4B"/>
    <w:rsid w:val="004C7020"/>
    <w:rsid w:val="004D05B9"/>
    <w:rsid w:val="004D0990"/>
    <w:rsid w:val="004D0F98"/>
    <w:rsid w:val="004D5062"/>
    <w:rsid w:val="004D56C7"/>
    <w:rsid w:val="004E2631"/>
    <w:rsid w:val="004E528D"/>
    <w:rsid w:val="004F1D31"/>
    <w:rsid w:val="004F211B"/>
    <w:rsid w:val="004F2278"/>
    <w:rsid w:val="004F3086"/>
    <w:rsid w:val="004F3440"/>
    <w:rsid w:val="004F5D37"/>
    <w:rsid w:val="0050300D"/>
    <w:rsid w:val="0050476E"/>
    <w:rsid w:val="00506C83"/>
    <w:rsid w:val="00511337"/>
    <w:rsid w:val="005115F9"/>
    <w:rsid w:val="00516811"/>
    <w:rsid w:val="00533E65"/>
    <w:rsid w:val="00534BD2"/>
    <w:rsid w:val="00534DA9"/>
    <w:rsid w:val="00536C54"/>
    <w:rsid w:val="00545633"/>
    <w:rsid w:val="00551EDD"/>
    <w:rsid w:val="00553BD3"/>
    <w:rsid w:val="005547B7"/>
    <w:rsid w:val="005559C7"/>
    <w:rsid w:val="00555CF2"/>
    <w:rsid w:val="00557E04"/>
    <w:rsid w:val="005635A4"/>
    <w:rsid w:val="0056490E"/>
    <w:rsid w:val="005653FA"/>
    <w:rsid w:val="0057064D"/>
    <w:rsid w:val="005743E6"/>
    <w:rsid w:val="005768CB"/>
    <w:rsid w:val="0057706F"/>
    <w:rsid w:val="00583E0F"/>
    <w:rsid w:val="00585B54"/>
    <w:rsid w:val="00585CBF"/>
    <w:rsid w:val="00594011"/>
    <w:rsid w:val="005A0864"/>
    <w:rsid w:val="005A2261"/>
    <w:rsid w:val="005A2CB8"/>
    <w:rsid w:val="005A3E7A"/>
    <w:rsid w:val="005A408E"/>
    <w:rsid w:val="005A752F"/>
    <w:rsid w:val="005A761F"/>
    <w:rsid w:val="005A7840"/>
    <w:rsid w:val="005A7BD3"/>
    <w:rsid w:val="005B1D66"/>
    <w:rsid w:val="005B671C"/>
    <w:rsid w:val="005B6C6A"/>
    <w:rsid w:val="005B72B8"/>
    <w:rsid w:val="005D07E2"/>
    <w:rsid w:val="005D4488"/>
    <w:rsid w:val="005D6EDE"/>
    <w:rsid w:val="005E1F52"/>
    <w:rsid w:val="005E598C"/>
    <w:rsid w:val="005F10F1"/>
    <w:rsid w:val="005F117A"/>
    <w:rsid w:val="005F17B7"/>
    <w:rsid w:val="0060300A"/>
    <w:rsid w:val="0060474C"/>
    <w:rsid w:val="00604DCB"/>
    <w:rsid w:val="00605E8D"/>
    <w:rsid w:val="00607B72"/>
    <w:rsid w:val="00611A0E"/>
    <w:rsid w:val="006142E1"/>
    <w:rsid w:val="0061521A"/>
    <w:rsid w:val="0061708C"/>
    <w:rsid w:val="0062649E"/>
    <w:rsid w:val="006265D6"/>
    <w:rsid w:val="006277D0"/>
    <w:rsid w:val="006304FA"/>
    <w:rsid w:val="00634B9C"/>
    <w:rsid w:val="0063536A"/>
    <w:rsid w:val="006358D2"/>
    <w:rsid w:val="006377BD"/>
    <w:rsid w:val="00640CA3"/>
    <w:rsid w:val="006452E7"/>
    <w:rsid w:val="00650A00"/>
    <w:rsid w:val="00651968"/>
    <w:rsid w:val="006546CF"/>
    <w:rsid w:val="00662148"/>
    <w:rsid w:val="00666BE6"/>
    <w:rsid w:val="00670A25"/>
    <w:rsid w:val="00670AFE"/>
    <w:rsid w:val="006724D1"/>
    <w:rsid w:val="00672BE7"/>
    <w:rsid w:val="00676FDB"/>
    <w:rsid w:val="00681FB5"/>
    <w:rsid w:val="00682725"/>
    <w:rsid w:val="00683BB9"/>
    <w:rsid w:val="00686175"/>
    <w:rsid w:val="00687A7E"/>
    <w:rsid w:val="00695723"/>
    <w:rsid w:val="006A292A"/>
    <w:rsid w:val="006A2B3B"/>
    <w:rsid w:val="006A2F2D"/>
    <w:rsid w:val="006A50B8"/>
    <w:rsid w:val="006B268A"/>
    <w:rsid w:val="006B2917"/>
    <w:rsid w:val="006C092D"/>
    <w:rsid w:val="006C241C"/>
    <w:rsid w:val="006C6EA4"/>
    <w:rsid w:val="006D0AD7"/>
    <w:rsid w:val="006D2990"/>
    <w:rsid w:val="006D3EA6"/>
    <w:rsid w:val="006D40ED"/>
    <w:rsid w:val="006D75EF"/>
    <w:rsid w:val="006E0220"/>
    <w:rsid w:val="006E1238"/>
    <w:rsid w:val="006E31D8"/>
    <w:rsid w:val="006E6668"/>
    <w:rsid w:val="006F308C"/>
    <w:rsid w:val="006F6ECF"/>
    <w:rsid w:val="006F7292"/>
    <w:rsid w:val="007005F0"/>
    <w:rsid w:val="00703471"/>
    <w:rsid w:val="00704080"/>
    <w:rsid w:val="007059C3"/>
    <w:rsid w:val="00705FD2"/>
    <w:rsid w:val="007070D5"/>
    <w:rsid w:val="00710573"/>
    <w:rsid w:val="007208FE"/>
    <w:rsid w:val="00721E55"/>
    <w:rsid w:val="00721FE3"/>
    <w:rsid w:val="007253C9"/>
    <w:rsid w:val="00726471"/>
    <w:rsid w:val="007330DF"/>
    <w:rsid w:val="007331D5"/>
    <w:rsid w:val="00733DA0"/>
    <w:rsid w:val="00735BD6"/>
    <w:rsid w:val="007364A1"/>
    <w:rsid w:val="00736B26"/>
    <w:rsid w:val="00750F5C"/>
    <w:rsid w:val="00752D1F"/>
    <w:rsid w:val="00753671"/>
    <w:rsid w:val="00753AA5"/>
    <w:rsid w:val="00755D02"/>
    <w:rsid w:val="007603EA"/>
    <w:rsid w:val="00760DE4"/>
    <w:rsid w:val="00760EDE"/>
    <w:rsid w:val="00765372"/>
    <w:rsid w:val="00765374"/>
    <w:rsid w:val="007666FD"/>
    <w:rsid w:val="00767EF5"/>
    <w:rsid w:val="00772F3F"/>
    <w:rsid w:val="00776BED"/>
    <w:rsid w:val="007772AC"/>
    <w:rsid w:val="007851D7"/>
    <w:rsid w:val="007917DB"/>
    <w:rsid w:val="00792FF3"/>
    <w:rsid w:val="007A0B54"/>
    <w:rsid w:val="007A3295"/>
    <w:rsid w:val="007A7819"/>
    <w:rsid w:val="007A78DD"/>
    <w:rsid w:val="007B1530"/>
    <w:rsid w:val="007B5364"/>
    <w:rsid w:val="007B53BB"/>
    <w:rsid w:val="007B5622"/>
    <w:rsid w:val="007B5D6C"/>
    <w:rsid w:val="007B5F8B"/>
    <w:rsid w:val="007D2200"/>
    <w:rsid w:val="007D2E76"/>
    <w:rsid w:val="007D40A9"/>
    <w:rsid w:val="007D58DC"/>
    <w:rsid w:val="007E0512"/>
    <w:rsid w:val="007E18F2"/>
    <w:rsid w:val="007F0130"/>
    <w:rsid w:val="007F0262"/>
    <w:rsid w:val="007F4053"/>
    <w:rsid w:val="007F7000"/>
    <w:rsid w:val="00805AC4"/>
    <w:rsid w:val="00810E7A"/>
    <w:rsid w:val="00811720"/>
    <w:rsid w:val="00817F18"/>
    <w:rsid w:val="00821FAE"/>
    <w:rsid w:val="008245E3"/>
    <w:rsid w:val="00824C5A"/>
    <w:rsid w:val="0082570E"/>
    <w:rsid w:val="00827CF8"/>
    <w:rsid w:val="008424D3"/>
    <w:rsid w:val="008436FE"/>
    <w:rsid w:val="00850A46"/>
    <w:rsid w:val="00850AEB"/>
    <w:rsid w:val="00850EA4"/>
    <w:rsid w:val="008533CE"/>
    <w:rsid w:val="00857DEE"/>
    <w:rsid w:val="00860D4D"/>
    <w:rsid w:val="00861FCA"/>
    <w:rsid w:val="00862FC2"/>
    <w:rsid w:val="008659E8"/>
    <w:rsid w:val="00872385"/>
    <w:rsid w:val="0087386D"/>
    <w:rsid w:val="00874A0F"/>
    <w:rsid w:val="00876275"/>
    <w:rsid w:val="00876A6A"/>
    <w:rsid w:val="008A684A"/>
    <w:rsid w:val="008B385F"/>
    <w:rsid w:val="008B40C2"/>
    <w:rsid w:val="008B44EB"/>
    <w:rsid w:val="008B48E0"/>
    <w:rsid w:val="008C2049"/>
    <w:rsid w:val="008D33DF"/>
    <w:rsid w:val="008D3521"/>
    <w:rsid w:val="008D7523"/>
    <w:rsid w:val="008D758A"/>
    <w:rsid w:val="008E1032"/>
    <w:rsid w:val="008E1915"/>
    <w:rsid w:val="008E4A47"/>
    <w:rsid w:val="008F21AD"/>
    <w:rsid w:val="008F2FF1"/>
    <w:rsid w:val="008F4985"/>
    <w:rsid w:val="008F6FA5"/>
    <w:rsid w:val="00900FDE"/>
    <w:rsid w:val="00901013"/>
    <w:rsid w:val="009066D3"/>
    <w:rsid w:val="00907D96"/>
    <w:rsid w:val="00907F59"/>
    <w:rsid w:val="0091008A"/>
    <w:rsid w:val="009108E0"/>
    <w:rsid w:val="00911DD0"/>
    <w:rsid w:val="0091376E"/>
    <w:rsid w:val="009138AF"/>
    <w:rsid w:val="00916163"/>
    <w:rsid w:val="009207CA"/>
    <w:rsid w:val="00922B12"/>
    <w:rsid w:val="00924419"/>
    <w:rsid w:val="00926B8E"/>
    <w:rsid w:val="00926D31"/>
    <w:rsid w:val="00927273"/>
    <w:rsid w:val="0092744C"/>
    <w:rsid w:val="0094088C"/>
    <w:rsid w:val="0094340B"/>
    <w:rsid w:val="009439D9"/>
    <w:rsid w:val="00944A37"/>
    <w:rsid w:val="00953777"/>
    <w:rsid w:val="00954F65"/>
    <w:rsid w:val="00962CDE"/>
    <w:rsid w:val="00975ACA"/>
    <w:rsid w:val="009860E7"/>
    <w:rsid w:val="009863C9"/>
    <w:rsid w:val="009914BA"/>
    <w:rsid w:val="009964C9"/>
    <w:rsid w:val="009975B3"/>
    <w:rsid w:val="009B2856"/>
    <w:rsid w:val="009B35D9"/>
    <w:rsid w:val="009B53A9"/>
    <w:rsid w:val="009B7F3A"/>
    <w:rsid w:val="009C00A7"/>
    <w:rsid w:val="009C1A02"/>
    <w:rsid w:val="009C57D9"/>
    <w:rsid w:val="009D36D5"/>
    <w:rsid w:val="009D5A52"/>
    <w:rsid w:val="009D615D"/>
    <w:rsid w:val="009D6BC5"/>
    <w:rsid w:val="009E078C"/>
    <w:rsid w:val="009F0C90"/>
    <w:rsid w:val="009F202A"/>
    <w:rsid w:val="009F4491"/>
    <w:rsid w:val="009F64DA"/>
    <w:rsid w:val="009F6941"/>
    <w:rsid w:val="00A10264"/>
    <w:rsid w:val="00A14AA3"/>
    <w:rsid w:val="00A16CCC"/>
    <w:rsid w:val="00A26468"/>
    <w:rsid w:val="00A269A6"/>
    <w:rsid w:val="00A32838"/>
    <w:rsid w:val="00A3547D"/>
    <w:rsid w:val="00A405CA"/>
    <w:rsid w:val="00A45AA0"/>
    <w:rsid w:val="00A514B8"/>
    <w:rsid w:val="00A5164B"/>
    <w:rsid w:val="00A51DA9"/>
    <w:rsid w:val="00A55216"/>
    <w:rsid w:val="00A61BBF"/>
    <w:rsid w:val="00A62450"/>
    <w:rsid w:val="00A64237"/>
    <w:rsid w:val="00A64613"/>
    <w:rsid w:val="00A65095"/>
    <w:rsid w:val="00A66695"/>
    <w:rsid w:val="00A706E2"/>
    <w:rsid w:val="00A725C4"/>
    <w:rsid w:val="00A730F0"/>
    <w:rsid w:val="00A75254"/>
    <w:rsid w:val="00A75594"/>
    <w:rsid w:val="00A773AC"/>
    <w:rsid w:val="00A82113"/>
    <w:rsid w:val="00A8527C"/>
    <w:rsid w:val="00A85DA6"/>
    <w:rsid w:val="00A8669A"/>
    <w:rsid w:val="00A86E4D"/>
    <w:rsid w:val="00A87EF2"/>
    <w:rsid w:val="00A92048"/>
    <w:rsid w:val="00A95ED4"/>
    <w:rsid w:val="00AA2E5B"/>
    <w:rsid w:val="00AA3E84"/>
    <w:rsid w:val="00AA44D8"/>
    <w:rsid w:val="00AA60DD"/>
    <w:rsid w:val="00AA6EF8"/>
    <w:rsid w:val="00AA7F1C"/>
    <w:rsid w:val="00AB3127"/>
    <w:rsid w:val="00AB373D"/>
    <w:rsid w:val="00AC14B0"/>
    <w:rsid w:val="00AC2651"/>
    <w:rsid w:val="00AC452E"/>
    <w:rsid w:val="00AC4820"/>
    <w:rsid w:val="00AC747B"/>
    <w:rsid w:val="00AD293C"/>
    <w:rsid w:val="00AD5E3A"/>
    <w:rsid w:val="00AD6595"/>
    <w:rsid w:val="00AD7E6D"/>
    <w:rsid w:val="00AE5084"/>
    <w:rsid w:val="00AE551A"/>
    <w:rsid w:val="00AF00C0"/>
    <w:rsid w:val="00AF230F"/>
    <w:rsid w:val="00AF3689"/>
    <w:rsid w:val="00AF5F5D"/>
    <w:rsid w:val="00B03728"/>
    <w:rsid w:val="00B045E7"/>
    <w:rsid w:val="00B06BDB"/>
    <w:rsid w:val="00B0705C"/>
    <w:rsid w:val="00B10C03"/>
    <w:rsid w:val="00B144D3"/>
    <w:rsid w:val="00B218F7"/>
    <w:rsid w:val="00B22460"/>
    <w:rsid w:val="00B232CF"/>
    <w:rsid w:val="00B25FA7"/>
    <w:rsid w:val="00B30A2E"/>
    <w:rsid w:val="00B328E2"/>
    <w:rsid w:val="00B33AE9"/>
    <w:rsid w:val="00B35929"/>
    <w:rsid w:val="00B41811"/>
    <w:rsid w:val="00B436A1"/>
    <w:rsid w:val="00B436EA"/>
    <w:rsid w:val="00B4614D"/>
    <w:rsid w:val="00B46327"/>
    <w:rsid w:val="00B4666C"/>
    <w:rsid w:val="00B51F37"/>
    <w:rsid w:val="00B54634"/>
    <w:rsid w:val="00B547FD"/>
    <w:rsid w:val="00B663AA"/>
    <w:rsid w:val="00B67D9F"/>
    <w:rsid w:val="00B71215"/>
    <w:rsid w:val="00B71A68"/>
    <w:rsid w:val="00B72710"/>
    <w:rsid w:val="00B81F19"/>
    <w:rsid w:val="00B84D00"/>
    <w:rsid w:val="00B859EA"/>
    <w:rsid w:val="00B90341"/>
    <w:rsid w:val="00B94C3A"/>
    <w:rsid w:val="00B94E27"/>
    <w:rsid w:val="00B95326"/>
    <w:rsid w:val="00B9738B"/>
    <w:rsid w:val="00B97825"/>
    <w:rsid w:val="00BA0E71"/>
    <w:rsid w:val="00BA55FC"/>
    <w:rsid w:val="00BB0357"/>
    <w:rsid w:val="00BB06B2"/>
    <w:rsid w:val="00BB0DEE"/>
    <w:rsid w:val="00BB17A2"/>
    <w:rsid w:val="00BB78CC"/>
    <w:rsid w:val="00BC12BE"/>
    <w:rsid w:val="00BD2A06"/>
    <w:rsid w:val="00BD3116"/>
    <w:rsid w:val="00BD5390"/>
    <w:rsid w:val="00BD7BF7"/>
    <w:rsid w:val="00BE061E"/>
    <w:rsid w:val="00BE2317"/>
    <w:rsid w:val="00BF0155"/>
    <w:rsid w:val="00BF1978"/>
    <w:rsid w:val="00BF390F"/>
    <w:rsid w:val="00BF4C31"/>
    <w:rsid w:val="00C00A81"/>
    <w:rsid w:val="00C01528"/>
    <w:rsid w:val="00C01956"/>
    <w:rsid w:val="00C01CA0"/>
    <w:rsid w:val="00C05307"/>
    <w:rsid w:val="00C0548B"/>
    <w:rsid w:val="00C05552"/>
    <w:rsid w:val="00C12FD9"/>
    <w:rsid w:val="00C167A2"/>
    <w:rsid w:val="00C16D27"/>
    <w:rsid w:val="00C17799"/>
    <w:rsid w:val="00C209DF"/>
    <w:rsid w:val="00C2500C"/>
    <w:rsid w:val="00C25D52"/>
    <w:rsid w:val="00C26753"/>
    <w:rsid w:val="00C3392C"/>
    <w:rsid w:val="00C33C8E"/>
    <w:rsid w:val="00C4004A"/>
    <w:rsid w:val="00C43305"/>
    <w:rsid w:val="00C4491A"/>
    <w:rsid w:val="00C44E22"/>
    <w:rsid w:val="00C468A6"/>
    <w:rsid w:val="00C50002"/>
    <w:rsid w:val="00C55695"/>
    <w:rsid w:val="00C626F8"/>
    <w:rsid w:val="00C6770C"/>
    <w:rsid w:val="00C8040F"/>
    <w:rsid w:val="00C8156F"/>
    <w:rsid w:val="00C842A0"/>
    <w:rsid w:val="00C858CD"/>
    <w:rsid w:val="00C86AB2"/>
    <w:rsid w:val="00C87046"/>
    <w:rsid w:val="00C87C6B"/>
    <w:rsid w:val="00C93B51"/>
    <w:rsid w:val="00C93EA6"/>
    <w:rsid w:val="00C94606"/>
    <w:rsid w:val="00C96FB1"/>
    <w:rsid w:val="00CA1876"/>
    <w:rsid w:val="00CA19D8"/>
    <w:rsid w:val="00CA2E98"/>
    <w:rsid w:val="00CA58D9"/>
    <w:rsid w:val="00CB0A5A"/>
    <w:rsid w:val="00CB0FD4"/>
    <w:rsid w:val="00CB6CD4"/>
    <w:rsid w:val="00CC495C"/>
    <w:rsid w:val="00CC4A61"/>
    <w:rsid w:val="00CC4A91"/>
    <w:rsid w:val="00CC5796"/>
    <w:rsid w:val="00CC6032"/>
    <w:rsid w:val="00CC6531"/>
    <w:rsid w:val="00CD36D9"/>
    <w:rsid w:val="00CD6DCC"/>
    <w:rsid w:val="00CD7992"/>
    <w:rsid w:val="00CE409B"/>
    <w:rsid w:val="00CE44F6"/>
    <w:rsid w:val="00CE55E8"/>
    <w:rsid w:val="00CE66D3"/>
    <w:rsid w:val="00CF0C81"/>
    <w:rsid w:val="00CF3BD7"/>
    <w:rsid w:val="00D04072"/>
    <w:rsid w:val="00D046F3"/>
    <w:rsid w:val="00D076FA"/>
    <w:rsid w:val="00D15214"/>
    <w:rsid w:val="00D1524F"/>
    <w:rsid w:val="00D170CB"/>
    <w:rsid w:val="00D23D54"/>
    <w:rsid w:val="00D23D70"/>
    <w:rsid w:val="00D25695"/>
    <w:rsid w:val="00D35F1F"/>
    <w:rsid w:val="00D373FF"/>
    <w:rsid w:val="00D45149"/>
    <w:rsid w:val="00D463F8"/>
    <w:rsid w:val="00D609A1"/>
    <w:rsid w:val="00D635E4"/>
    <w:rsid w:val="00D648A5"/>
    <w:rsid w:val="00D66F77"/>
    <w:rsid w:val="00D71A33"/>
    <w:rsid w:val="00D71EA9"/>
    <w:rsid w:val="00D7355B"/>
    <w:rsid w:val="00D806D5"/>
    <w:rsid w:val="00D81757"/>
    <w:rsid w:val="00D8266D"/>
    <w:rsid w:val="00D82E8A"/>
    <w:rsid w:val="00D83E0C"/>
    <w:rsid w:val="00D840A4"/>
    <w:rsid w:val="00D85ABA"/>
    <w:rsid w:val="00D86093"/>
    <w:rsid w:val="00D90CFC"/>
    <w:rsid w:val="00D91131"/>
    <w:rsid w:val="00D95B99"/>
    <w:rsid w:val="00D970BD"/>
    <w:rsid w:val="00D97D9B"/>
    <w:rsid w:val="00DA0B09"/>
    <w:rsid w:val="00DA3A3F"/>
    <w:rsid w:val="00DA487A"/>
    <w:rsid w:val="00DA4BE6"/>
    <w:rsid w:val="00DA59DC"/>
    <w:rsid w:val="00DA6F7B"/>
    <w:rsid w:val="00DB02EC"/>
    <w:rsid w:val="00DB2268"/>
    <w:rsid w:val="00DB5ED1"/>
    <w:rsid w:val="00DC0C79"/>
    <w:rsid w:val="00DC0D12"/>
    <w:rsid w:val="00DC2E19"/>
    <w:rsid w:val="00DC30DD"/>
    <w:rsid w:val="00DC49C6"/>
    <w:rsid w:val="00DC7D7C"/>
    <w:rsid w:val="00DC7F8B"/>
    <w:rsid w:val="00DD124A"/>
    <w:rsid w:val="00DD5A0A"/>
    <w:rsid w:val="00DD5D76"/>
    <w:rsid w:val="00DD6EF0"/>
    <w:rsid w:val="00DD71F8"/>
    <w:rsid w:val="00DD7DE1"/>
    <w:rsid w:val="00DE1C69"/>
    <w:rsid w:val="00DE4816"/>
    <w:rsid w:val="00DF00D8"/>
    <w:rsid w:val="00DF1898"/>
    <w:rsid w:val="00DF41B0"/>
    <w:rsid w:val="00DF7860"/>
    <w:rsid w:val="00E02E59"/>
    <w:rsid w:val="00E041E6"/>
    <w:rsid w:val="00E052A0"/>
    <w:rsid w:val="00E05BAB"/>
    <w:rsid w:val="00E10952"/>
    <w:rsid w:val="00E14D03"/>
    <w:rsid w:val="00E15810"/>
    <w:rsid w:val="00E17C4B"/>
    <w:rsid w:val="00E2544B"/>
    <w:rsid w:val="00E26920"/>
    <w:rsid w:val="00E30180"/>
    <w:rsid w:val="00E32ACD"/>
    <w:rsid w:val="00E33133"/>
    <w:rsid w:val="00E3393D"/>
    <w:rsid w:val="00E33EBD"/>
    <w:rsid w:val="00E44ADB"/>
    <w:rsid w:val="00E53EBA"/>
    <w:rsid w:val="00E56653"/>
    <w:rsid w:val="00E608C7"/>
    <w:rsid w:val="00E637E1"/>
    <w:rsid w:val="00E65EAF"/>
    <w:rsid w:val="00E7110A"/>
    <w:rsid w:val="00E72D13"/>
    <w:rsid w:val="00E77F75"/>
    <w:rsid w:val="00E83FCA"/>
    <w:rsid w:val="00E909FC"/>
    <w:rsid w:val="00E94794"/>
    <w:rsid w:val="00EA0825"/>
    <w:rsid w:val="00EA08D1"/>
    <w:rsid w:val="00EA5372"/>
    <w:rsid w:val="00EB06F3"/>
    <w:rsid w:val="00EB1B4D"/>
    <w:rsid w:val="00EC236C"/>
    <w:rsid w:val="00EC499D"/>
    <w:rsid w:val="00EC720E"/>
    <w:rsid w:val="00ED4EA0"/>
    <w:rsid w:val="00ED4FA9"/>
    <w:rsid w:val="00EE0D55"/>
    <w:rsid w:val="00EE24E9"/>
    <w:rsid w:val="00EE599D"/>
    <w:rsid w:val="00EE6900"/>
    <w:rsid w:val="00EF04FB"/>
    <w:rsid w:val="00EF63E7"/>
    <w:rsid w:val="00F00763"/>
    <w:rsid w:val="00F077CC"/>
    <w:rsid w:val="00F07A21"/>
    <w:rsid w:val="00F218F2"/>
    <w:rsid w:val="00F22D1E"/>
    <w:rsid w:val="00F2418A"/>
    <w:rsid w:val="00F2490C"/>
    <w:rsid w:val="00F32766"/>
    <w:rsid w:val="00F33D94"/>
    <w:rsid w:val="00F34E25"/>
    <w:rsid w:val="00F35245"/>
    <w:rsid w:val="00F373AF"/>
    <w:rsid w:val="00F4088B"/>
    <w:rsid w:val="00F40D87"/>
    <w:rsid w:val="00F431B5"/>
    <w:rsid w:val="00F4593C"/>
    <w:rsid w:val="00F477BF"/>
    <w:rsid w:val="00F61076"/>
    <w:rsid w:val="00F64806"/>
    <w:rsid w:val="00F6484C"/>
    <w:rsid w:val="00F70686"/>
    <w:rsid w:val="00F70D2D"/>
    <w:rsid w:val="00F71E4B"/>
    <w:rsid w:val="00F722C7"/>
    <w:rsid w:val="00F72D80"/>
    <w:rsid w:val="00F76557"/>
    <w:rsid w:val="00F76766"/>
    <w:rsid w:val="00F77A5B"/>
    <w:rsid w:val="00F91785"/>
    <w:rsid w:val="00F9414E"/>
    <w:rsid w:val="00F95308"/>
    <w:rsid w:val="00FA1D6D"/>
    <w:rsid w:val="00FA415A"/>
    <w:rsid w:val="00FB0FD6"/>
    <w:rsid w:val="00FB11AD"/>
    <w:rsid w:val="00FB3BD0"/>
    <w:rsid w:val="00FB64C1"/>
    <w:rsid w:val="00FB66DC"/>
    <w:rsid w:val="00FB77EC"/>
    <w:rsid w:val="00FC19EC"/>
    <w:rsid w:val="00FC3876"/>
    <w:rsid w:val="00FC4DDD"/>
    <w:rsid w:val="00FD5F0A"/>
    <w:rsid w:val="00FE22FA"/>
    <w:rsid w:val="00FE33DC"/>
    <w:rsid w:val="00FE6B36"/>
    <w:rsid w:val="00FF2D1E"/>
    <w:rsid w:val="00FF6B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C4C3728-7A78-4AEF-99AC-F58F8D5B0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14D"/>
    <w:pPr>
      <w:spacing w:after="0" w:line="276" w:lineRule="auto"/>
      <w:jc w:val="both"/>
    </w:pPr>
    <w:rPr>
      <w:lang w:val="en-CA"/>
    </w:rPr>
  </w:style>
  <w:style w:type="paragraph" w:styleId="Heading1">
    <w:name w:val="heading 1"/>
    <w:basedOn w:val="Normal"/>
    <w:next w:val="Normal"/>
    <w:link w:val="Heading1Char"/>
    <w:uiPriority w:val="9"/>
    <w:qFormat/>
    <w:rsid w:val="002F6F34"/>
    <w:pPr>
      <w:keepNext/>
      <w:keepLines/>
      <w:spacing w:before="12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F6F34"/>
    <w:pPr>
      <w:keepNext/>
      <w:keepLines/>
      <w:spacing w:before="12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F1898"/>
    <w:pPr>
      <w:keepNext/>
      <w:keepLines/>
      <w:spacing w:before="40"/>
      <w:outlineLvl w:val="2"/>
    </w:pPr>
    <w:rPr>
      <w:rFonts w:eastAsiaTheme="majorEastAsia"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F4491"/>
    <w:pPr>
      <w:spacing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9F4491"/>
    <w:rPr>
      <w:rFonts w:eastAsiaTheme="majorEastAsia" w:cstheme="majorBidi"/>
      <w:b/>
      <w:spacing w:val="-10"/>
      <w:kern w:val="28"/>
      <w:sz w:val="40"/>
      <w:szCs w:val="56"/>
    </w:rPr>
  </w:style>
  <w:style w:type="paragraph" w:styleId="Subtitle">
    <w:name w:val="Subtitle"/>
    <w:basedOn w:val="Normal"/>
    <w:next w:val="Normal"/>
    <w:link w:val="SubtitleChar"/>
    <w:uiPriority w:val="11"/>
    <w:qFormat/>
    <w:rsid w:val="009F4491"/>
    <w:pPr>
      <w:numPr>
        <w:ilvl w:val="1"/>
      </w:numPr>
    </w:pPr>
    <w:rPr>
      <w:rFonts w:eastAsiaTheme="minorEastAsia"/>
      <w:b/>
      <w:spacing w:val="15"/>
    </w:rPr>
  </w:style>
  <w:style w:type="character" w:customStyle="1" w:styleId="SubtitleChar">
    <w:name w:val="Subtitle Char"/>
    <w:basedOn w:val="DefaultParagraphFont"/>
    <w:link w:val="Subtitle"/>
    <w:uiPriority w:val="11"/>
    <w:rsid w:val="009F4491"/>
    <w:rPr>
      <w:rFonts w:eastAsiaTheme="minorEastAsia"/>
      <w:b/>
      <w:spacing w:val="15"/>
    </w:rPr>
  </w:style>
  <w:style w:type="character" w:customStyle="1" w:styleId="Heading1Char">
    <w:name w:val="Heading 1 Char"/>
    <w:basedOn w:val="DefaultParagraphFont"/>
    <w:link w:val="Heading1"/>
    <w:uiPriority w:val="9"/>
    <w:rsid w:val="002F6F34"/>
    <w:rPr>
      <w:rFonts w:eastAsiaTheme="majorEastAsia" w:cstheme="majorBidi"/>
      <w:b/>
      <w:sz w:val="32"/>
      <w:szCs w:val="32"/>
      <w:lang w:val="en-CA"/>
    </w:rPr>
  </w:style>
  <w:style w:type="character" w:styleId="Hyperlink">
    <w:name w:val="Hyperlink"/>
    <w:basedOn w:val="DefaultParagraphFont"/>
    <w:uiPriority w:val="99"/>
    <w:unhideWhenUsed/>
    <w:rsid w:val="00DC0C79"/>
    <w:rPr>
      <w:color w:val="0563C1" w:themeColor="hyperlink"/>
      <w:u w:val="single"/>
    </w:rPr>
  </w:style>
  <w:style w:type="character" w:customStyle="1" w:styleId="Heading2Char">
    <w:name w:val="Heading 2 Char"/>
    <w:basedOn w:val="DefaultParagraphFont"/>
    <w:link w:val="Heading2"/>
    <w:uiPriority w:val="9"/>
    <w:rsid w:val="002F6F34"/>
    <w:rPr>
      <w:rFonts w:eastAsiaTheme="majorEastAsia" w:cstheme="majorBidi"/>
      <w:b/>
      <w:sz w:val="26"/>
      <w:szCs w:val="26"/>
      <w:lang w:val="en-CA"/>
    </w:rPr>
  </w:style>
  <w:style w:type="paragraph" w:styleId="ListParagraph">
    <w:name w:val="List Paragraph"/>
    <w:basedOn w:val="Normal"/>
    <w:uiPriority w:val="34"/>
    <w:qFormat/>
    <w:rsid w:val="003B4200"/>
    <w:pPr>
      <w:ind w:left="720"/>
      <w:contextualSpacing/>
    </w:pPr>
  </w:style>
  <w:style w:type="character" w:customStyle="1" w:styleId="Heading3Char">
    <w:name w:val="Heading 3 Char"/>
    <w:basedOn w:val="DefaultParagraphFont"/>
    <w:link w:val="Heading3"/>
    <w:uiPriority w:val="9"/>
    <w:rsid w:val="00DF1898"/>
    <w:rPr>
      <w:rFonts w:eastAsiaTheme="majorEastAsia" w:cstheme="majorBidi"/>
      <w:b/>
      <w:sz w:val="24"/>
      <w:szCs w:val="24"/>
    </w:rPr>
  </w:style>
  <w:style w:type="paragraph" w:styleId="TOC2">
    <w:name w:val="toc 2"/>
    <w:basedOn w:val="Normal"/>
    <w:next w:val="Normal"/>
    <w:autoRedefine/>
    <w:uiPriority w:val="39"/>
    <w:unhideWhenUsed/>
    <w:rsid w:val="00686175"/>
    <w:pPr>
      <w:spacing w:after="100"/>
      <w:ind w:left="220"/>
    </w:pPr>
  </w:style>
  <w:style w:type="paragraph" w:styleId="TOC1">
    <w:name w:val="toc 1"/>
    <w:basedOn w:val="Normal"/>
    <w:next w:val="Normal"/>
    <w:autoRedefine/>
    <w:uiPriority w:val="39"/>
    <w:unhideWhenUsed/>
    <w:rsid w:val="00686175"/>
    <w:pPr>
      <w:spacing w:after="100"/>
    </w:pPr>
    <w:rPr>
      <w:b/>
      <w:sz w:val="24"/>
    </w:rPr>
  </w:style>
  <w:style w:type="paragraph" w:styleId="TOC3">
    <w:name w:val="toc 3"/>
    <w:basedOn w:val="Normal"/>
    <w:next w:val="Normal"/>
    <w:autoRedefine/>
    <w:uiPriority w:val="39"/>
    <w:unhideWhenUsed/>
    <w:rsid w:val="00686175"/>
    <w:pPr>
      <w:spacing w:after="100"/>
      <w:ind w:left="440"/>
    </w:pPr>
  </w:style>
  <w:style w:type="paragraph" w:styleId="Header">
    <w:name w:val="header"/>
    <w:basedOn w:val="Normal"/>
    <w:link w:val="HeaderChar"/>
    <w:uiPriority w:val="99"/>
    <w:unhideWhenUsed/>
    <w:rsid w:val="00AB373D"/>
    <w:pPr>
      <w:tabs>
        <w:tab w:val="center" w:pos="4680"/>
        <w:tab w:val="right" w:pos="9360"/>
      </w:tabs>
      <w:spacing w:line="240" w:lineRule="auto"/>
    </w:pPr>
  </w:style>
  <w:style w:type="character" w:customStyle="1" w:styleId="HeaderChar">
    <w:name w:val="Header Char"/>
    <w:basedOn w:val="DefaultParagraphFont"/>
    <w:link w:val="Header"/>
    <w:uiPriority w:val="99"/>
    <w:rsid w:val="00AB373D"/>
  </w:style>
  <w:style w:type="paragraph" w:styleId="Footer">
    <w:name w:val="footer"/>
    <w:basedOn w:val="Normal"/>
    <w:link w:val="FooterChar"/>
    <w:uiPriority w:val="99"/>
    <w:unhideWhenUsed/>
    <w:rsid w:val="00AB373D"/>
    <w:pPr>
      <w:tabs>
        <w:tab w:val="center" w:pos="4680"/>
        <w:tab w:val="right" w:pos="9360"/>
      </w:tabs>
      <w:spacing w:line="240" w:lineRule="auto"/>
    </w:pPr>
  </w:style>
  <w:style w:type="character" w:customStyle="1" w:styleId="FooterChar">
    <w:name w:val="Footer Char"/>
    <w:basedOn w:val="DefaultParagraphFont"/>
    <w:link w:val="Footer"/>
    <w:uiPriority w:val="99"/>
    <w:rsid w:val="00AB373D"/>
  </w:style>
  <w:style w:type="paragraph" w:styleId="Caption">
    <w:name w:val="caption"/>
    <w:basedOn w:val="Normal"/>
    <w:next w:val="Normal"/>
    <w:uiPriority w:val="35"/>
    <w:unhideWhenUsed/>
    <w:qFormat/>
    <w:rsid w:val="001E7483"/>
    <w:pPr>
      <w:spacing w:after="200" w:line="240" w:lineRule="auto"/>
    </w:pPr>
    <w:rPr>
      <w:i/>
      <w:iCs/>
      <w:color w:val="44546A" w:themeColor="text2"/>
      <w:sz w:val="18"/>
      <w:szCs w:val="18"/>
    </w:rPr>
  </w:style>
  <w:style w:type="table" w:styleId="TableGrid">
    <w:name w:val="Table Grid"/>
    <w:basedOn w:val="TableNormal"/>
    <w:uiPriority w:val="39"/>
    <w:rsid w:val="007A7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97D4D"/>
    <w:rPr>
      <w:b/>
      <w:bCs/>
    </w:rPr>
  </w:style>
  <w:style w:type="paragraph" w:styleId="BalloonText">
    <w:name w:val="Balloon Text"/>
    <w:basedOn w:val="Normal"/>
    <w:link w:val="BalloonTextChar"/>
    <w:uiPriority w:val="99"/>
    <w:semiHidden/>
    <w:unhideWhenUsed/>
    <w:rsid w:val="00D7355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55B"/>
    <w:rPr>
      <w:rFonts w:ascii="Segoe UI" w:hAnsi="Segoe UI" w:cs="Segoe UI"/>
      <w:sz w:val="18"/>
      <w:szCs w:val="18"/>
    </w:rPr>
  </w:style>
  <w:style w:type="paragraph" w:customStyle="1" w:styleId="EndNoteBibliographyTitle">
    <w:name w:val="EndNote Bibliography Title"/>
    <w:basedOn w:val="Normal"/>
    <w:link w:val="EndNoteBibliographyTitleChar"/>
    <w:rsid w:val="00E1581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5810"/>
    <w:rPr>
      <w:rFonts w:ascii="Calibri" w:hAnsi="Calibri"/>
      <w:noProof/>
      <w:lang w:val="en-CA"/>
    </w:rPr>
  </w:style>
  <w:style w:type="paragraph" w:customStyle="1" w:styleId="EndNoteBibliography">
    <w:name w:val="EndNote Bibliography"/>
    <w:basedOn w:val="Normal"/>
    <w:link w:val="EndNoteBibliographyChar"/>
    <w:rsid w:val="00B95326"/>
    <w:pPr>
      <w:spacing w:after="120" w:line="240" w:lineRule="auto"/>
    </w:pPr>
    <w:rPr>
      <w:rFonts w:ascii="Calibri" w:hAnsi="Calibri"/>
      <w:noProof/>
    </w:rPr>
  </w:style>
  <w:style w:type="character" w:customStyle="1" w:styleId="EndNoteBibliographyChar">
    <w:name w:val="EndNote Bibliography Char"/>
    <w:basedOn w:val="DefaultParagraphFont"/>
    <w:link w:val="EndNoteBibliography"/>
    <w:rsid w:val="00B95326"/>
    <w:rPr>
      <w:rFonts w:ascii="Calibri" w:hAnsi="Calibri"/>
      <w:noProof/>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263</TotalTime>
  <Pages>57</Pages>
  <Words>58369</Words>
  <Characters>332704</Characters>
  <Application>Microsoft Office Word</Application>
  <DocSecurity>0</DocSecurity>
  <Lines>2772</Lines>
  <Paragraphs>7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oney, Craig</dc:creator>
  <cp:keywords/>
  <dc:description/>
  <cp:lastModifiedBy>Mahoney, Craig</cp:lastModifiedBy>
  <cp:revision>100</cp:revision>
  <dcterms:created xsi:type="dcterms:W3CDTF">2017-09-11T21:06:00Z</dcterms:created>
  <dcterms:modified xsi:type="dcterms:W3CDTF">2017-10-06T21:46:00Z</dcterms:modified>
</cp:coreProperties>
</file>